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6D9AB8" w14:textId="335CEFD3" w:rsidR="00130FB5" w:rsidRPr="006155DC" w:rsidRDefault="00F128A8" w:rsidP="00CE24C9">
      <w:pPr>
        <w:pStyle w:val="Title"/>
      </w:pPr>
      <w:bookmarkStart w:id="0" w:name="sec4"/>
      <w:commentRangeStart w:id="1"/>
      <w:r>
        <w:t>Nonlinear treatment effects in IPD-MA: an introduction to modelling absolute risk differences using splines</w:t>
      </w:r>
      <w:commentRangeEnd w:id="1"/>
      <w:r w:rsidR="004F0E6A">
        <w:rPr>
          <w:rStyle w:val="CommentReference"/>
        </w:rPr>
        <w:commentReference w:id="1"/>
      </w:r>
    </w:p>
    <w:p w14:paraId="11D53DDE" w14:textId="46DC7440" w:rsidR="00130FB5" w:rsidRDefault="00130FB5" w:rsidP="00130FB5">
      <w:pPr>
        <w:pStyle w:val="Author"/>
      </w:pPr>
      <w:bookmarkStart w:id="2"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r>
        <w:t>Maroeska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2"/>
    <w:p w14:paraId="3CB329E4" w14:textId="77777777" w:rsidR="00130FB5" w:rsidRPr="007C4024" w:rsidRDefault="00130FB5" w:rsidP="00130FB5">
      <w:pPr>
        <w:pStyle w:val="BodyText"/>
      </w:pPr>
    </w:p>
    <w:p w14:paraId="405AEB2B" w14:textId="2056EA05" w:rsidR="00130FB5" w:rsidRDefault="006C27DE"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Radboud university medical center, Mailbox 133, P.O. Box 9101, Nijmegen 6500 HB, The Netherlands</w:t>
      </w:r>
    </w:p>
    <w:p w14:paraId="7AFC9434" w14:textId="2AA2820B" w:rsidR="00130FB5" w:rsidRDefault="006C27DE"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6C27DE"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6C27DE"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3"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4" w:name="sec1"/>
      <w:bookmarkEnd w:id="3"/>
      <w:r>
        <w:lastRenderedPageBreak/>
        <w:t>Introduction</w:t>
      </w:r>
      <w:bookmarkEnd w:id="4"/>
    </w:p>
    <w:p w14:paraId="4FCE29E1" w14:textId="40457D7E"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Investigating</w:t>
      </w:r>
      <w:r w:rsidR="00C27825">
        <w:t xml:space="preserve"> a</w:t>
      </w:r>
      <w:r>
        <w:t xml:space="preserve"> treatment </w:t>
      </w:r>
      <w:commentRangeStart w:id="5"/>
      <w:commentRangeStart w:id="6"/>
      <w:commentRangeStart w:id="7"/>
      <w:r w:rsidR="009F5385">
        <w:t xml:space="preserve">effect </w:t>
      </w:r>
      <w:commentRangeEnd w:id="5"/>
      <w:r w:rsidR="00346B14">
        <w:rPr>
          <w:rStyle w:val="CommentReference"/>
        </w:rPr>
        <w:commentReference w:id="5"/>
      </w:r>
      <w:commentRangeEnd w:id="6"/>
      <w:r w:rsidR="00562E90">
        <w:rPr>
          <w:rStyle w:val="CommentReference"/>
        </w:rPr>
        <w:commentReference w:id="6"/>
      </w:r>
      <w:commentRangeEnd w:id="7"/>
      <w:r w:rsidR="00B764E3">
        <w:rPr>
          <w:rStyle w:val="CommentReference"/>
        </w:rPr>
        <w:commentReference w:id="7"/>
      </w:r>
      <w:r w:rsidR="0081356B">
        <w:t>conditional</w:t>
      </w:r>
      <w:r w:rsidR="00947F07">
        <w:t xml:space="preserve"> </w:t>
      </w:r>
      <w:r w:rsidR="00346B14">
        <w:t xml:space="preserve">on </w:t>
      </w:r>
      <w:r>
        <w:t xml:space="preserve">a continuous variable (e.g. BMI or age) </w:t>
      </w:r>
      <w:r w:rsidR="004B7867">
        <w:t xml:space="preserve">may </w:t>
      </w:r>
      <w:r>
        <w:t xml:space="preserve">be challenging, since </w:t>
      </w:r>
      <w:del w:id="8" w:author="Jeroen Hoogland" w:date="2020-12-07T12:40:00Z">
        <w:r>
          <w:delText xml:space="preserve">often </w:delText>
        </w:r>
      </w:del>
      <w:ins w:id="9" w:author="Jeroen Hoogland" w:date="2020-12-10T18:17:00Z">
        <w:r>
          <w:t>the</w:t>
        </w:r>
      </w:ins>
      <w:ins w:id="10" w:author="Jeroen Hoogland" w:date="2020-12-07T12:41:00Z">
        <w:r w:rsidR="004A3FAD">
          <w:t>re is often no prior knowledge on</w:t>
        </w:r>
      </w:ins>
      <w:ins w:id="11" w:author="Jeroen Hoogland" w:date="2020-12-10T18:17:00Z">
        <w:r>
          <w:t xml:space="preserve"> </w:t>
        </w:r>
      </w:ins>
      <w:ins w:id="12" w:author="Jeroen Hoogland" w:date="2020-12-07T12:40:00Z">
        <w:r w:rsidR="004A3FAD">
          <w:t xml:space="preserve">functional form of the </w:t>
        </w:r>
      </w:ins>
      <w:ins w:id="13" w:author="Jeroen Hoogland" w:date="2020-12-07T12:49:00Z">
        <w:r w:rsidR="004A3FAD">
          <w:t>conditional</w:t>
        </w:r>
      </w:ins>
      <w:del w:id="14" w:author="Jeroen Hoogland" w:date="2020-12-10T18:17:00Z">
        <w:r>
          <w:delText>the</w:delText>
        </w:r>
      </w:del>
      <w:ins w:id="15" w:author="Jeroen Hoogland" w:date="2020-12-07T12:49:00Z">
        <w:r>
          <w:t xml:space="preserve"> </w:t>
        </w:r>
      </w:ins>
      <w:r>
        <w:t>association between the outcome and the continuous variable</w:t>
      </w:r>
      <w:ins w:id="16" w:author="Jeroen Hoogland" w:date="2020-12-07T12:49:00Z">
        <w:r w:rsidR="004A3FAD">
          <w:t>.</w:t>
        </w:r>
      </w:ins>
      <w:del w:id="17" w:author="Jeroen Hoogland" w:date="2020-12-07T12:42:00Z">
        <w:r>
          <w:delText xml:space="preserve"> is </w:delText>
        </w:r>
      </w:del>
      <w:del w:id="18" w:author="Jeroen Hoogland" w:date="2020-12-07T12:41:00Z">
        <w:r>
          <w:delText xml:space="preserve">not </w:delText>
        </w:r>
      </w:del>
      <w:del w:id="19" w:author="Jeroen Hoogland" w:date="2020-12-07T12:42:00Z">
        <w:r>
          <w:delText>a-priori</w:delText>
        </w:r>
      </w:del>
      <w:del w:id="20" w:author="Jeroen Hoogland" w:date="2020-12-07T12:41:00Z">
        <w:r>
          <w:delText xml:space="preserve"> known</w:delText>
        </w:r>
      </w:del>
      <w:del w:id="21" w:author="Jeroen Hoogland" w:date="2020-12-07T12:49:00Z">
        <w:r>
          <w:delText>.</w:delText>
        </w:r>
        <w:r w:rsidR="00727615">
          <w:delText xml:space="preserve"> </w:delText>
        </w:r>
        <w:r w:rsidR="00526573">
          <w:delText xml:space="preserve"> </w:delText>
        </w:r>
      </w:del>
    </w:p>
    <w:p w14:paraId="4550362D" w14:textId="77777777" w:rsidR="00524D54" w:rsidRDefault="00130FB5" w:rsidP="00130FB5">
      <w:pPr>
        <w:pStyle w:val="FirstParagraph"/>
        <w:ind w:firstLine="432"/>
      </w:pPr>
      <w:del w:id="22" w:author="Jeroen Hoogland" w:date="2020-12-07T15:49:00Z">
        <w:r>
          <w:delText xml:space="preserve">A </w:delText>
        </w:r>
        <w:r w:rsidDel="0016377D">
          <w:delText>n</w:delText>
        </w:r>
      </w:del>
      <w:ins w:id="23" w:author="Jeroen Hoogland" w:date="2020-12-07T15:49:00Z">
        <w:r w:rsidR="0016377D">
          <w:t>N</w:t>
        </w:r>
      </w:ins>
      <w:ins w:id="24" w:author="Jeroen Hoogland" w:date="2020-12-10T18:17:00Z">
        <w:r>
          <w:t>aïve</w:t>
        </w:r>
      </w:ins>
      <w:del w:id="25" w:author="Jeroen Hoogland" w:date="2020-12-10T18:17:00Z">
        <w:r>
          <w:delText>naïve</w:delText>
        </w:r>
      </w:del>
      <w:r>
        <w:t xml:space="preserve"> but often used </w:t>
      </w:r>
      <w:ins w:id="26" w:author="Jeroen Hoogland" w:date="2020-12-10T18:17:00Z">
        <w:r>
          <w:t>approach</w:t>
        </w:r>
      </w:ins>
      <w:ins w:id="27" w:author="Jeroen Hoogland" w:date="2020-12-07T15:49:00Z">
        <w:r w:rsidR="0016377D">
          <w:t>es are</w:t>
        </w:r>
      </w:ins>
      <w:del w:id="28" w:author="Jeroen Hoogland" w:date="2020-12-10T18:17:00Z">
        <w:r>
          <w:delText>approach</w:delText>
        </w:r>
      </w:del>
      <w:del w:id="29" w:author="Jeroen Hoogland" w:date="2020-12-07T15:49:00Z">
        <w:r>
          <w:delText xml:space="preserve"> is</w:delText>
        </w:r>
      </w:del>
      <w:r>
        <w:t xml:space="preserve"> to ignore the </w:t>
      </w:r>
      <w:ins w:id="30" w:author="Jeroen Hoogland" w:date="2020-12-07T12:42:00Z">
        <w:r w:rsidR="004A3FAD">
          <w:t xml:space="preserve">possibly complex nature of the </w:t>
        </w:r>
      </w:ins>
      <w:r>
        <w:t xml:space="preserve">functional form </w:t>
      </w:r>
      <w:del w:id="31" w:author="Jeroen Hoogland" w:date="2020-12-07T12:49:00Z">
        <w:r>
          <w:delText>of the outcome-covariable association</w:delText>
        </w:r>
      </w:del>
      <w:ins w:id="32" w:author="Jeroen Hoogland" w:date="2020-12-07T12:45:00Z">
        <w:r w:rsidR="004A3FAD">
          <w:t>and assume a</w:t>
        </w:r>
      </w:ins>
      <w:ins w:id="33" w:author="Jeroen Hoogland" w:date="2020-12-10T18:17:00Z">
        <w:r>
          <w:t xml:space="preserve"> </w:t>
        </w:r>
      </w:ins>
      <w:ins w:id="34" w:author="Jeroen Hoogland" w:date="2020-12-07T12:45:00Z">
        <w:r w:rsidR="004A3FAD">
          <w:t>linear effect</w:t>
        </w:r>
      </w:ins>
      <w:ins w:id="35" w:author="Jeroen Hoogland" w:date="2020-12-07T12:50:00Z">
        <w:r w:rsidR="004971A4">
          <w:t>, or to provide a step-wise approximation based on</w:t>
        </w:r>
        <w:r>
          <w:t xml:space="preserve"> </w:t>
        </w:r>
      </w:ins>
      <w:del w:id="36" w:author="Jeroen Hoogland" w:date="2020-12-07T12:50:00Z">
        <w:r>
          <w:delText xml:space="preserve">by either </w:delText>
        </w:r>
      </w:del>
      <w:r>
        <w:t>categorisation of the continuous variable</w:t>
      </w:r>
      <w:del w:id="37" w:author="Jeroen Hoogland" w:date="2020-12-07T12:50:00Z">
        <w:r>
          <w:delText>s or by assuming a</w:delText>
        </w:r>
      </w:del>
      <w:del w:id="38" w:author="Jeroen Hoogland" w:date="2020-12-07T12:45:00Z">
        <w:r>
          <w:delText xml:space="preserve"> linear effect</w:delText>
        </w:r>
      </w:del>
      <w:r>
        <w:t>. Categorisation leads to loss of information</w:t>
      </w:r>
      <w:del w:id="39" w:author="Jeroen Hoogland" w:date="2020-12-07T15:50:00Z">
        <w:r>
          <w:delText xml:space="preserve">, and may result in </w:delText>
        </w:r>
        <w:commentRangeStart w:id="40"/>
        <w:r>
          <w:delText>model misspecification</w:delText>
        </w:r>
      </w:del>
      <w:commentRangeEnd w:id="40"/>
      <w:r w:rsidR="00622BA9">
        <w:rPr>
          <w:rStyle w:val="CommentReference"/>
        </w:rPr>
        <w:commentReference w:id="40"/>
      </w:r>
      <w:r>
        <w:t xml:space="preserve">,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w:t>
      </w:r>
      <w:ins w:id="41" w:author="Jeroen Hoogland" w:date="2020-12-07T12:51:00Z">
        <w:r w:rsidR="004971A4">
          <w:t xml:space="preserve">also lead </w:t>
        </w:r>
      </w:ins>
      <w:ins w:id="42" w:author="Jeroen Hoogland" w:date="2020-12-07T12:52:00Z">
        <w:r w:rsidR="004971A4">
          <w:t xml:space="preserve">to </w:t>
        </w:r>
      </w:ins>
      <w:ins w:id="43" w:author="Jeroen Hoogland" w:date="2020-12-07T12:51:00Z">
        <w:r w:rsidR="004971A4">
          <w:t>biased results since</w:t>
        </w:r>
      </w:ins>
      <w:ins w:id="44" w:author="Jeroen Hoogland" w:date="2020-12-07T12:52:00Z">
        <w:r w:rsidR="004971A4">
          <w:t xml:space="preserve"> the model may be too simplistic for the data.</w:t>
        </w:r>
      </w:ins>
      <w:del w:id="45" w:author="Jeroen Hoogland" w:date="2020-12-07T12:52:00Z">
        <w:r>
          <w:delText>be problematic, as it ignores potential non-linearities and may thus also lead to</w:delText>
        </w:r>
      </w:del>
      <w:del w:id="46" w:author="Jeroen Hoogland" w:date="2020-12-07T12:51:00Z">
        <w:r>
          <w:delText xml:space="preserve"> biased results</w:delText>
        </w:r>
      </w:del>
      <w:del w:id="47" w:author="Jeroen Hoogland" w:date="2020-12-07T12:52:00Z">
        <w:r>
          <w:delText>.</w:delText>
        </w:r>
      </w:del>
      <w:r>
        <w:t xml:space="preserve"> </w:t>
      </w:r>
      <w:ins w:id="48" w:author="Jeroen Hoogland" w:date="2020-12-07T15:56:00Z">
        <w:r w:rsidR="00622BA9">
          <w:t xml:space="preserve">Therefore, there is a clear need for methods that </w:t>
        </w:r>
      </w:ins>
      <w:ins w:id="49" w:author="Jeroen Hoogland" w:date="2020-12-07T16:00:00Z">
        <w:r w:rsidR="00306CAD">
          <w:t>can capture non-linear relation</w:t>
        </w:r>
      </w:ins>
      <w:ins w:id="50" w:author="Jeroen Hoogland" w:date="2020-12-07T16:01:00Z">
        <w:r w:rsidR="00306CAD">
          <w:t>s</w:t>
        </w:r>
      </w:ins>
      <w:ins w:id="51" w:author="Jeroen Hoogland" w:date="2020-12-07T16:00:00Z">
        <w:r w:rsidR="00306CAD">
          <w:t xml:space="preserve"> in IPD-MA context. </w:t>
        </w:r>
      </w:ins>
    </w:p>
    <w:p w14:paraId="5AB3A68C" w14:textId="13130EC8" w:rsidR="00130FB5" w:rsidRDefault="00130FB5" w:rsidP="00130FB5">
      <w:pPr>
        <w:pStyle w:val="FirstParagraph"/>
        <w:ind w:firstLine="432"/>
      </w:pPr>
      <w:commentRangeStart w:id="52"/>
      <w:r>
        <w:t xml:space="preserve">Modelling treatment effect differences whilst accounting for non-linear functional shapes may provide the opportunity to accurately make inferences whether a patient should be treated or not. </w:t>
      </w:r>
      <w:commentRangeEnd w:id="52"/>
      <w:r w:rsidR="00306CAD">
        <w:rPr>
          <w:rStyle w:val="CommentReference"/>
        </w:rPr>
        <w:commentReference w:id="52"/>
      </w:r>
      <w:commentRangeStart w:id="53"/>
      <w:r>
        <w:t xml:space="preserve">An approach </w:t>
      </w:r>
      <w:r w:rsidR="000C1AA8">
        <w:t xml:space="preserve">to account for non-linearities </w:t>
      </w:r>
      <w:r>
        <w:t xml:space="preserve">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w:t>
      </w:r>
      <w:commentRangeEnd w:id="53"/>
      <w:r w:rsidR="00306CAD">
        <w:rPr>
          <w:rStyle w:val="CommentReference"/>
        </w:rPr>
        <w:commentReference w:id="53"/>
      </w:r>
      <w:r>
        <w:t xml:space="preserve"> So far, a variety of methods that account for non-linear functional shapes </w:t>
      </w:r>
      <w:ins w:id="54" w:author="Jeroen Hoogland" w:date="2020-12-10T18:17:00Z">
        <w:r>
          <w:t>ha</w:t>
        </w:r>
      </w:ins>
      <w:ins w:id="55" w:author="Jeroen Hoogland" w:date="2020-12-07T16:03:00Z">
        <w:r w:rsidR="00306CAD">
          <w:t>s</w:t>
        </w:r>
      </w:ins>
      <w:del w:id="56" w:author="Jeroen Hoogland" w:date="2020-12-07T16:03:00Z">
        <w:r w:rsidDel="00306CAD">
          <w:delText>ve</w:delText>
        </w:r>
      </w:del>
      <w:del w:id="57" w:author="Jeroen Hoogland" w:date="2020-12-10T18:17:00Z">
        <w:r>
          <w:delText>have</w:delText>
        </w:r>
      </w:del>
      <w:r>
        <w:t xml:space="preser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xml:space="preserve">. In this manuscript we </w:t>
      </w:r>
      <w:del w:id="58" w:author="Jeroen Hoogland" w:date="2020-12-07T16:04:00Z">
        <w:r>
          <w:delText>consider</w:delText>
        </w:r>
        <w:r w:rsidDel="00306CAD">
          <w:delText xml:space="preserve"> </w:delText>
        </w:r>
      </w:del>
      <w:ins w:id="59" w:author="Jeroen Hoogland" w:date="2020-12-07T16:04:00Z">
        <w:r w:rsidR="00306CAD">
          <w:t>focus on</w:t>
        </w:r>
        <w:r>
          <w:t xml:space="preserve"> </w:t>
        </w:r>
      </w:ins>
      <w:r>
        <w:t xml:space="preserve">the use of splines </w:t>
      </w:r>
      <w:del w:id="60" w:author="Jeroen Hoogland" w:date="2020-12-07T16:04:00Z">
        <w:r>
          <w:delText xml:space="preserve">to account for potential non-linearities </w:delText>
        </w:r>
      </w:del>
      <w:r>
        <w:t xml:space="preserve">since </w:t>
      </w:r>
      <w:del w:id="61" w:author="Jeroen Hoogland" w:date="2020-12-07T16:04:00Z">
        <w:r>
          <w:delText xml:space="preserve">splines </w:delText>
        </w:r>
      </w:del>
      <w:ins w:id="62" w:author="Jeroen Hoogland" w:date="2020-12-07T16:04:00Z">
        <w:r w:rsidR="00306CAD">
          <w:t xml:space="preserve">they can </w:t>
        </w:r>
      </w:ins>
      <w:del w:id="63" w:author="Jeroen Hoogland" w:date="2020-12-07T16:04:00Z">
        <w:r>
          <w:delText xml:space="preserve">allow to </w:delText>
        </w:r>
      </w:del>
      <w:r>
        <w:t>capture both non-linear main effects and non-linear treatment-covariable interaction effects</w:t>
      </w:r>
      <w:del w:id="64" w:author="Jeroen Hoogland" w:date="2020-12-07T16:05:00Z">
        <w:r>
          <w:delText>,</w:delText>
        </w:r>
      </w:del>
      <w:r>
        <w:t xml:space="preserve"> without the need to pre-specify their functional form, thus avoiding mis-specification. </w:t>
      </w:r>
      <w:del w:id="65" w:author="Jeroen Hoogland" w:date="2020-12-07T16:06:00Z">
        <w:r>
          <w:delText>Furthermore</w:delText>
        </w:r>
      </w:del>
      <w:ins w:id="66" w:author="Jeroen Hoogland" w:date="2020-12-07T16:06:00Z">
        <w:r w:rsidR="00B81BE8">
          <w:t xml:space="preserve">The class of spline methods is still broad and </w:t>
        </w:r>
      </w:ins>
      <w:del w:id="67" w:author="Jeroen Hoogland" w:date="2020-12-07T16:06:00Z">
        <w:r>
          <w:delText>, it is possible to choose between</w:delText>
        </w:r>
      </w:del>
      <w:ins w:id="68" w:author="Jeroen Hoogland" w:date="2020-12-07T16:06:00Z">
        <w:r w:rsidR="00B81BE8">
          <w:t>includes</w:t>
        </w:r>
      </w:ins>
      <w:r>
        <w:t xml:space="preserve"> fully parametric, semi-parametric </w:t>
      </w:r>
      <w:ins w:id="69" w:author="Jeroen Hoogland" w:date="2020-12-07T16:07:00Z">
        <w:r w:rsidR="00B81BE8">
          <w:t>and</w:t>
        </w:r>
      </w:ins>
      <w:del w:id="70" w:author="Jeroen Hoogland" w:date="2020-12-07T16:07:00Z">
        <w:r>
          <w:delText>or</w:delText>
        </w:r>
      </w:del>
      <w:r>
        <w:t xml:space="preserve"> even non-parametric approaches, and </w:t>
      </w:r>
      <w:del w:id="71" w:author="Jeroen Hoogland" w:date="2020-12-07T16:07:00Z">
        <w:r>
          <w:delText xml:space="preserve">to </w:delText>
        </w:r>
      </w:del>
      <w:ins w:id="72" w:author="Jeroen Hoogland" w:date="2020-12-10T18:17:00Z">
        <w:r>
          <w:t>allow</w:t>
        </w:r>
      </w:ins>
      <w:ins w:id="73" w:author="Jeroen Hoogland" w:date="2020-12-07T16:07:00Z">
        <w:r w:rsidR="00B81BE8">
          <w:t>s</w:t>
        </w:r>
      </w:ins>
      <w:del w:id="74" w:author="Jeroen Hoogland" w:date="2020-12-10T18:17:00Z">
        <w:r>
          <w:delText>allow</w:delText>
        </w:r>
      </w:del>
      <w:r>
        <w:t xml:space="preserve"> for penali</w:t>
      </w:r>
      <w:r w:rsidR="00151320">
        <w:t>sation</w:t>
      </w:r>
      <w:r>
        <w:t xml:space="preserve"> and clustering.</w:t>
      </w:r>
      <w:r w:rsidRPr="001B5970">
        <w:t xml:space="preserve"> </w:t>
      </w:r>
      <w:r>
        <w:t xml:space="preserve"> Thus, splines are very flexible </w:t>
      </w:r>
      <w:ins w:id="75" w:author="Jeroen Hoogland" w:date="2020-12-07T16:08:00Z">
        <w:r w:rsidR="00B81BE8">
          <w:t>and can</w:t>
        </w:r>
      </w:ins>
      <w:del w:id="76" w:author="Jeroen Hoogland" w:date="2020-12-07T16:08:00Z">
        <w:r>
          <w:delText>to</w:delText>
        </w:r>
      </w:del>
      <w:r>
        <w:t xml:space="preserve"> address a great variety of fitting problems. </w:t>
      </w:r>
      <w:commentRangeStart w:id="77"/>
      <w:r>
        <w:t>The most relevant types of splines in order to investigate possible differences in treatment effect for clinical decision making are based on piece-wise polynomials</w:t>
      </w:r>
      <w:commentRangeEnd w:id="77"/>
      <w:r w:rsidR="00B81BE8">
        <w:rPr>
          <w:rStyle w:val="CommentReference"/>
        </w:rPr>
        <w:commentReference w:id="77"/>
      </w:r>
      <w:r>
        <w:t xml:space="preserve">. </w:t>
      </w:r>
      <w:r w:rsidR="004A0128">
        <w:t>Four c</w:t>
      </w:r>
      <w:r>
        <w:t xml:space="preserve">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0151B75E" w:rsidR="00130FB5" w:rsidRDefault="00130FB5" w:rsidP="00130FB5">
      <w:pPr>
        <w:pStyle w:val="FirstParagraph"/>
        <w:ind w:firstLine="432"/>
      </w:pPr>
      <w:r>
        <w:t>Splines are being used in single studies, both in intervention and prediction studies</w:t>
      </w:r>
      <w:ins w:id="78" w:author="Jeroen Hoogland" w:date="2020-12-07T16:29:00Z">
        <w:r w:rsidR="00053792">
          <w:t>, and are also available in IPD-MA</w:t>
        </w:r>
      </w:ins>
      <w:ins w:id="79" w:author="Jeroen Hoogland" w:date="2020-12-07T16:30:00Z">
        <w:r w:rsidR="00053792">
          <w:t xml:space="preserve"> context</w:t>
        </w:r>
      </w:ins>
      <w:ins w:id="80" w:author="Jeroen Hoogland" w:date="2020-12-07T16:29:00Z">
        <w:r w:rsidR="00053792">
          <w:t xml:space="preserve">. </w:t>
        </w:r>
      </w:ins>
      <w:del w:id="81" w:author="Jeroen Hoogland" w:date="2020-12-07T16:29:00Z">
        <w:r w:rsidDel="00053792">
          <w:delText>.</w:delText>
        </w:r>
      </w:del>
      <w:del w:id="82" w:author="Jeroen Hoogland" w:date="2020-12-10T18:17:00Z">
        <w:r>
          <w:delText>.</w:delText>
        </w:r>
      </w:del>
      <w:del w:id="83" w:author="Jeroen Hoogland" w:date="2020-12-07T16:29:00Z">
        <w:r>
          <w:delText xml:space="preserve"> </w:delText>
        </w:r>
      </w:del>
      <w:moveFromRangeStart w:id="84" w:author="Jeroen Hoogland" w:date="2020-12-07T16:30:00Z" w:name="move58251046"/>
      <w:moveFrom w:id="85" w:author="Jeroen Hoogland" w:date="2020-12-07T16:30:00Z">
        <w:r>
          <w:t xml:space="preserve">However, the use of splines in IPD-MA is less </w:t>
        </w:r>
        <w:r w:rsidR="00497CF2">
          <w:t xml:space="preserve">common. </w:t>
        </w:r>
      </w:moveFrom>
      <w:moveFromRangeEnd w:id="84"/>
      <w:r w:rsidR="00497CF2">
        <w:t>In</w:t>
      </w:r>
      <w:r>
        <w:t xml:space="preserve"> IPD-MA, </w:t>
      </w:r>
      <w:ins w:id="86" w:author="Jeroen Hoogland" w:date="2020-12-07T16:14:00Z">
        <w:r w:rsidR="00707086">
          <w:t xml:space="preserve">models can be estimated </w:t>
        </w:r>
      </w:ins>
      <w:del w:id="87" w:author="Jeroen Hoogland" w:date="2020-12-07T16:14:00Z">
        <w:r>
          <w:delText xml:space="preserve">splines may be modelled </w:delText>
        </w:r>
      </w:del>
      <w:r>
        <w:t xml:space="preserve">in either one or two stages. </w:t>
      </w:r>
      <w:ins w:id="88" w:author="Jeroen Hoogland" w:date="2020-12-07T16:17:00Z">
        <w:r w:rsidR="00707086">
          <w:t>A g</w:t>
        </w:r>
      </w:ins>
      <w:del w:id="89" w:author="Jeroen Hoogland" w:date="2020-12-07T16:17:00Z">
        <w:r>
          <w:delText>In a one-stage approach, a g</w:delText>
        </w:r>
      </w:del>
      <w:r>
        <w:t xml:space="preserve">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w:t>
      </w:r>
      <w:ins w:id="90" w:author="Jeroen Hoogland" w:date="2020-12-07T16:17:00Z">
        <w:r w:rsidR="00707086">
          <w:t xml:space="preserve">provides a one-stage </w:t>
        </w:r>
      </w:ins>
      <w:ins w:id="91" w:author="Jeroen Hoogland" w:date="2020-12-07T16:18:00Z">
        <w:r w:rsidR="00707086">
          <w:t xml:space="preserve">IPD-MA </w:t>
        </w:r>
      </w:ins>
      <w:ins w:id="92" w:author="Jeroen Hoogland" w:date="2020-12-07T16:17:00Z">
        <w:r w:rsidR="00707086">
          <w:t>method that incorporated the flexibility provided by splines</w:t>
        </w:r>
      </w:ins>
      <w:ins w:id="93" w:author="Jeroen Hoogland" w:date="2020-12-07T16:18:00Z">
        <w:r w:rsidR="00707086">
          <w:t xml:space="preserve">. </w:t>
        </w:r>
      </w:ins>
      <w:del w:id="94" w:author="Jeroen Hoogland" w:date="2020-12-07T16:18:00Z">
        <w:r w:rsidR="0050798D" w:rsidDel="00707086">
          <w:delText>is applied</w:delText>
        </w:r>
        <w:r w:rsidR="00901E81" w:rsidDel="00707086">
          <w:delText>.</w:delText>
        </w:r>
      </w:del>
      <w:del w:id="95" w:author="Jeroen Hoogland" w:date="2020-12-10T18:17:00Z">
        <w:r w:rsidR="0050798D">
          <w:delText>is applied</w:delText>
        </w:r>
        <w:r w:rsidR="00901E81">
          <w:delText>.</w:delText>
        </w:r>
      </w:del>
      <w:del w:id="96" w:author="Jeroen Hoogland" w:date="2020-12-07T16:18:00Z">
        <w:r w:rsidR="00901E81">
          <w:delText xml:space="preserve"> </w:delText>
        </w:r>
        <w:r>
          <w:delText xml:space="preserve"> </w:delText>
        </w:r>
      </w:del>
      <w:r w:rsidR="00901E81">
        <w:t>GAMMs</w:t>
      </w:r>
      <w:r>
        <w:t xml:space="preserve"> fit a generalised additive model using covariables with or without spline</w:t>
      </w:r>
      <w:r w:rsidR="00227336">
        <w:t xml:space="preserve"> transformation</w:t>
      </w:r>
      <w:r>
        <w:t>, while adjusting for within-study clustering of the participants</w:t>
      </w:r>
      <w:ins w:id="97" w:author="Jeroen Hoogland" w:date="2020-12-07T16:19:00Z">
        <w:r w:rsidR="00707086">
          <w:t xml:space="preserve"> based on random effects</w:t>
        </w:r>
      </w:ins>
      <w:ins w:id="98" w:author="Jeroen Hoogland" w:date="2020-12-10T18:17:00Z">
        <w:r>
          <w:t>.</w:t>
        </w:r>
      </w:ins>
      <w:del w:id="99" w:author="Jeroen Hoogland" w:date="2020-12-10T18:17:00Z">
        <w:r>
          <w:delText>.</w:delText>
        </w:r>
      </w:del>
      <w:r>
        <w:t xml:space="preserve"> In two-stage IPD-MA, </w:t>
      </w:r>
      <w:del w:id="100" w:author="Jeroen Hoogland" w:date="2020-12-07T16:20:00Z">
        <w:r>
          <w:delText xml:space="preserve">at the first stage an </w:delText>
        </w:r>
      </w:del>
      <w:r>
        <w:t xml:space="preserve">appropriate </w:t>
      </w:r>
      <w:ins w:id="101" w:author="Jeroen Hoogland" w:date="2020-12-07T16:20:00Z">
        <w:r w:rsidR="00170EAB">
          <w:t xml:space="preserve">spline-based </w:t>
        </w:r>
      </w:ins>
      <w:del w:id="102" w:author="Jeroen Hoogland" w:date="2020-12-07T16:20:00Z">
        <w:r>
          <w:delText xml:space="preserve">statistical </w:delText>
        </w:r>
      </w:del>
      <w:ins w:id="103" w:author="Jeroen Hoogland" w:date="2020-12-10T18:17:00Z">
        <w:r>
          <w:t>model</w:t>
        </w:r>
      </w:ins>
      <w:ins w:id="104" w:author="Jeroen Hoogland" w:date="2020-12-07T16:20:00Z">
        <w:r w:rsidR="00170EAB">
          <w:t>s are</w:t>
        </w:r>
      </w:ins>
      <w:del w:id="105" w:author="Jeroen Hoogland" w:date="2020-12-10T18:17:00Z">
        <w:r>
          <w:delText>model</w:delText>
        </w:r>
      </w:del>
      <w:del w:id="106" w:author="Jeroen Hoogland" w:date="2020-12-07T16:20:00Z">
        <w:r>
          <w:delText xml:space="preserve"> is</w:delText>
        </w:r>
      </w:del>
      <w:r>
        <w:t xml:space="preserve"> fitted per study </w:t>
      </w:r>
      <w:ins w:id="107" w:author="Jeroen Hoogland" w:date="2020-12-07T16:21:00Z">
        <w:r w:rsidR="00170EAB">
          <w:t xml:space="preserve">in the first stage. </w:t>
        </w:r>
      </w:ins>
      <w:del w:id="108" w:author="Jeroen Hoogland" w:date="2020-12-07T16:21:00Z">
        <w:r>
          <w:delText xml:space="preserve">including </w:delText>
        </w:r>
        <w:r w:rsidR="004B1FB7">
          <w:delText>spline transformations</w:delText>
        </w:r>
        <w:r>
          <w:delText xml:space="preserve">. </w:delText>
        </w:r>
      </w:del>
      <w:r>
        <w:t>Subsequently</w:t>
      </w:r>
      <w:ins w:id="109" w:author="Jeroen Hoogland" w:date="2020-12-07T16:28:00Z">
        <w:r w:rsidR="00170EAB">
          <w:t>,</w:t>
        </w:r>
      </w:ins>
      <w:r>
        <w:t xml:space="preserve"> </w:t>
      </w:r>
      <w:del w:id="110" w:author="Jeroen Hoogland" w:date="2020-12-07T16:28:00Z">
        <w:r>
          <w:delText xml:space="preserve">we can </w:delText>
        </w:r>
      </w:del>
      <w:del w:id="111" w:author="Jeroen Hoogland" w:date="2020-12-07T16:22:00Z">
        <w:r>
          <w:delText xml:space="preserve">either </w:delText>
        </w:r>
      </w:del>
      <w:del w:id="112" w:author="Jeroen Hoogland" w:date="2020-12-07T16:28:00Z">
        <w:r>
          <w:delText xml:space="preserve">extract </w:delText>
        </w:r>
      </w:del>
      <w:r>
        <w:t xml:space="preserve">study </w:t>
      </w:r>
      <w:r w:rsidR="008D5EFA">
        <w:t>specific</w:t>
      </w:r>
      <w:ins w:id="113" w:author="Jeroen Hoogland" w:date="2020-12-07T16:22:00Z">
        <w:r w:rsidR="008D5EFA">
          <w:t xml:space="preserve"> </w:t>
        </w:r>
        <w:r w:rsidR="00170EAB">
          <w:t>estimates</w:t>
        </w:r>
      </w:ins>
      <w:ins w:id="114" w:author="Jeroen Hoogland" w:date="2020-12-07T16:28:00Z">
        <w:r w:rsidR="00170EAB">
          <w:t xml:space="preserve"> are extracted and pooled</w:t>
        </w:r>
      </w:ins>
      <w:ins w:id="115" w:author="Jeroen Hoogland" w:date="2020-12-07T16:25:00Z">
        <w:r w:rsidR="00170EAB">
          <w:t xml:space="preserve"> in the second stage</w:t>
        </w:r>
      </w:ins>
      <w:ins w:id="116" w:author="Jeroen Hoogland" w:date="2020-12-07T16:24:00Z">
        <w:r w:rsidR="00170EAB">
          <w:t xml:space="preserve">. </w:t>
        </w:r>
      </w:ins>
      <w:ins w:id="117" w:author="Jeroen Hoogland" w:date="2020-12-07T16:25:00Z">
        <w:r w:rsidR="00170EAB">
          <w:t xml:space="preserve">Pooling study specific predictions and their standard errors is referred to as </w:t>
        </w:r>
      </w:ins>
      <w:del w:id="118" w:author="Jeroen Hoogland" w:date="2020-12-07T16:23:00Z">
        <w:r w:rsidR="008D5EFA" w:rsidDel="00170EAB">
          <w:delText xml:space="preserve"> </w:delText>
        </w:r>
        <w:commentRangeStart w:id="119"/>
        <w:r>
          <w:delText xml:space="preserve">estimated regression lines </w:delText>
        </w:r>
        <w:commentRangeEnd w:id="119"/>
        <w:r w:rsidR="00170EAB" w:rsidDel="00170EAB">
          <w:rPr>
            <w:rStyle w:val="CommentReference"/>
          </w:rPr>
          <w:commentReference w:id="119"/>
        </w:r>
      </w:del>
      <w:del w:id="120" w:author="Jeroen Hoogland" w:date="2020-12-07T16:25:00Z">
        <w:r>
          <w:delText>with their standard errors</w:delText>
        </w:r>
      </w:del>
      <w:del w:id="121" w:author="Jeroen Hoogland" w:date="2020-12-07T16:24:00Z">
        <w:r w:rsidR="00D53FFE">
          <w:delText>,</w:delText>
        </w:r>
      </w:del>
      <w:del w:id="122" w:author="Jeroen Hoogland" w:date="2020-12-07T16:25:00Z">
        <w:r>
          <w:delText xml:space="preserve"> or </w:delText>
        </w:r>
      </w:del>
      <w:del w:id="123" w:author="Jeroen Hoogland" w:date="2020-12-07T16:23:00Z">
        <w:r>
          <w:delText xml:space="preserve">the </w:delText>
        </w:r>
      </w:del>
      <w:del w:id="124" w:author="Jeroen Hoogland" w:date="2020-12-07T16:25:00Z">
        <w:r>
          <w:delText xml:space="preserve">coefficients </w:delText>
        </w:r>
      </w:del>
      <w:del w:id="125" w:author="Jeroen Hoogland" w:date="2020-12-07T16:23:00Z">
        <w:r>
          <w:delText>of the estimated functions along with</w:delText>
        </w:r>
      </w:del>
      <w:del w:id="126" w:author="Jeroen Hoogland" w:date="2020-12-07T16:25:00Z">
        <w:r>
          <w:delText xml:space="preserve"> their variance-covariance matrix. At </w:delText>
        </w:r>
        <w:r w:rsidR="00B3505D">
          <w:delText>the</w:delText>
        </w:r>
        <w:r>
          <w:delText xml:space="preserve"> second stage, we may either pool the extracted regression curves through </w:delText>
        </w:r>
      </w:del>
      <w:r>
        <w:t xml:space="preserve">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ins w:id="127" w:author="Jeroen Hoogland" w:date="2020-12-07T16:25:00Z">
        <w:r w:rsidR="00170EAB">
          <w:t>. Pooling o</w:t>
        </w:r>
      </w:ins>
      <w:ins w:id="128" w:author="Jeroen Hoogland" w:date="2020-12-07T16:26:00Z">
        <w:r w:rsidR="00170EAB">
          <w:t xml:space="preserve">f study-specific model coefficients and their variance-covariance matrix is referred to </w:t>
        </w:r>
      </w:ins>
      <w:del w:id="129" w:author="Jeroen Hoogland" w:date="2020-12-07T16:26:00Z">
        <w:r>
          <w:delText xml:space="preserve"> or pool the extracted coefficients through </w:delText>
        </w:r>
      </w:del>
      <w:r>
        <w:t xml:space="preserve">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759C6161" w14:textId="5C585755" w:rsidR="00AD11D1" w:rsidRDefault="0092608C" w:rsidP="008E3125">
      <w:pPr>
        <w:pStyle w:val="FirstParagraph"/>
        <w:ind w:firstLine="432"/>
      </w:pPr>
      <w:ins w:id="130" w:author="Jeroen Hoogland" w:date="2020-12-07T16:30:00Z">
        <w:r>
          <w:t xml:space="preserve">While the methodology has been developed, </w:t>
        </w:r>
      </w:ins>
      <w:moveToRangeStart w:id="131" w:author="Jeroen Hoogland" w:date="2020-12-07T16:30:00Z" w:name="move58251046"/>
      <w:moveTo w:id="132" w:author="Jeroen Hoogland" w:date="2020-12-07T16:30:00Z">
        <w:del w:id="133" w:author="Jeroen Hoogland" w:date="2020-12-07T16:30:00Z">
          <w:r w:rsidDel="0092608C">
            <w:delText xml:space="preserve">However, </w:delText>
          </w:r>
        </w:del>
        <w:r>
          <w:t xml:space="preserve">the use of splines in IPD-MA is </w:t>
        </w:r>
        <w:del w:id="134" w:author="Jeroen Hoogland" w:date="2020-12-07T16:30:00Z">
          <w:r w:rsidDel="0092608C">
            <w:delText>less</w:delText>
          </w:r>
        </w:del>
      </w:moveTo>
      <w:ins w:id="135" w:author="Jeroen Hoogland" w:date="2020-12-07T16:30:00Z">
        <w:r>
          <w:t>un</w:t>
        </w:r>
      </w:ins>
      <w:moveTo w:id="136" w:author="Jeroen Hoogland" w:date="2020-12-07T16:30:00Z">
        <w:del w:id="137" w:author="Jeroen Hoogland" w:date="2020-12-07T16:30:00Z">
          <w:r w:rsidDel="0092608C">
            <w:delText xml:space="preserve"> </w:delText>
          </w:r>
        </w:del>
        <w:r>
          <w:t xml:space="preserve">common. </w:t>
        </w:r>
      </w:moveTo>
      <w:moveToRangeEnd w:id="131"/>
      <w:del w:id="138" w:author="Jeroen Hoogland" w:date="2020-12-07T16:31:00Z">
        <w:r w:rsidR="00130FB5" w:rsidDel="0092608C">
          <w:delText xml:space="preserve">One </w:delText>
        </w:r>
      </w:del>
      <w:ins w:id="139" w:author="Jeroen Hoogland" w:date="2020-12-07T16:31:00Z">
        <w:r>
          <w:t>A possible explanation is</w:t>
        </w:r>
      </w:ins>
      <w:del w:id="140" w:author="Jeroen Hoogland" w:date="2020-12-10T18:17:00Z">
        <w:r w:rsidR="00130FB5">
          <w:delText>One</w:delText>
        </w:r>
      </w:del>
      <w:ins w:id="141" w:author="Jeroen Hoogland" w:date="2020-12-07T16:31:00Z">
        <w:r w:rsidR="00130FB5">
          <w:t xml:space="preserve"> </w:t>
        </w:r>
      </w:ins>
      <w:del w:id="142" w:author="Jeroen Hoogland" w:date="2020-12-07T16:31:00Z">
        <w:r w:rsidR="00130FB5">
          <w:delText xml:space="preserve">reason why splines are not often used in IPD-MA may be that </w:delText>
        </w:r>
        <w:r w:rsidR="0042714A">
          <w:delText xml:space="preserve">the </w:delText>
        </w:r>
      </w:del>
      <w:ins w:id="143" w:author="Jeroen Hoogland" w:date="2020-12-07T16:31:00Z">
        <w:r>
          <w:t xml:space="preserve">that the </w:t>
        </w:r>
      </w:ins>
      <w:r w:rsidR="0042714A">
        <w:t>available</w:t>
      </w:r>
      <w:r w:rsidR="00B327B2">
        <w:t xml:space="preserve"> </w:t>
      </w:r>
      <w:r w:rsidR="009574C1">
        <w:t xml:space="preserve">guidance </w:t>
      </w:r>
      <w:r w:rsidR="009F4EE8">
        <w:t>is</w:t>
      </w:r>
      <w:r w:rsidR="009574C1">
        <w:t xml:space="preserve"> </w:t>
      </w:r>
      <w:r w:rsidR="00A82CE7">
        <w:t>limited</w:t>
      </w:r>
      <w:r w:rsidR="00CC0F4F">
        <w:t>.</w:t>
      </w:r>
      <w:r w:rsidR="00B70D0C">
        <w:t xml:space="preserve"> </w:t>
      </w:r>
      <w:r w:rsidR="00EE43D2">
        <w:t>White et al.</w:t>
      </w:r>
      <w:r w:rsidR="004A59C2">
        <w:t xml:space="preserve"> </w:t>
      </w:r>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r w:rsidR="0042714A">
        <w:t xml:space="preserve">did </w:t>
      </w:r>
      <w:r w:rsidR="00CB5A35">
        <w:t>compare</w:t>
      </w:r>
      <w:r w:rsidR="004A59C2">
        <w:t xml:space="preserve"> </w:t>
      </w:r>
      <w:r w:rsidR="005A0019">
        <w:t xml:space="preserve">pointwise meta-analysis </w:t>
      </w:r>
      <w:r w:rsidR="00D37A61">
        <w:t>and multivariate meta-analysis</w:t>
      </w:r>
      <w:r w:rsidR="0042714A">
        <w:t xml:space="preserve"> techniques in presence of non-linear </w:t>
      </w:r>
      <w:r w:rsidR="00D53FFE" w:rsidRPr="003A3104">
        <w:t>associations</w:t>
      </w:r>
      <w:r w:rsidR="0042714A">
        <w:t xml:space="preserve">, </w:t>
      </w:r>
      <w:r w:rsidR="001C25EA">
        <w:t>but used</w:t>
      </w:r>
      <w:r w:rsidR="007F65A5">
        <w:t xml:space="preserve"> fractional polynomials</w:t>
      </w:r>
      <w:r w:rsidR="00026F9E">
        <w:t xml:space="preserve"> </w:t>
      </w:r>
      <w:r w:rsidR="0042714A">
        <w:t>instead of splines</w:t>
      </w:r>
      <w:r w:rsidR="00EA60DD">
        <w:t>.</w:t>
      </w:r>
      <w:r w:rsidR="00892F3B">
        <w:t xml:space="preserve"> </w:t>
      </w:r>
      <w:r w:rsidR="00D43616">
        <w:t>Gaspar</w:t>
      </w:r>
      <w:r w:rsidR="00E57A3B">
        <w:t>r</w:t>
      </w:r>
      <w:r w:rsidR="00D43616">
        <w:t xml:space="preserve">ini et al. </w:t>
      </w:r>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r w:rsidR="002A595B">
        <w:t xml:space="preserve"> </w:t>
      </w:r>
      <w:r w:rsidR="00270F9B">
        <w:lastRenderedPageBreak/>
        <w:t xml:space="preserve">described </w:t>
      </w:r>
      <w:r w:rsidR="006A799F">
        <w:t xml:space="preserve">the use of </w:t>
      </w:r>
      <w:r w:rsidR="009A0F4B">
        <w:t>B-</w:t>
      </w:r>
      <w:r w:rsidR="006A799F">
        <w:t>splines</w:t>
      </w:r>
      <w:r w:rsidR="004A5FBB">
        <w:t xml:space="preserve"> </w:t>
      </w:r>
      <w:r w:rsidR="006A799F">
        <w:t xml:space="preserve">in combination with </w:t>
      </w:r>
      <w:r w:rsidR="00EB653E">
        <w:t>multivariate meta-analysis</w:t>
      </w:r>
      <w:r w:rsidR="00D77E3A">
        <w:t xml:space="preserve">. </w:t>
      </w:r>
      <w:r w:rsidR="00892F3B">
        <w:t xml:space="preserve">They </w:t>
      </w:r>
      <w:ins w:id="144" w:author="Jeroen Hoogland" w:date="2020-12-10T18:17:00Z">
        <w:r w:rsidR="00892F3B">
          <w:t>mention</w:t>
        </w:r>
      </w:ins>
      <w:ins w:id="145" w:author="Jeroen Hoogland" w:date="2020-12-07T16:34:00Z">
        <w:r>
          <w:t>ed</w:t>
        </w:r>
      </w:ins>
      <w:del w:id="146" w:author="Jeroen Hoogland" w:date="2020-12-10T18:17:00Z">
        <w:r w:rsidR="00892F3B">
          <w:delText>mention</w:delText>
        </w:r>
      </w:del>
      <w:r w:rsidR="00892F3B">
        <w:t xml:space="preserve"> that multivariate meta-analysis may be combined with </w:t>
      </w:r>
      <w:commentRangeStart w:id="147"/>
      <w:r w:rsidR="00892F3B">
        <w:t>other approaches to account for non-linearities</w:t>
      </w:r>
      <w:commentRangeEnd w:id="147"/>
      <w:r>
        <w:rPr>
          <w:rStyle w:val="CommentReference"/>
        </w:rPr>
        <w:commentReference w:id="147"/>
      </w:r>
      <w:r w:rsidR="00892F3B">
        <w:t xml:space="preserve"> but don’t provide details.</w:t>
      </w:r>
      <w:ins w:id="148" w:author="Jeroen Hoogland" w:date="2020-12-10T18:17:00Z">
        <w:r w:rsidR="00892F3B">
          <w:t xml:space="preserve"> </w:t>
        </w:r>
      </w:ins>
      <w:ins w:id="149" w:author="Jeroen Hoogland" w:date="2020-12-07T16:36:00Z">
        <w:r>
          <w:t>Lastly,</w:t>
        </w:r>
        <w:r w:rsidR="00892F3B">
          <w:t xml:space="preserve"> </w:t>
        </w:r>
      </w:ins>
      <w:r w:rsidR="00892F3B">
        <w:t xml:space="preserve">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w:t>
      </w:r>
      <w:ins w:id="150" w:author="Jeroen Hoogland" w:date="2020-12-07T16:36:00Z">
        <w:r>
          <w:t xml:space="preserve">both </w:t>
        </w:r>
      </w:ins>
      <w:r w:rsidR="00892F3B">
        <w:t>multivariate meta-analysis and one-stage mixed effects modelling. However, most of the examples were limited to either linear associations or a combination of restricted cubic splines and multivariate meta-analysis.</w:t>
      </w:r>
      <w:r w:rsidR="00154BC2">
        <w:t xml:space="preserve"> </w:t>
      </w:r>
      <w:bookmarkStart w:id="151" w:name="_Hlk56877235"/>
    </w:p>
    <w:p w14:paraId="259891D7" w14:textId="073A2F8D" w:rsidR="00130FB5" w:rsidRDefault="00C02352" w:rsidP="00130FB5">
      <w:commentRangeStart w:id="152"/>
      <w:r w:rsidRPr="00086160">
        <w:t>The</w:t>
      </w:r>
      <w:r w:rsidRPr="00C27825">
        <w:t xml:space="preserve"> estimand we focus on is the absolute risk difference between interventions conditional </w:t>
      </w:r>
      <w:r w:rsidR="00AD11D1" w:rsidRPr="003A3104">
        <w:t>on</w:t>
      </w:r>
      <w:r w:rsidRPr="00C27825">
        <w:t xml:space="preserve"> a continuous covariable, as we consider this measure the most relevant for clinical decision making</w:t>
      </w:r>
      <w:commentRangeEnd w:id="152"/>
      <w:r w:rsidR="008F05AE">
        <w:rPr>
          <w:rStyle w:val="CommentReference"/>
        </w:rPr>
        <w:commentReference w:id="152"/>
      </w:r>
      <w:r w:rsidRPr="00C27825">
        <w:t>.</w:t>
      </w:r>
      <w:r>
        <w:rPr>
          <w:color w:val="808080" w:themeColor="background1" w:themeShade="80"/>
        </w:rPr>
        <w:t xml:space="preserve"> </w:t>
      </w:r>
      <w:bookmarkEnd w:id="151"/>
      <w:r w:rsidR="00637C68">
        <w:t>Our</w:t>
      </w:r>
      <w:r w:rsidR="00130FB5">
        <w:t xml:space="preserve"> goal therefore is to explain and illustrate </w:t>
      </w:r>
      <w:commentRangeStart w:id="153"/>
      <w:r w:rsidR="00130FB5">
        <w:t>how</w:t>
      </w:r>
      <w:r w:rsidR="00F57520">
        <w:t xml:space="preserve"> to model conditional absolute treatment</w:t>
      </w:r>
      <w:r w:rsidR="00E34F7C">
        <w:t xml:space="preserve"> effects </w:t>
      </w:r>
      <w:commentRangeEnd w:id="153"/>
      <w:r w:rsidR="00D963A0">
        <w:rPr>
          <w:rStyle w:val="CommentReference"/>
        </w:rPr>
        <w:commentReference w:id="153"/>
      </w:r>
      <w:r w:rsidR="00E34F7C">
        <w:t>using the</w:t>
      </w:r>
      <w:r w:rsidR="00130FB5">
        <w:t xml:space="preserve"> aforementioned spline approaches in scenarios </w:t>
      </w:r>
      <w:r w:rsidR="00130FB5" w:rsidRPr="00DE156D">
        <w:t>with</w:t>
      </w:r>
      <w:r w:rsidR="00130FB5">
        <w:t xml:space="preserve"> multiple studies</w:t>
      </w:r>
      <w:r w:rsidR="00BF12A8">
        <w:t xml:space="preserve">, using </w:t>
      </w:r>
      <w:r w:rsidR="00130FB5">
        <w:t xml:space="preserve">artificial data-sets </w:t>
      </w:r>
      <w:r w:rsidR="00AD11D1">
        <w:t xml:space="preserve">for </w:t>
      </w:r>
      <w:r w:rsidR="00130FB5">
        <w:t>illustrat</w:t>
      </w:r>
      <w:r w:rsidR="00AD11D1">
        <w:t>ion</w:t>
      </w:r>
      <w:r w:rsidR="00130FB5">
        <w:t xml:space="preserve">. </w:t>
      </w:r>
      <w:r w:rsidR="00587125">
        <w:t>We</w:t>
      </w:r>
      <w:r w:rsidR="00922037">
        <w:t xml:space="preserve"> </w:t>
      </w:r>
      <w:r w:rsidR="00130FB5">
        <w:t>describe the various spline approaches mentioned above</w:t>
      </w:r>
      <w:r w:rsidR="0041175A">
        <w:t xml:space="preserve"> and</w:t>
      </w:r>
      <w:r w:rsidR="00130FB5">
        <w:t xml:space="preserve"> </w:t>
      </w:r>
      <w:r w:rsidR="008C60B7">
        <w:t>their application</w:t>
      </w:r>
      <w:r w:rsidR="00130FB5">
        <w:t xml:space="preserve"> in IPD-MA using pointwise meta-analysis </w:t>
      </w:r>
      <w:r w:rsidR="00130FB5">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130FB5">
        <w:fldChar w:fldCharType="separate"/>
      </w:r>
      <w:r w:rsidR="00130FB5" w:rsidRPr="00E3170C">
        <w:t>[14]</w:t>
      </w:r>
      <w:r w:rsidR="00130FB5">
        <w:fldChar w:fldCharType="end"/>
      </w:r>
      <w:r w:rsidR="00130FB5">
        <w:t xml:space="preserve">, multivariate meta-analysis </w:t>
      </w:r>
      <w:r w:rsidR="00130FB5">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130FB5">
        <w:fldChar w:fldCharType="separate"/>
      </w:r>
      <w:r w:rsidR="002B0D22" w:rsidRPr="002B0D22">
        <w:rPr>
          <w:rFonts w:ascii="Garamond" w:hAnsi="Garamond"/>
        </w:rPr>
        <w:t>[23]</w:t>
      </w:r>
      <w:r w:rsidR="00130FB5">
        <w:fldChar w:fldCharType="end"/>
      </w:r>
      <w:r w:rsidR="00130FB5">
        <w:t xml:space="preserve">, and GAMMs </w:t>
      </w:r>
      <w:r w:rsidR="00130FB5">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130FB5">
        <w:fldChar w:fldCharType="separate"/>
      </w:r>
      <w:r w:rsidR="002B0D22" w:rsidRPr="002B0D22">
        <w:rPr>
          <w:rFonts w:ascii="Garamond" w:hAnsi="Garamond"/>
        </w:rPr>
        <w:t>[22]</w:t>
      </w:r>
      <w:r w:rsidR="00130FB5">
        <w:fldChar w:fldCharType="end"/>
      </w:r>
      <w:r w:rsidR="00130FB5">
        <w:t xml:space="preserve">, and we provide </w:t>
      </w:r>
      <w:r w:rsidR="0092578B">
        <w:t xml:space="preserve">the corresponding </w:t>
      </w:r>
      <w:r w:rsidR="00130FB5">
        <w:t xml:space="preserve">R-code.  We also describe the results of the aforementioned spline and pooling methods </w:t>
      </w:r>
      <w:r w:rsidR="0092578B">
        <w:t xml:space="preserve">using </w:t>
      </w:r>
      <w:r w:rsidR="00130FB5">
        <w:t xml:space="preserve">an empirical </w:t>
      </w:r>
      <w:r w:rsidR="00266A00">
        <w:t>individual participant</w:t>
      </w:r>
      <w:r w:rsidR="00130FB5">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rsidR="00130FB5">
        <w:t xml:space="preserve">. </w:t>
      </w:r>
    </w:p>
    <w:p w14:paraId="691FAE75" w14:textId="5E3EF808" w:rsidR="00130FB5" w:rsidRPr="00890F72" w:rsidRDefault="00130FB5" w:rsidP="00130FB5">
      <w:pPr>
        <w:pStyle w:val="Heading1"/>
        <w:pBdr>
          <w:bottom w:val="single" w:sz="4" w:space="2" w:color="C0504D"/>
        </w:pBdr>
      </w:pPr>
      <w:r>
        <w:t xml:space="preserve">Illustrative </w:t>
      </w:r>
      <w:r w:rsidR="00A55DFF">
        <w:t>examples</w:t>
      </w:r>
    </w:p>
    <w:p w14:paraId="3BC522F0" w14:textId="30BE338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B550D6">
        <w:instrText xml:space="preserve"> ADDIN ZOTERO_ITEM CSL_CITATION {"citationID":"lWp2tN1r","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B550D6" w:rsidRPr="00B550D6">
        <w:rPr>
          <w:rFonts w:ascii="Garamond" w:hAnsi="Garamond"/>
        </w:rPr>
        <w:t>[27, 28]</w:t>
      </w:r>
      <w:r>
        <w:fldChar w:fldCharType="end"/>
      </w:r>
      <w:r>
        <w:t xml:space="preserve">. </w:t>
      </w:r>
      <w:commentRangeStart w:id="154"/>
      <w:r>
        <w:t xml:space="preserve">We consider the case where the outcome is binary, but note that splines </w:t>
      </w:r>
      <w:r w:rsidR="00D641BB">
        <w:t>may be used</w:t>
      </w:r>
      <w:r>
        <w:t xml:space="preserve"> to other types of outcomes such as continuous and time-to-event outcomes.</w:t>
      </w:r>
      <w:commentRangeEnd w:id="154"/>
      <w:r w:rsidR="003579F8">
        <w:rPr>
          <w:rStyle w:val="CommentReference"/>
        </w:rPr>
        <w:commentReference w:id="154"/>
      </w:r>
      <w:r>
        <w:t xml:space="preserve"> For the control group we generated a</w:t>
      </w:r>
      <w:ins w:id="155" w:author="Jeroen Hoogland" w:date="2020-12-07T21:37:00Z">
        <w:r>
          <w:t xml:space="preserve"> </w:t>
        </w:r>
      </w:ins>
      <w:commentRangeStart w:id="156"/>
      <w:ins w:id="157" w:author="Jeroen Hoogland" w:date="2020-12-07T21:39:00Z">
        <w:r w:rsidR="003579F8">
          <w:t>(</w:t>
        </w:r>
      </w:ins>
      <w:ins w:id="158" w:author="Jeroen Hoogland" w:date="2020-12-07T21:37:00Z">
        <w:r w:rsidR="003579F8">
          <w:t>quadratic</w:t>
        </w:r>
      </w:ins>
      <w:ins w:id="159" w:author="Jeroen Hoogland" w:date="2020-12-07T21:39:00Z">
        <w:r w:rsidR="003579F8">
          <w:t>)</w:t>
        </w:r>
      </w:ins>
      <w:commentRangeEnd w:id="156"/>
      <w:ins w:id="160" w:author="Jeroen Hoogland" w:date="2020-12-07T21:55:00Z">
        <w:r w:rsidR="00A81AEB">
          <w:rPr>
            <w:rStyle w:val="CommentReference"/>
          </w:rPr>
          <w:commentReference w:id="156"/>
        </w:r>
      </w:ins>
      <w:ins w:id="161" w:author="Jeroen Hoogland" w:date="2020-12-10T18:17:00Z">
        <w:r>
          <w:t xml:space="preserve"> </w:t>
        </w:r>
      </w:ins>
      <w:r>
        <w:t>J-shaped association showing increased mortality for underweight and overweight participants</w:t>
      </w:r>
      <w:del w:id="162" w:author="Jeroen Hoogland" w:date="2020-12-07T21:37:00Z">
        <w:r>
          <w:delText>, while obese participants show a BMI-dependent exponentially increas</w:delText>
        </w:r>
        <w:r w:rsidR="00F04C65">
          <w:delText>ing</w:delText>
        </w:r>
        <w:r>
          <w:delText xml:space="preserve"> mortality risk.</w:delText>
        </w:r>
      </w:del>
      <w:ins w:id="163" w:author="Jeroen Hoogland" w:date="2020-12-07T21:37:00Z">
        <w:r w:rsidR="003579F8">
          <w:t>.</w:t>
        </w:r>
      </w:ins>
      <w:r>
        <w:t xml:space="preserve"> For the experimental group we assume a </w:t>
      </w:r>
      <w:commentRangeStart w:id="164"/>
      <w:ins w:id="165" w:author="Jeroen Hoogland" w:date="2020-12-07T21:39:00Z">
        <w:r w:rsidR="003579F8">
          <w:t>(</w:t>
        </w:r>
      </w:ins>
      <w:ins w:id="166" w:author="Jeroen Hoogland" w:date="2020-12-07T21:38:00Z">
        <w:r w:rsidR="003579F8">
          <w:t>quartic</w:t>
        </w:r>
      </w:ins>
      <w:ins w:id="167" w:author="Jeroen Hoogland" w:date="2020-12-07T21:39:00Z">
        <w:r w:rsidR="003579F8">
          <w:t>)</w:t>
        </w:r>
      </w:ins>
      <w:commentRangeEnd w:id="164"/>
      <w:ins w:id="168" w:author="Jeroen Hoogland" w:date="2020-12-07T21:56:00Z">
        <w:r w:rsidR="00A81AEB">
          <w:rPr>
            <w:rStyle w:val="CommentReference"/>
          </w:rPr>
          <w:commentReference w:id="164"/>
        </w:r>
      </w:ins>
      <w:ins w:id="169" w:author="Jeroen Hoogland" w:date="2020-12-07T21:38:00Z">
        <w:r w:rsidR="003579F8">
          <w:t xml:space="preserve"> </w:t>
        </w:r>
      </w:ins>
      <w:r>
        <w:t xml:space="preserve">levelled J-shaped association, where the </w:t>
      </w:r>
      <w:ins w:id="170" w:author="Jeroen Hoogland" w:date="2020-12-07T21:43:00Z">
        <w:r w:rsidR="00F45625">
          <w:t xml:space="preserve">association between BMI and mortality is much weaker, especially for </w:t>
        </w:r>
      </w:ins>
      <w:ins w:id="171" w:author="Jeroen Hoogland" w:date="2020-12-07T21:44:00Z">
        <w:r w:rsidR="00F45625">
          <w:t>those with a &lt; 30 BMI (</w:t>
        </w:r>
      </w:ins>
      <w:commentRangeStart w:id="172"/>
      <w:del w:id="173" w:author="Jeroen Hoogland" w:date="2020-12-07T21:44:00Z">
        <w:r>
          <w:delText xml:space="preserve">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w:delText>
        </w:r>
      </w:del>
      <w:r>
        <w:t>Figure 1</w:t>
      </w:r>
      <w:commentRangeEnd w:id="172"/>
      <w:ins w:id="174" w:author="Jeroen Hoogland" w:date="2020-12-10T18:17:00Z">
        <w:r w:rsidR="00F45625">
          <w:rPr>
            <w:rStyle w:val="CommentReference"/>
          </w:rPr>
          <w:commentReference w:id="172"/>
        </w:r>
      </w:ins>
      <w:ins w:id="175" w:author="Jeroen Hoogland" w:date="2020-12-07T21:44:00Z">
        <w:r w:rsidR="00F45625">
          <w:t>)</w:t>
        </w:r>
      </w:ins>
      <w:ins w:id="176" w:author="Jeroen Hoogland" w:date="2020-12-10T18:17:00Z">
        <w:r>
          <w:t>.</w:t>
        </w:r>
      </w:ins>
      <w:del w:id="177" w:author="Jeroen Hoogland" w:date="2020-12-10T18:17:00Z">
        <w:r>
          <w:delText>.</w:delText>
        </w:r>
      </w:del>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4FE69A45"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r w:rsidR="00FD1EBE">
        <w:t>data-set</w:t>
      </w:r>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r w:rsidR="00FD1EBE">
        <w:t>data-set</w:t>
      </w:r>
      <w:r w:rsidR="00FD1EBE" w:rsidRPr="00FF6C47">
        <w:t xml:space="preserve"> </w:t>
      </w:r>
      <w:r w:rsidRPr="00FF6C47">
        <w:t>with different BMI ranges</w:t>
      </w:r>
      <w:r>
        <w:t>, the parameter values of the association for both the treated and control group are identical across all studies, but the range</w:t>
      </w:r>
      <w:r w:rsidR="00304125">
        <w:t>s</w:t>
      </w:r>
      <w:r>
        <w:t xml:space="preserve"> of available BMIs </w:t>
      </w:r>
      <w:r w:rsidR="00304125">
        <w:t xml:space="preserve">vary </w:t>
      </w:r>
      <w:r>
        <w:t xml:space="preserve">across studies (see Figure 3). In the third scenario, </w:t>
      </w:r>
      <w:r w:rsidR="00304125">
        <w:t xml:space="preserve">to </w:t>
      </w:r>
      <w:r>
        <w:t xml:space="preserve">which we refer as </w:t>
      </w:r>
      <w:r w:rsidRPr="00FF6C47">
        <w:t xml:space="preserve">the combined </w:t>
      </w:r>
      <w:r w:rsidR="00FD1EBE">
        <w:t>data-set</w:t>
      </w:r>
      <w:r w:rsidR="00FD1EBE" w:rsidRPr="00FF6C47">
        <w:t xml:space="preserve"> </w:t>
      </w:r>
      <w:r w:rsidRPr="00FF6C47">
        <w:t>with</w:t>
      </w:r>
      <w:r>
        <w:t xml:space="preserve"> </w:t>
      </w:r>
      <w:r w:rsidRPr="00FF6C47">
        <w:t xml:space="preserve">different </w:t>
      </w:r>
      <w:r>
        <w:t>BMI ranges</w:t>
      </w:r>
      <w:r w:rsidRPr="00FF6C47">
        <w:t xml:space="preserve"> and </w:t>
      </w:r>
      <w:r w:rsidR="00304125">
        <w:t xml:space="preserve">with </w:t>
      </w:r>
      <w:r w:rsidRPr="00FF6C47">
        <w:t>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447DA733" w14:textId="737ECFF0" w:rsidR="003D37A8" w:rsidRDefault="003D37A8" w:rsidP="003D37A8">
      <w:pPr>
        <w:pStyle w:val="BodyText"/>
        <w:rPr>
          <w:sz w:val="22"/>
          <w:szCs w:val="22"/>
        </w:rPr>
      </w:pPr>
      <w:r w:rsidRPr="006D3041">
        <w:rPr>
          <w:sz w:val="22"/>
          <w:szCs w:val="22"/>
        </w:rPr>
        <w:lastRenderedPageBreak/>
        <w:t xml:space="preserve">Figure </w:t>
      </w:r>
      <w:r>
        <w:rPr>
          <w:sz w:val="22"/>
          <w:szCs w:val="22"/>
        </w:rPr>
        <w:t>3. approximately here</w:t>
      </w: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43BC8421" w:rsidR="00130FB5" w:rsidRDefault="005C621A" w:rsidP="00130FB5">
      <w:pPr>
        <w:pStyle w:val="Heading1"/>
        <w:pBdr>
          <w:bottom w:val="single" w:sz="4" w:space="2" w:color="C0504D"/>
        </w:pBdr>
      </w:pPr>
      <w:bookmarkStart w:id="178" w:name="sec3"/>
      <w:r>
        <w:t>T</w:t>
      </w:r>
      <w:r w:rsidR="001F1DBD">
        <w:t xml:space="preserve">reatment </w:t>
      </w:r>
      <w:r w:rsidR="00130FB5">
        <w:t>effect</w:t>
      </w:r>
      <w:r w:rsidR="00D565DE">
        <w:t xml:space="preserve"> (</w:t>
      </w:r>
      <w:r w:rsidR="001F1DBD">
        <w:t>measure</w:t>
      </w:r>
      <w:r w:rsidR="00D565DE">
        <w:t>)</w:t>
      </w:r>
      <w:r w:rsidR="00130FB5">
        <w:t xml:space="preserve"> modification</w:t>
      </w:r>
      <w:bookmarkEnd w:id="178"/>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945C012" w:rsidR="00FA42E5" w:rsidRDefault="00A54285" w:rsidP="00FA42E5">
      <w:pPr>
        <w:pStyle w:val="BodyText"/>
        <w:ind w:firstLine="432"/>
      </w:pPr>
      <w:r w:rsidRPr="00A54285">
        <w:t xml:space="preserve">A commonly applied approach to investigate treatment effect measure modification is to model the interaction of a potential effect modifier with the treatment. In case of non-linear associations, a spline transformed version of the </w:t>
      </w:r>
      <w:r w:rsidR="00304125">
        <w:t xml:space="preserve">continuous </w:t>
      </w:r>
      <w:r w:rsidRPr="00A54285">
        <w:t>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t>
      </w:r>
      <w:commentRangeStart w:id="179"/>
      <w:r w:rsidR="00130FB5">
        <w:t xml:space="preserve">we back-transform the </w:t>
      </w:r>
      <w:r w:rsidR="002F6388">
        <w:t xml:space="preserve">predicted </w:t>
      </w:r>
      <w:r w:rsidR="00EC5611">
        <w:t>outcome</w:t>
      </w:r>
      <w:r w:rsidR="00D5658B">
        <w:t xml:space="preserve"> per treatment arm</w:t>
      </w:r>
      <w:r w:rsidR="00130FB5">
        <w:t xml:space="preserve"> with the inverse logit function</w:t>
      </w:r>
      <w:commentRangeEnd w:id="179"/>
      <w:r w:rsidR="00F63840">
        <w:rPr>
          <w:rStyle w:val="CommentReference"/>
        </w:rPr>
        <w:commentReference w:id="179"/>
      </w:r>
      <w:r w:rsidR="00130FB5">
        <w:t xml:space="preserve">. To calculate the confidence interval of the absolute risk difference we use the proposal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0"/>
    </w:p>
    <w:p w14:paraId="249907F8" w14:textId="5E1071D9" w:rsidR="00C2061A" w:rsidRDefault="0046369F" w:rsidP="00C2061A">
      <w:pPr>
        <w:pStyle w:val="Heading1"/>
        <w:pBdr>
          <w:bottom w:val="single" w:sz="4" w:space="2" w:color="C0504D"/>
        </w:pBdr>
      </w:pPr>
      <w:r>
        <w:t>S</w:t>
      </w:r>
      <w:r w:rsidR="00C2061A">
        <w:t xml:space="preserve">pline </w:t>
      </w:r>
      <w:r w:rsidR="00010A65">
        <w:t xml:space="preserve">approaches </w:t>
      </w:r>
      <w:r w:rsidR="00C2061A">
        <w:t>in a single study</w:t>
      </w:r>
    </w:p>
    <w:p w14:paraId="61EC01FB" w14:textId="04A36EE2"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Splines represent a continuous variable as a linear additive combination of (often) local parts which each have a simple mathematical form and are known as basis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w:t>
      </w:r>
      <w:ins w:id="180" w:author="Jeroen Hoogland" w:date="2020-12-08T10:39:00Z">
        <w:r w:rsidR="00761622">
          <w:t>,</w:t>
        </w:r>
      </w:ins>
      <w:r>
        <w:t xml:space="preserve">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commentRangeStart w:id="181"/>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commentRangeEnd w:id="181"/>
      <w:r w:rsidR="00941A56">
        <w:rPr>
          <w:rStyle w:val="CommentReference"/>
        </w:rPr>
        <w:commentReference w:id="181"/>
      </w:r>
    </w:p>
    <w:p w14:paraId="3614E628" w14:textId="7B6041BB" w:rsidR="002D38E8" w:rsidRPr="00C722BD" w:rsidRDefault="002D38E8" w:rsidP="002D38E8">
      <w:pPr>
        <w:pStyle w:val="FirstParagraph"/>
        <w:ind w:firstLine="576"/>
      </w:pPr>
      <w:r>
        <w:t xml:space="preserve">Two important choices have to be made, in addition to the degree of the </w:t>
      </w:r>
      <w:r w:rsidR="00E60158">
        <w:t>basis</w:t>
      </w:r>
      <w:r>
        <w:t xml:space="preserve"> functions: (1) the number and the position of the knots</w:t>
      </w:r>
      <w:r w:rsidR="00B75463">
        <w:t>,</w:t>
      </w:r>
      <w:r>
        <w:t xml:space="preserve">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ins w:id="182" w:author="Jeroen Hoogland" w:date="2020-12-08T10:42:00Z">
        <w:r w:rsidR="00761622">
          <w:t>s</w:t>
        </w:r>
      </w:ins>
      <w:del w:id="183" w:author="Jeroen Hoogland" w:date="2020-12-08T10:42:00Z">
        <w:r w:rsidR="00966A6D">
          <w:delText>S</w:delText>
        </w:r>
      </w:del>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r w:rsidR="00AF6A02">
        <w:t xml:space="preserve"> A short summary of these</w:t>
      </w:r>
      <w:r w:rsidR="003316B5">
        <w:t xml:space="preserve"> four types of splines </w:t>
      </w:r>
      <w:r w:rsidR="00AF6A02">
        <w:t xml:space="preserve">is presented below. Details are </w:t>
      </w:r>
      <w:r w:rsidR="003316B5">
        <w:t>presented</w:t>
      </w:r>
      <w:r w:rsidR="00AF6A02">
        <w:t xml:space="preserve"> in the Appendix.</w:t>
      </w:r>
      <w:r w:rsidR="00C722BD" w:rsidRPr="008B7D8F">
        <w:t xml:space="preserve"> </w:t>
      </w:r>
      <w:r w:rsidR="00C722BD">
        <w:t xml:space="preserve">Figure 5 shows </w:t>
      </w:r>
      <w:r w:rsidR="00E91713">
        <w:t>how the</w:t>
      </w:r>
      <w:r w:rsidR="00556CFC">
        <w:t xml:space="preserve"> aforementioned spline methods are </w:t>
      </w:r>
      <w:r w:rsidR="00180A06">
        <w:t>associated with each other.</w:t>
      </w:r>
    </w:p>
    <w:p w14:paraId="5C1F7665" w14:textId="436DCDBA" w:rsidR="00727B7A" w:rsidRPr="006D48E9" w:rsidRDefault="00727B7A" w:rsidP="00727B7A">
      <w:pPr>
        <w:pStyle w:val="BodyText"/>
      </w:pPr>
      <w:commentRangeStart w:id="184"/>
      <w:r w:rsidRPr="00E10CD2">
        <w:rPr>
          <w:sz w:val="22"/>
          <w:szCs w:val="22"/>
        </w:rPr>
        <w:t xml:space="preserve">Figure </w:t>
      </w:r>
      <w:r w:rsidR="00103A23">
        <w:rPr>
          <w:sz w:val="22"/>
          <w:szCs w:val="22"/>
        </w:rPr>
        <w:t>5</w:t>
      </w:r>
      <w:r>
        <w:rPr>
          <w:sz w:val="22"/>
          <w:szCs w:val="22"/>
        </w:rPr>
        <w:t>. approximately here</w:t>
      </w:r>
      <w:commentRangeEnd w:id="184"/>
      <w:r w:rsidR="007A2DAF">
        <w:rPr>
          <w:rStyle w:val="CommentReference"/>
        </w:rPr>
        <w:commentReference w:id="184"/>
      </w:r>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185" w:name="sec41"/>
      <w:bookmarkStart w:id="186" w:name="_Hlk54985750"/>
      <w:r w:rsidDel="00F7248D">
        <w:t>Regression splines</w:t>
      </w:r>
      <w:bookmarkEnd w:id="185"/>
    </w:p>
    <w:p w14:paraId="5FD5322B" w14:textId="282DC6DC" w:rsidR="00F7248D" w:rsidRPr="00D11832" w:rsidRDefault="00CE0957" w:rsidP="008B7D8F">
      <w:pPr>
        <w:pStyle w:val="FirstParagraph"/>
      </w:pPr>
      <w:commentRangeStart w:id="187"/>
      <w:ins w:id="188" w:author="Jeroen Hoogland" w:date="2020-12-08T11:20:00Z">
        <w:r>
          <w:t>Splines are rep</w:t>
        </w:r>
      </w:ins>
      <w:ins w:id="189" w:author="Jeroen Hoogland" w:date="2020-12-08T11:21:00Z">
        <w:r>
          <w:t>resentations of X that are build up from</w:t>
        </w:r>
      </w:ins>
      <w:ins w:id="190" w:author="Jeroen Hoogland" w:date="2020-12-08T11:23:00Z">
        <w:r>
          <w:t xml:space="preserve"> basis functions. These basis functions </w:t>
        </w:r>
      </w:ins>
      <w:ins w:id="191" w:author="Jeroen Hoogland" w:date="2020-12-08T11:24:00Z">
        <w:r>
          <w:t>are transformations of splits of X along its range</w:t>
        </w:r>
      </w:ins>
      <w:ins w:id="192" w:author="Jeroen Hoogland" w:date="2020-12-08T11:25:00Z">
        <w:r>
          <w:t>, with split points known as knots. That is</w:t>
        </w:r>
      </w:ins>
      <w:ins w:id="193" w:author="Jeroen Hoogland" w:date="2020-12-08T11:26:00Z">
        <w:r>
          <w:t xml:space="preserve">, a spline is a series of </w:t>
        </w:r>
      </w:ins>
      <w:ins w:id="194" w:author="Jeroen Hoogland" w:date="2020-12-08T11:25:00Z">
        <w:r>
          <w:t xml:space="preserve">piece-wise transformations of </w:t>
        </w:r>
      </w:ins>
      <w:ins w:id="195" w:author="Jeroen Hoogland" w:date="2020-12-08T11:26:00Z">
        <w:r>
          <w:t xml:space="preserve">X. </w:t>
        </w:r>
      </w:ins>
      <w:r w:rsidR="007714FE">
        <w:t>In order to</w:t>
      </w:r>
      <w:r w:rsidR="00172565">
        <w:t xml:space="preserve"> </w:t>
      </w:r>
      <w:r w:rsidR="00AC6116">
        <w:t>understand</w:t>
      </w:r>
      <w:r w:rsidR="00736E25">
        <w:t xml:space="preserve"> t</w:t>
      </w:r>
      <w:r w:rsidR="005B417C">
        <w:t>he rationale</w:t>
      </w:r>
      <w:r w:rsidR="0010194C">
        <w:t xml:space="preserve"> </w:t>
      </w:r>
      <w:ins w:id="196" w:author="Jeroen Hoogland" w:date="2020-12-08T11:26:00Z">
        <w:r w:rsidR="00D70B10">
          <w:t xml:space="preserve">for </w:t>
        </w:r>
      </w:ins>
      <w:del w:id="197" w:author="Jeroen Hoogland" w:date="2020-12-08T11:26:00Z">
        <w:r w:rsidR="0010194C">
          <w:delText xml:space="preserve">to </w:delText>
        </w:r>
      </w:del>
      <w:ins w:id="198" w:author="Jeroen Hoogland" w:date="2020-12-08T11:26:00Z">
        <w:r w:rsidR="00D70B10">
          <w:t xml:space="preserve">the </w:t>
        </w:r>
      </w:ins>
      <w:r w:rsidR="0010194C">
        <w:t>use</w:t>
      </w:r>
      <w:ins w:id="199" w:author="Jeroen Hoogland" w:date="2020-12-08T11:27:00Z">
        <w:r w:rsidR="005B417C">
          <w:t xml:space="preserve"> </w:t>
        </w:r>
        <w:r w:rsidR="00D70B10">
          <w:t>of smooth</w:t>
        </w:r>
      </w:ins>
      <w:ins w:id="200" w:author="Jeroen Hoogland" w:date="2020-12-10T18:17:00Z">
        <w:r w:rsidR="005B417C">
          <w:t xml:space="preserve"> </w:t>
        </w:r>
      </w:ins>
      <w:r w:rsidR="00EA5E2E">
        <w:t>splines</w:t>
      </w:r>
      <w:ins w:id="201" w:author="Jeroen Hoogland" w:date="2020-12-08T11:27:00Z">
        <w:r w:rsidR="00D70B10">
          <w:t xml:space="preserve"> such as the ones of interest </w:t>
        </w:r>
      </w:ins>
      <w:ins w:id="202" w:author="Jeroen Hoogland" w:date="2020-12-08T11:28:00Z">
        <w:r w:rsidR="00D70B10">
          <w:t>here</w:t>
        </w:r>
      </w:ins>
      <w:r w:rsidR="00034D9B">
        <w:t>,</w:t>
      </w:r>
      <w:r w:rsidR="009E094C">
        <w:t xml:space="preserve"> </w:t>
      </w:r>
      <w:r w:rsidR="00430422">
        <w:t xml:space="preserve">we </w:t>
      </w:r>
      <w:ins w:id="203" w:author="Jeroen Hoogland" w:date="2020-12-08T11:28:00Z">
        <w:r w:rsidR="00D70B10">
          <w:t>fi</w:t>
        </w:r>
      </w:ins>
      <w:ins w:id="204" w:author="Jeroen Hoogland" w:date="2020-12-08T11:29:00Z">
        <w:r w:rsidR="00D70B10">
          <w:t xml:space="preserve">rst shortly </w:t>
        </w:r>
      </w:ins>
      <w:ins w:id="205" w:author="Jeroen Hoogland" w:date="2020-12-08T11:27:00Z">
        <w:r w:rsidR="00D70B10">
          <w:t xml:space="preserve">contrast them </w:t>
        </w:r>
      </w:ins>
      <w:ins w:id="206" w:author="Jeroen Hoogland" w:date="2020-12-08T11:29:00Z">
        <w:r w:rsidR="00D70B10">
          <w:t>to</w:t>
        </w:r>
      </w:ins>
      <w:ins w:id="207" w:author="Jeroen Hoogland" w:date="2020-12-08T11:27:00Z">
        <w:r w:rsidR="00D70B10">
          <w:t xml:space="preserve"> global </w:t>
        </w:r>
      </w:ins>
      <w:ins w:id="208" w:author="Jeroen Hoogland" w:date="2020-12-08T11:28:00Z">
        <w:r w:rsidR="00D70B10">
          <w:t xml:space="preserve">and non-smooth </w:t>
        </w:r>
      </w:ins>
      <w:ins w:id="209" w:author="Jeroen Hoogland" w:date="2020-12-08T11:27:00Z">
        <w:r w:rsidR="00D70B10">
          <w:t>transform</w:t>
        </w:r>
      </w:ins>
      <w:ins w:id="210" w:author="Jeroen Hoogland" w:date="2020-12-08T11:28:00Z">
        <w:r w:rsidR="00D70B10">
          <w:t>a</w:t>
        </w:r>
      </w:ins>
      <w:ins w:id="211" w:author="Jeroen Hoogland" w:date="2020-12-08T11:27:00Z">
        <w:r w:rsidR="00D70B10">
          <w:t>tions</w:t>
        </w:r>
      </w:ins>
      <w:ins w:id="212" w:author="Jeroen Hoogland" w:date="2020-12-08T11:28:00Z">
        <w:r w:rsidR="00D70B10">
          <w:t xml:space="preserve">. </w:t>
        </w:r>
      </w:ins>
      <w:ins w:id="213" w:author="Jeroen Hoogland" w:date="2020-12-08T11:30:00Z">
        <w:r w:rsidR="00D70B10">
          <w:t>Global transformations of X (</w:t>
        </w:r>
        <w:r w:rsidR="00D70B10">
          <w:rPr>
            <w:i/>
          </w:rPr>
          <w:t xml:space="preserve">i.e. </w:t>
        </w:r>
        <w:r w:rsidR="00D70B10">
          <w:t>a function of the full range of X) include classical methods such as regular polynomials of X</w:t>
        </w:r>
      </w:ins>
      <w:ins w:id="214" w:author="Jeroen Hoogland" w:date="2020-12-08T11:31:00Z">
        <w:r w:rsidR="00D70B10">
          <w:t xml:space="preserve">. </w:t>
        </w:r>
      </w:ins>
      <w:ins w:id="215" w:author="Jeroen Hoogland" w:date="2020-12-08T11:33:00Z">
        <w:r w:rsidR="00D70B10">
          <w:t>Polynomials with successively higher degrees are able to capture successively more nonlinearity</w:t>
        </w:r>
      </w:ins>
      <w:ins w:id="216" w:author="Jeroen Hoogland" w:date="2020-12-08T11:34:00Z">
        <w:r w:rsidR="00D70B10">
          <w:t>, but at the cost of instability</w:t>
        </w:r>
      </w:ins>
      <w:ins w:id="217" w:author="Jeroen Hoogland" w:date="2020-12-08T11:35:00Z">
        <w:r w:rsidR="00D70B10">
          <w:t>, especially near the boundaries of X</w:t>
        </w:r>
      </w:ins>
      <w:ins w:id="218" w:author="Jeroen Hoogland" w:date="2020-12-08T11:34:00Z">
        <w:r w:rsidR="00D70B10">
          <w:t>. The</w:t>
        </w:r>
      </w:ins>
      <w:ins w:id="219" w:author="Jeroen Hoogland" w:date="2020-12-08T11:37:00Z">
        <w:r w:rsidR="007976E5">
          <w:t xml:space="preserve"> reason for the latter is twofold. First,</w:t>
        </w:r>
      </w:ins>
      <w:ins w:id="220" w:author="Jeroen Hoogland" w:date="2020-12-08T11:34:00Z">
        <w:r w:rsidR="00D70B10">
          <w:t xml:space="preserve"> each</w:t>
        </w:r>
      </w:ins>
      <w:ins w:id="221" w:author="Jeroen Hoogland" w:date="2020-12-08T11:35:00Z">
        <w:r w:rsidR="00D70B10">
          <w:t xml:space="preserve"> nonlinear part of </w:t>
        </w:r>
      </w:ins>
      <w:ins w:id="222" w:author="Jeroen Hoogland" w:date="2020-12-08T11:37:00Z">
        <w:r w:rsidR="007976E5">
          <w:t>a</w:t>
        </w:r>
      </w:ins>
      <w:ins w:id="223" w:author="Jeroen Hoogland" w:date="2020-12-08T11:35:00Z">
        <w:r w:rsidR="00D70B10">
          <w:t xml:space="preserve"> polynomial</w:t>
        </w:r>
      </w:ins>
      <w:ins w:id="224" w:author="Jeroen Hoogland" w:date="2020-12-08T11:34:00Z">
        <w:r w:rsidR="00D70B10">
          <w:t xml:space="preserve"> </w:t>
        </w:r>
      </w:ins>
      <w:ins w:id="225" w:author="Jeroen Hoogland" w:date="2020-12-08T11:35:00Z">
        <w:r w:rsidR="00D70B10">
          <w:t>is more</w:t>
        </w:r>
      </w:ins>
      <w:ins w:id="226" w:author="Jeroen Hoogland" w:date="2020-12-08T11:36:00Z">
        <w:r w:rsidR="00D70B10">
          <w:t xml:space="preserve"> variable near the boundaries (e.g. think of a quadratic, cubic, or quartic function)</w:t>
        </w:r>
        <w:r w:rsidR="007976E5">
          <w:t>, su</w:t>
        </w:r>
      </w:ins>
      <w:ins w:id="227" w:author="Jeroen Hoogland" w:date="2020-12-08T11:37:00Z">
        <w:r w:rsidR="007976E5">
          <w:t xml:space="preserve">ch that small errors in the estimated coefficients have large impact. Second, each </w:t>
        </w:r>
      </w:ins>
      <w:ins w:id="228" w:author="Jeroen Hoogland" w:date="2020-12-08T11:38:00Z">
        <w:r w:rsidR="007976E5">
          <w:t xml:space="preserve">coefficient has an effect along the entire range of X, so the errors stack. </w:t>
        </w:r>
      </w:ins>
      <w:ins w:id="229" w:author="Jeroen Hoogland" w:date="2020-12-08T12:14:00Z">
        <w:r w:rsidR="001F4038">
          <w:t xml:space="preserve">A solution is to model </w:t>
        </w:r>
      </w:ins>
      <w:ins w:id="230" w:author="Jeroen Hoogland" w:date="2020-12-08T12:12:00Z">
        <w:r w:rsidR="001F4038">
          <w:t>sections of X, either truncated or p</w:t>
        </w:r>
      </w:ins>
      <w:ins w:id="231" w:author="Jeroen Hoogland" w:date="2020-12-08T11:40:00Z">
        <w:r w:rsidR="007976E5">
          <w:t>iece-wise</w:t>
        </w:r>
      </w:ins>
      <w:ins w:id="232" w:author="Jeroen Hoogland" w:date="2020-12-08T12:12:00Z">
        <w:r w:rsidR="001F4038">
          <w:t xml:space="preserve">. </w:t>
        </w:r>
      </w:ins>
      <w:ins w:id="233" w:author="Jeroen Hoogland" w:date="2020-12-08T12:16:00Z">
        <w:r w:rsidR="001F4038">
          <w:t>In case of truncated versions of X, each basis function models a successively longer section of X and therefore allows the new part</w:t>
        </w:r>
      </w:ins>
      <w:ins w:id="234" w:author="Jeroen Hoogland" w:date="2020-12-08T12:17:00Z">
        <w:r w:rsidR="001F4038">
          <w:t xml:space="preserve"> to deviate from the previous parts in its own way. In case of piece-wise </w:t>
        </w:r>
        <w:r w:rsidR="001E7009">
          <w:t>modelling, f</w:t>
        </w:r>
      </w:ins>
      <w:ins w:id="235" w:author="Jeroen Hoogland" w:date="2020-12-08T11:41:00Z">
        <w:r w:rsidR="007976E5">
          <w:t>urther restriction</w:t>
        </w:r>
      </w:ins>
      <w:ins w:id="236" w:author="Jeroen Hoogland" w:date="2020-12-08T11:42:00Z">
        <w:r w:rsidR="007976E5">
          <w:t>s</w:t>
        </w:r>
      </w:ins>
      <w:ins w:id="237" w:author="Jeroen Hoogland" w:date="2020-12-08T12:17:00Z">
        <w:r w:rsidR="001E7009">
          <w:t xml:space="preserve"> are necessary to </w:t>
        </w:r>
      </w:ins>
      <w:ins w:id="238" w:author="Jeroen Hoogland" w:date="2020-12-08T12:18:00Z">
        <w:r w:rsidR="001E7009">
          <w:t xml:space="preserve">prevent the pieces from being </w:t>
        </w:r>
      </w:ins>
      <w:ins w:id="239" w:author="Jeroen Hoogland" w:date="2020-12-08T11:42:00Z">
        <w:r w:rsidR="007976E5">
          <w:t>disjoint.</w:t>
        </w:r>
      </w:ins>
      <w:ins w:id="240" w:author="Jeroen Hoogland" w:date="2020-12-08T11:43:00Z">
        <w:r w:rsidR="007976E5">
          <w:t xml:space="preserve"> Therefore, splines impose restrictions that enforce connection at the knots. </w:t>
        </w:r>
      </w:ins>
      <w:ins w:id="241" w:author="Jeroen Hoogland" w:date="2020-12-08T12:20:00Z">
        <w:r w:rsidR="001E7009">
          <w:t xml:space="preserve">Even then, in their simplest piecewise-linear form, </w:t>
        </w:r>
      </w:ins>
      <w:ins w:id="242" w:author="Jeroen Hoogland" w:date="2020-12-08T11:44:00Z">
        <w:r w:rsidR="007976E5">
          <w:t>splines</w:t>
        </w:r>
      </w:ins>
      <w:ins w:id="243" w:author="Jeroen Hoogland" w:date="2020-12-08T12:20:00Z">
        <w:r w:rsidR="001E7009">
          <w:t xml:space="preserve"> </w:t>
        </w:r>
      </w:ins>
      <w:ins w:id="244" w:author="Jeroen Hoogland" w:date="2020-12-08T12:21:00Z">
        <w:r w:rsidR="001E7009">
          <w:t xml:space="preserve">are </w:t>
        </w:r>
      </w:ins>
      <w:ins w:id="245" w:author="Jeroen Hoogland" w:date="2020-12-08T11:44:00Z">
        <w:r w:rsidR="007976E5">
          <w:t>stil</w:t>
        </w:r>
      </w:ins>
      <w:ins w:id="246" w:author="Jeroen Hoogland" w:date="2020-12-08T11:46:00Z">
        <w:r w:rsidR="007976E5">
          <w:t>l</w:t>
        </w:r>
      </w:ins>
      <w:ins w:id="247" w:author="Jeroen Hoogland" w:date="2020-12-08T11:44:00Z">
        <w:r w:rsidR="007976E5">
          <w:t xml:space="preserve"> not smooth</w:t>
        </w:r>
      </w:ins>
      <w:ins w:id="248" w:author="Jeroen Hoogland" w:date="2020-12-08T12:21:00Z">
        <w:r w:rsidR="001E7009">
          <w:t xml:space="preserve"> </w:t>
        </w:r>
      </w:ins>
      <w:ins w:id="249" w:author="Jeroen Hoogland" w:date="2020-12-08T11:44:00Z">
        <w:r w:rsidR="007976E5">
          <w:t xml:space="preserve">and therefore often implausible representations of the mechanism to be modelled. </w:t>
        </w:r>
      </w:ins>
      <w:ins w:id="250" w:author="Jeroen Hoogland" w:date="2020-12-08T11:46:00Z">
        <w:r w:rsidR="007976E5">
          <w:t xml:space="preserve">The splines of interest in this paper all enforce smoothly </w:t>
        </w:r>
      </w:ins>
      <w:ins w:id="251" w:author="Jeroen Hoogland" w:date="2020-12-08T11:47:00Z">
        <w:r w:rsidR="006033DD">
          <w:t>representations of X.</w:t>
        </w:r>
      </w:ins>
      <w:commentRangeEnd w:id="187"/>
      <w:ins w:id="252" w:author="Jeroen Hoogland" w:date="2020-12-08T11:49:00Z">
        <w:r w:rsidR="006033DD">
          <w:rPr>
            <w:rStyle w:val="CommentReference"/>
          </w:rPr>
          <w:commentReference w:id="187"/>
        </w:r>
      </w:ins>
      <w:ins w:id="253" w:author="Jeroen Hoogland" w:date="2020-12-08T11:47:00Z">
        <w:r w:rsidR="006033DD">
          <w:br/>
        </w:r>
        <w:r w:rsidR="006033DD">
          <w:br/>
        </w:r>
      </w:ins>
      <w:r w:rsidR="0097089C">
        <w:t xml:space="preserve">start with a </w:t>
      </w:r>
      <w:r w:rsidR="00B37507">
        <w:t>short</w:t>
      </w:r>
      <w:r w:rsidR="00AE7B00">
        <w:t xml:space="preserve"> </w:t>
      </w:r>
      <w:r w:rsidR="003111AB">
        <w:t>descri</w:t>
      </w:r>
      <w:r w:rsidR="0097089C">
        <w:t>ption of</w:t>
      </w:r>
      <w:r w:rsidR="00AE7B00">
        <w:t xml:space="preserve"> </w:t>
      </w:r>
      <w:r w:rsidR="00BF4DE1">
        <w:t xml:space="preserve">other approaches to model nonlinear associations. </w:t>
      </w:r>
      <w:del w:id="254" w:author="Jeroen Hoogland" w:date="2020-12-08T11:08:00Z">
        <w:r w:rsidR="002F6ABF">
          <w:delText xml:space="preserve">Generalised linear models (GLMs) are </w:delText>
        </w:r>
        <w:r w:rsidR="005E79C0">
          <w:delText xml:space="preserve">often </w:delText>
        </w:r>
        <w:r w:rsidR="002F6ABF">
          <w:delText>used</w:delText>
        </w:r>
        <w:r w:rsidR="0043047E">
          <w:delText xml:space="preserve"> to </w:delText>
        </w:r>
        <w:r w:rsidR="00C2061A">
          <w:delText>model the association between an independent variable X and an outcome Y</w:delText>
        </w:r>
        <w:r w:rsidR="00BB2545">
          <w:delText>.</w:delText>
        </w:r>
        <w:r w:rsidR="00C2061A">
          <w:delText xml:space="preserve"> </w:delText>
        </w:r>
      </w:del>
      <w:r w:rsidR="00C2061A">
        <w:t xml:space="preserve">In case of non-linear associations, </w:t>
      </w:r>
      <w:r w:rsidR="00081C22">
        <w:t xml:space="preserve">a </w:t>
      </w:r>
      <w:r w:rsidR="00C2061A">
        <w:t>transformed version</w:t>
      </w:r>
      <w:ins w:id="255" w:author="Jeroen Hoogland" w:date="2020-12-08T11:05:00Z">
        <w:r w:rsidR="00C2061A">
          <w:t xml:space="preserve"> of X</w:t>
        </w:r>
      </w:ins>
      <w:ins w:id="256" w:author="Jeroen Hoogland" w:date="2020-12-08T11:06:00Z">
        <w:r w:rsidR="0018583F">
          <w:t>,</w:t>
        </w:r>
      </w:ins>
      <w:ins w:id="257" w:author="Jeroen Hoogland" w:date="2020-12-08T11:05:00Z">
        <w:r w:rsidR="00705AE9">
          <w:t xml:space="preserve"> such as a third degree polynomial</w:t>
        </w:r>
      </w:ins>
      <w:ins w:id="258" w:author="Jeroen Hoogland" w:date="2020-12-08T11:06:00Z">
        <w:r w:rsidR="0018583F">
          <w:t xml:space="preserve">, </w:t>
        </w:r>
      </w:ins>
      <w:del w:id="259" w:author="Jeroen Hoogland" w:date="2020-12-08T11:06:00Z">
        <w:r w:rsidR="00C2061A" w:rsidDel="0018583F">
          <w:delText xml:space="preserve"> </w:delText>
        </w:r>
        <w:r w:rsidR="00C2061A" w:rsidDel="00705AE9">
          <w:delText>of X</w:delText>
        </w:r>
        <w:r w:rsidR="00C2061A">
          <w:delText xml:space="preserve"> </w:delText>
        </w:r>
      </w:del>
      <w:r w:rsidR="00C2061A">
        <w:t xml:space="preserve">can be </w:t>
      </w:r>
      <w:del w:id="260" w:author="Jeroen Hoogland" w:date="2020-12-08T11:06:00Z">
        <w:r w:rsidR="00C2061A">
          <w:delText xml:space="preserve">used </w:delText>
        </w:r>
      </w:del>
      <w:ins w:id="261" w:author="Jeroen Hoogland" w:date="2020-12-08T11:06:00Z">
        <w:r w:rsidR="0018583F">
          <w:t xml:space="preserve">substituted for X </w:t>
        </w:r>
      </w:ins>
      <w:r w:rsidR="00F4444A">
        <w:t xml:space="preserve">in </w:t>
      </w:r>
      <w:r w:rsidR="00081C22">
        <w:t>a</w:t>
      </w:r>
      <w:r w:rsidR="00F4444A">
        <w:t xml:space="preserve"> GLM</w:t>
      </w:r>
      <w:del w:id="262" w:author="Jeroen Hoogland" w:date="2020-12-08T11:06:00Z">
        <w:r w:rsidR="00F4444A">
          <w:delText xml:space="preserve"> </w:delText>
        </w:r>
        <w:r w:rsidR="00C2061A">
          <w:delText>instead of X</w:delText>
        </w:r>
        <w:r w:rsidR="00BF4DE1">
          <w:delText>,</w:delText>
        </w:r>
      </w:del>
      <w:del w:id="263" w:author="Jeroen Hoogland" w:date="2020-12-08T11:05:00Z">
        <w:r w:rsidR="00BF4DE1">
          <w:delText xml:space="preserve"> for example a third degree polynomial</w:delText>
        </w:r>
      </w:del>
      <w:r w:rsidR="00C2061A">
        <w:t xml:space="preserve">. </w:t>
      </w:r>
      <w:del w:id="264" w:author="Jeroen Hoogland" w:date="2020-12-08T11:06:00Z">
        <w:r w:rsidR="0097089C">
          <w:delText>Yet</w:delText>
        </w:r>
      </w:del>
      <w:ins w:id="265" w:author="Jeroen Hoogland" w:date="2020-12-08T11:06:00Z">
        <w:r w:rsidR="0018583F">
          <w:t>However</w:t>
        </w:r>
      </w:ins>
      <w:r w:rsidR="00550833">
        <w:t>, global function</w:t>
      </w:r>
      <w:r w:rsidR="00BD7321">
        <w:t>s</w:t>
      </w:r>
      <w:ins w:id="266" w:author="Jeroen Hoogland" w:date="2020-12-08T11:06:00Z">
        <w:r w:rsidR="0018583F">
          <w:t xml:space="preserve"> </w:t>
        </w:r>
      </w:ins>
      <w:del w:id="267" w:author="Jeroen Hoogland" w:date="2020-12-08T11:06:00Z">
        <w:r w:rsidR="00142E4C">
          <w:delText>,</w:delText>
        </w:r>
        <w:r w:rsidR="00550833">
          <w:delText xml:space="preserve"> </w:delText>
        </w:r>
      </w:del>
      <w:del w:id="268" w:author="Jeroen Hoogland" w:date="2020-12-08T11:30:00Z">
        <w:r w:rsidR="00550833">
          <w:delText xml:space="preserve">over the full </w:delText>
        </w:r>
        <w:r w:rsidR="00E94D29">
          <w:delText>range</w:delText>
        </w:r>
        <w:r w:rsidR="00550833">
          <w:delText xml:space="preserve"> of X</w:delText>
        </w:r>
      </w:del>
      <w:del w:id="269" w:author="Jeroen Hoogland" w:date="2020-12-08T11:06:00Z">
        <w:r w:rsidR="00142E4C">
          <w:delText>,</w:delText>
        </w:r>
      </w:del>
      <w:del w:id="270" w:author="Jeroen Hoogland" w:date="2020-12-08T11:30:00Z">
        <w:r w:rsidR="00550833">
          <w:delText xml:space="preserve"> </w:delText>
        </w:r>
      </w:del>
      <w:r w:rsidR="00550833">
        <w:t>may have poor fit near the boundaries</w:t>
      </w:r>
      <w:r w:rsidR="00835761">
        <w:t xml:space="preserve"> </w:t>
      </w:r>
      <w:r w:rsidR="0097089C">
        <w:t xml:space="preserve">of X </w:t>
      </w:r>
      <w:r w:rsidR="00835761">
        <w:t xml:space="preserve">due to </w:t>
      </w:r>
      <w:del w:id="271" w:author="Jeroen Hoogland" w:date="2020-12-08T11:07:00Z">
        <w:r w:rsidR="00664950">
          <w:delText xml:space="preserve">the </w:delText>
        </w:r>
      </w:del>
      <w:r w:rsidR="00835761">
        <w:t>instability of the estimated polynomial in this area.</w:t>
      </w:r>
      <w:r w:rsidR="00550833">
        <w:t xml:space="preserve"> </w:t>
      </w:r>
      <w:r w:rsidR="00835761">
        <w:t xml:space="preserve">To avoid </w:t>
      </w:r>
      <w:r w:rsidR="0097089C">
        <w:t>this</w:t>
      </w:r>
      <w:r w:rsidR="00550833">
        <w:t>, polynomials</w:t>
      </w:r>
      <w:r w:rsidR="00196211">
        <w:t xml:space="preserve"> fitted </w:t>
      </w:r>
      <w:r w:rsidR="0097089C">
        <w:t>on different intervals</w:t>
      </w:r>
      <w:r w:rsidR="00DB4FB9">
        <w:t xml:space="preserve"> of X</w:t>
      </w:r>
      <w:r w:rsidR="00E42768">
        <w:t>, also called piecewise polynomials,</w:t>
      </w:r>
      <w:r w:rsidR="00550833">
        <w:t xml:space="preserve"> may be preferred to global functions</w:t>
      </w:r>
      <w:r w:rsidR="00835761">
        <w:t xml:space="preserve">. </w:t>
      </w:r>
      <w:r w:rsidR="0097089C">
        <w:t>H</w:t>
      </w:r>
      <w:r w:rsidR="001B6F54">
        <w:t xml:space="preserve">owever, </w:t>
      </w:r>
      <w:r w:rsidR="00225733">
        <w:t>piecewise p</w:t>
      </w:r>
      <w:r w:rsidR="00225733" w:rsidRPr="005B4CAB">
        <w:t>olynomials</w:t>
      </w:r>
      <w:r w:rsidR="00225733">
        <w:t xml:space="preserve"> when</w:t>
      </w:r>
      <w:r w:rsidR="00225733" w:rsidRPr="005B4CAB">
        <w:t xml:space="preserve"> fitted in two consecutive intervals will show different predicted values </w:t>
      </w:r>
      <w:r w:rsidR="002971F0">
        <w:t>at</w:t>
      </w:r>
      <w:r w:rsidR="002971F0" w:rsidRPr="005B4CAB">
        <w:t xml:space="preserve"> </w:t>
      </w:r>
      <w:r w:rsidR="00225733" w:rsidRPr="005B4CAB">
        <w:t xml:space="preserve">the </w:t>
      </w:r>
      <w:r w:rsidR="0097089C">
        <w:t xml:space="preserve">adjacent </w:t>
      </w:r>
      <w:r w:rsidR="00225733" w:rsidRPr="005B4CAB">
        <w:t>boundaries of</w:t>
      </w:r>
      <w:r w:rsidR="002971F0">
        <w:t xml:space="preserve"> the intervals (</w:t>
      </w:r>
      <w:r w:rsidR="002971F0">
        <w:rPr>
          <w:i/>
        </w:rPr>
        <w:t xml:space="preserve">i.e. </w:t>
      </w:r>
      <w:r w:rsidR="002971F0">
        <w:t xml:space="preserve">at the </w:t>
      </w:r>
      <w:r w:rsidR="00225733" w:rsidRPr="005B4CAB">
        <w:t>knot</w:t>
      </w:r>
      <w:r w:rsidR="002971F0">
        <w:t>s)</w:t>
      </w:r>
      <w:r w:rsidR="00225733" w:rsidRPr="009556D4">
        <w:t>, thus their functional shape will be discontinuous</w:t>
      </w:r>
      <w:r w:rsidR="00225733">
        <w:t>.</w:t>
      </w:r>
      <w:r w:rsidR="00225733" w:rsidRPr="005B4CAB">
        <w:t xml:space="preserve"> </w:t>
      </w:r>
      <w:r w:rsidR="00081C22">
        <w:t>A</w:t>
      </w:r>
      <w:r w:rsidR="00081C22" w:rsidRPr="005B4CAB">
        <w:t xml:space="preserve"> </w:t>
      </w:r>
      <w:r w:rsidR="00225733">
        <w:t>solution</w:t>
      </w:r>
      <w:r w:rsidR="00225733" w:rsidRPr="005B4CAB">
        <w:t xml:space="preserve"> </w:t>
      </w:r>
      <w:r w:rsidR="00081C22">
        <w:t>could be</w:t>
      </w:r>
      <w:r w:rsidR="00081C22" w:rsidRPr="005B4CAB">
        <w:t xml:space="preserve"> </w:t>
      </w:r>
      <w:r w:rsidR="00225733" w:rsidRPr="005B4CAB">
        <w:t xml:space="preserve">to fit a </w:t>
      </w:r>
      <w:r w:rsidR="00866EDB">
        <w:t xml:space="preserve">higher-degree </w:t>
      </w:r>
      <w:r w:rsidR="00225733" w:rsidRPr="005B4CAB">
        <w:t>global polynomial</w:t>
      </w:r>
      <w:r w:rsidR="00225733">
        <w:t>,</w:t>
      </w:r>
      <w:r w:rsidR="00225733" w:rsidRPr="005B4CAB">
        <w:t xml:space="preserve"> and model the deviations from this globally defined shape</w:t>
      </w:r>
      <w:r w:rsidR="00225733">
        <w:t xml:space="preserve"> </w:t>
      </w:r>
      <w:r w:rsidR="00225733" w:rsidRPr="005B4CAB">
        <w:t>within truncated parts of X</w:t>
      </w:r>
      <w:r w:rsidR="00A835E6">
        <w:t xml:space="preserve">. </w:t>
      </w:r>
      <w:bookmarkStart w:id="272" w:name="sec411"/>
      <w:r w:rsidR="00D648FE">
        <w:t xml:space="preserve">A disadvantage of </w:t>
      </w:r>
      <w:r w:rsidR="00081C22">
        <w:t xml:space="preserve">these </w:t>
      </w:r>
      <w:r w:rsidR="00D648FE">
        <w:t xml:space="preserve">truncated power series is that they can </w:t>
      </w:r>
      <w:r w:rsidR="0014445F">
        <w:t xml:space="preserve">still </w:t>
      </w:r>
      <w:r w:rsidR="00D648FE">
        <w:t xml:space="preserve">show erratic behaviour near the </w:t>
      </w:r>
      <w:r w:rsidR="003450AE">
        <w:t xml:space="preserve">boundaries </w:t>
      </w:r>
      <w:r w:rsidR="002E7155">
        <w:t>of</w:t>
      </w:r>
      <w:r w:rsidR="00D648FE">
        <w:t xml:space="preserve"> X. </w:t>
      </w:r>
    </w:p>
    <w:p w14:paraId="0B54846F" w14:textId="001760AE" w:rsidR="00FD3A45" w:rsidRPr="008B7D8F" w:rsidRDefault="00FD3DDA" w:rsidP="003A3104">
      <w:pPr>
        <w:pStyle w:val="Heading2"/>
        <w:numPr>
          <w:ilvl w:val="0"/>
          <w:numId w:val="0"/>
        </w:numPr>
        <w:spacing w:after="120"/>
        <w:rPr>
          <w:rFonts w:asciiTheme="minorHAnsi" w:eastAsiaTheme="minorEastAsia" w:hAnsiTheme="minorHAnsi" w:cstheme="minorBidi"/>
          <w:b/>
          <w:bCs/>
          <w:color w:val="auto"/>
          <w:sz w:val="21"/>
          <w:szCs w:val="21"/>
        </w:rPr>
      </w:pPr>
      <w:commentRangeStart w:id="273"/>
      <w:r w:rsidRPr="008B7D8F">
        <w:rPr>
          <w:rFonts w:asciiTheme="minorHAnsi" w:eastAsiaTheme="minorEastAsia" w:hAnsiTheme="minorHAnsi" w:cstheme="minorBidi"/>
          <w:b/>
          <w:bCs/>
          <w:color w:val="auto"/>
          <w:sz w:val="21"/>
          <w:szCs w:val="21"/>
        </w:rPr>
        <w:t xml:space="preserve">Natural or </w:t>
      </w:r>
      <w:r w:rsidR="00177A12" w:rsidRPr="008B7D8F">
        <w:rPr>
          <w:rFonts w:asciiTheme="minorHAnsi" w:eastAsiaTheme="minorEastAsia" w:hAnsiTheme="minorHAnsi" w:cstheme="minorBidi"/>
          <w:b/>
          <w:bCs/>
          <w:color w:val="auto"/>
          <w:sz w:val="21"/>
          <w:szCs w:val="21"/>
        </w:rPr>
        <w:t>r</w:t>
      </w:r>
      <w:r w:rsidR="00494D67" w:rsidRPr="008B7D8F">
        <w:rPr>
          <w:rFonts w:asciiTheme="minorHAnsi" w:eastAsiaTheme="minorEastAsia" w:hAnsiTheme="minorHAnsi" w:cstheme="minorBidi"/>
          <w:b/>
          <w:bCs/>
          <w:color w:val="auto"/>
          <w:sz w:val="21"/>
          <w:szCs w:val="21"/>
        </w:rPr>
        <w:t>estricted splines</w:t>
      </w:r>
      <w:bookmarkEnd w:id="272"/>
      <w:commentRangeEnd w:id="273"/>
      <w:r w:rsidR="007E4B55">
        <w:rPr>
          <w:rStyle w:val="CommentReference"/>
          <w:rFonts w:asciiTheme="minorHAnsi" w:eastAsiaTheme="minorEastAsia" w:hAnsiTheme="minorHAnsi" w:cstheme="minorBidi"/>
          <w:color w:val="auto"/>
        </w:rPr>
        <w:commentReference w:id="273"/>
      </w:r>
    </w:p>
    <w:p w14:paraId="250A8540" w14:textId="379E689B" w:rsidR="0047418E" w:rsidRDefault="00A06577" w:rsidP="003A3104">
      <w:pPr>
        <w:ind w:firstLine="432"/>
      </w:pPr>
      <w:r>
        <w:t xml:space="preserve">A </w:t>
      </w:r>
      <w:r w:rsidR="00182D8A">
        <w:t xml:space="preserve">solution to </w:t>
      </w:r>
      <w:r w:rsidR="00F4444A">
        <w:t>this</w:t>
      </w:r>
      <w:r w:rsidR="00890A78">
        <w:t xml:space="preserve"> </w:t>
      </w:r>
      <w:r w:rsidR="00182D8A">
        <w:t>erratic behaviour</w:t>
      </w:r>
      <w:r w:rsidR="00F511A2">
        <w:t xml:space="preserve"> </w:t>
      </w:r>
      <w:r>
        <w:t xml:space="preserve">is </w:t>
      </w:r>
      <w:r w:rsidR="00182D8A">
        <w:t>to</w:t>
      </w:r>
      <w:r>
        <w:t xml:space="preserve"> </w:t>
      </w:r>
      <w:r w:rsidR="005D7691">
        <w:rPr>
          <w:bCs/>
        </w:rPr>
        <w:t>fit</w:t>
      </w:r>
      <w:r w:rsidR="005D7691">
        <w:t xml:space="preserve"> </w:t>
      </w:r>
      <w:r w:rsidR="007E4954">
        <w:t xml:space="preserve">a </w:t>
      </w:r>
      <w:r w:rsidR="00F4444A">
        <w:t xml:space="preserve">linear </w:t>
      </w:r>
      <w:r w:rsidR="00081C22">
        <w:t>(</w:t>
      </w:r>
      <w:r w:rsidR="003835C0">
        <w:t>first-degree</w:t>
      </w:r>
      <w:r w:rsidR="00081C22">
        <w:t>)</w:t>
      </w:r>
      <w:r w:rsidR="00127FE2">
        <w:t xml:space="preserve"> </w:t>
      </w:r>
      <w:r w:rsidR="007442CB">
        <w:t>global polynomial</w:t>
      </w:r>
      <w:r w:rsidR="00135DC9">
        <w:t xml:space="preserve"> </w:t>
      </w:r>
      <w:r w:rsidR="007E4954">
        <w:t xml:space="preserve">over the full range of X and </w:t>
      </w:r>
      <w:r w:rsidR="00CA7DFB">
        <w:t>model</w:t>
      </w:r>
      <w:r w:rsidR="00CC60A3">
        <w:t xml:space="preserve"> </w:t>
      </w:r>
      <w:r w:rsidR="00CC60A3" w:rsidRPr="005B4CAB">
        <w:t>the deviations</w:t>
      </w:r>
      <w:r w:rsidR="00F11D56">
        <w:t xml:space="preserve"> from</w:t>
      </w:r>
      <w:r w:rsidR="00051C7A">
        <w:t xml:space="preserve"> it</w:t>
      </w:r>
      <w:r w:rsidR="00264741">
        <w:t>.</w:t>
      </w:r>
      <w:r w:rsidR="003835C0">
        <w:t xml:space="preserve"> </w:t>
      </w:r>
      <w:r w:rsidR="00C27277">
        <w:t xml:space="preserve">Note that </w:t>
      </w:r>
      <w:r w:rsidR="0037165E">
        <w:t xml:space="preserve">also </w:t>
      </w:r>
      <w:r w:rsidR="007B2C7F">
        <w:t xml:space="preserve">splines </w:t>
      </w:r>
      <w:r w:rsidR="00AC5EB1">
        <w:t>need to be continuous over the knots.</w:t>
      </w:r>
      <w:r w:rsidR="00E61608">
        <w:t xml:space="preserve"> Therefore, </w:t>
      </w:r>
      <w:r w:rsidR="00E318D7">
        <w:t xml:space="preserve">specific </w:t>
      </w:r>
      <w:r w:rsidR="00C559BA">
        <w:t xml:space="preserve">truncated </w:t>
      </w:r>
      <w:r w:rsidR="00E318D7">
        <w:t>transformations of X</w:t>
      </w:r>
      <w:r w:rsidR="008F4FC0">
        <w:t xml:space="preserve"> are used</w:t>
      </w:r>
      <w:r w:rsidR="00A45188">
        <w:t>, which w</w:t>
      </w:r>
      <w:r w:rsidR="008F4FC0">
        <w:t>e present in the Appendix</w:t>
      </w:r>
      <w:r w:rsidR="00A45188">
        <w:t>.</w:t>
      </w:r>
      <w:r w:rsidR="00737EE7">
        <w:t xml:space="preserve"> </w:t>
      </w:r>
      <w:r>
        <w:t xml:space="preserve">These splines are often </w:t>
      </w:r>
      <w:r w:rsidRPr="00F212F6">
        <w:t>called natural or restricted</w:t>
      </w:r>
      <w:r>
        <w:t xml:space="preserve"> (polynomial) splines.</w:t>
      </w:r>
      <w:r w:rsidR="00182D8A">
        <w:t xml:space="preserve"> </w:t>
      </w:r>
      <w:bookmarkStart w:id="274" w:name="_Hlk37845634"/>
      <w:r w:rsidR="00FA5512" w:rsidRPr="00E16F2C">
        <w:t xml:space="preserve">The </w:t>
      </w:r>
      <w:r w:rsidR="00FA5512">
        <w:t xml:space="preserve">number and </w:t>
      </w:r>
      <w:r w:rsidR="00FA5512" w:rsidRPr="00E16F2C">
        <w:t>location of the knots may be based on clinical knowledge or on descriptive statistics. For instance, Harrell suggests the use of quantiles and advocates that four knots in most cases are adequate</w:t>
      </w:r>
      <w:r w:rsidR="00FA5512">
        <w:t xml:space="preserve"> </w:t>
      </w:r>
      <w:r w:rsidR="00FA5512">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rsidR="00FA5512">
        <w:fldChar w:fldCharType="separate"/>
      </w:r>
      <w:r w:rsidR="003F245A" w:rsidRPr="003F245A">
        <w:rPr>
          <w:rFonts w:ascii="Garamond" w:hAnsi="Garamond"/>
        </w:rPr>
        <w:t>[17, 38]</w:t>
      </w:r>
      <w:r w:rsidR="00FA5512">
        <w:fldChar w:fldCharType="end"/>
      </w:r>
      <w:r w:rsidR="00FA5512">
        <w:t xml:space="preserve">, see Table 1. Depending on the available sample size and required complexity of the functional shape we may use a different number of knots. </w:t>
      </w:r>
      <w:bookmarkEnd w:id="274"/>
    </w:p>
    <w:p w14:paraId="3DE82362" w14:textId="084E7713" w:rsidR="00FD3A45" w:rsidRDefault="00524EC3" w:rsidP="003A3104">
      <w:pPr>
        <w:pStyle w:val="BodyText"/>
        <w:ind w:firstLine="432"/>
      </w:pPr>
      <w:commentRangeStart w:id="275"/>
      <w:commentRangeStart w:id="276"/>
      <w:commentRangeEnd w:id="276"/>
      <w:r>
        <w:rPr>
          <w:rStyle w:val="CommentReference"/>
        </w:rPr>
        <w:commentReference w:id="276"/>
      </w:r>
      <w:commentRangeEnd w:id="275"/>
      <w:r w:rsidR="00481E6B">
        <w:rPr>
          <w:rStyle w:val="CommentReference"/>
        </w:rPr>
        <w:commentReference w:id="275"/>
      </w:r>
      <w:r w:rsidR="00031A5E">
        <w:t xml:space="preserve">In our single study exampl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t.</w:t>
      </w:r>
      <w:r w:rsidR="00EB5FF1">
        <w:t xml:space="preserve"> </w:t>
      </w:r>
      <w:r w:rsidR="00F71815">
        <w:t xml:space="preserve">Following Harrell’s </w:t>
      </w:r>
      <w:r w:rsidR="0027532F">
        <w:t>suggestion,</w:t>
      </w:r>
      <w:r w:rsidR="00A63150">
        <w:t xml:space="preserve"> w</w:t>
      </w:r>
      <w:r w:rsidR="00EB5FF1">
        <w:t xml:space="preserve">e </w:t>
      </w:r>
      <w:r w:rsidR="00787243">
        <w:t>placed</w:t>
      </w:r>
      <w:r w:rsidR="00031A5E">
        <w:t xml:space="preserve"> </w:t>
      </w:r>
      <w:r w:rsidR="003B1844">
        <w:t xml:space="preserve">5 </w:t>
      </w:r>
      <w:r w:rsidR="00031A5E">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rsidR="00031A5E">
        <w:t xml:space="preserve">. In Figure 6(a), we present the predicted mortality risks per treatment arm, conditional on BMI, along with </w:t>
      </w:r>
      <w:r w:rsidR="002401D9">
        <w:t xml:space="preserve">the </w:t>
      </w:r>
      <w:r w:rsidR="00031A5E">
        <w:t xml:space="preserve">95% confidence </w:t>
      </w:r>
      <w:r w:rsidR="00031A5E"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00031A5E" w:rsidRPr="00F57ED9">
        <w:t xml:space="preserve"> we followed the </w:t>
      </w:r>
      <w:r w:rsidR="00031A5E" w:rsidRPr="00F57ED9">
        <w:lastRenderedPageBreak/>
        <w:t>proposal of Newcombe</w:t>
      </w:r>
      <w:r w:rsidR="00CB6A39" w:rsidRPr="00F57ED9">
        <w:t xml:space="preserve">, </w:t>
      </w:r>
      <w:r w:rsidR="00031A5E" w:rsidRPr="00F57ED9">
        <w:t>see section 3.</w:t>
      </w:r>
      <w:r w:rsidR="00126B00" w:rsidRPr="00F57ED9">
        <w:t xml:space="preserve"> </w:t>
      </w:r>
      <w:r w:rsidR="00031A5E" w:rsidRPr="00F57ED9">
        <w:t>Note that in our artificial data the boundaries and distribution of BMI-values for the treated and control group are the same. In practice, this may not be true and knots may be placed</w:t>
      </w:r>
      <w:r w:rsidR="00031A5E">
        <w:t xml:space="preserve"> at different positions </w:t>
      </w:r>
      <w:r w:rsidR="00480968">
        <w:t>for the main effects and the interaction terms</w:t>
      </w:r>
      <w:r w:rsidR="00031A5E">
        <w:t>.</w:t>
      </w:r>
    </w:p>
    <w:p w14:paraId="0DA23A00" w14:textId="77777777" w:rsidR="00FD3A45" w:rsidRPr="003A3104" w:rsidRDefault="00494D67" w:rsidP="003A3104">
      <w:pPr>
        <w:pStyle w:val="Heading2"/>
        <w:numPr>
          <w:ilvl w:val="0"/>
          <w:numId w:val="0"/>
        </w:numPr>
        <w:spacing w:after="120"/>
        <w:rPr>
          <w:rFonts w:asciiTheme="minorHAnsi" w:eastAsiaTheme="minorEastAsia" w:hAnsiTheme="minorHAnsi" w:cstheme="minorBidi"/>
          <w:b/>
          <w:bCs/>
          <w:color w:val="auto"/>
          <w:sz w:val="21"/>
          <w:szCs w:val="21"/>
        </w:rPr>
      </w:pPr>
      <w:bookmarkStart w:id="277" w:name="sec412"/>
      <w:r w:rsidRPr="003A3104">
        <w:rPr>
          <w:rFonts w:asciiTheme="minorHAnsi" w:eastAsiaTheme="minorEastAsia" w:hAnsiTheme="minorHAnsi" w:cstheme="minorBidi"/>
          <w:b/>
          <w:bCs/>
          <w:color w:val="auto"/>
          <w:sz w:val="21"/>
          <w:szCs w:val="21"/>
        </w:rPr>
        <w:t>B-splines</w:t>
      </w:r>
      <w:bookmarkEnd w:id="277"/>
    </w:p>
    <w:p w14:paraId="1C92ECB1" w14:textId="0EBBC15F" w:rsidR="002920AC" w:rsidRDefault="00DB0795" w:rsidP="003A3104">
      <w:pPr>
        <w:pStyle w:val="FirstParagraph"/>
        <w:spacing w:before="0"/>
        <w:ind w:firstLine="720"/>
      </w:pPr>
      <w:r>
        <w:t>B-splines are a</w:t>
      </w:r>
      <w:r w:rsidR="00B451EA">
        <w:t xml:space="preserve">nother commonly applied </w:t>
      </w:r>
      <w:r w:rsidR="0046369F">
        <w:t xml:space="preserve">regression </w:t>
      </w:r>
      <w:r w:rsidR="00B451EA">
        <w:t xml:space="preserve">spline approach. </w:t>
      </w:r>
      <w:ins w:id="278" w:author="Jeroen Hoogland" w:date="2020-12-08T12:52:00Z">
        <w:r w:rsidR="005750F4">
          <w:t xml:space="preserve">As opposed to </w:t>
        </w:r>
      </w:ins>
      <w:ins w:id="279" w:author="Jeroen Hoogland" w:date="2020-12-08T12:53:00Z">
        <w:r w:rsidR="00941A56">
          <w:t xml:space="preserve">the truncated nature of </w:t>
        </w:r>
      </w:ins>
      <w:ins w:id="280" w:author="Jeroen Hoogland" w:date="2020-12-08T12:52:00Z">
        <w:r w:rsidR="005750F4">
          <w:t xml:space="preserve">restricted cubic splines, </w:t>
        </w:r>
      </w:ins>
      <w:ins w:id="281" w:author="Jeroen Hoogland" w:date="2020-12-08T12:53:00Z">
        <w:r w:rsidR="00941A56">
          <w:t xml:space="preserve">b-splines </w:t>
        </w:r>
      </w:ins>
      <w:ins w:id="282" w:author="Jeroen Hoogland" w:date="2020-12-08T12:52:00Z">
        <w:r w:rsidR="005750F4">
          <w:t xml:space="preserve">are piecewise polynomial transformations of X. </w:t>
        </w:r>
      </w:ins>
      <w:ins w:id="283" w:author="Jeroen Hoogland" w:date="2020-12-08T13:12:00Z">
        <w:r w:rsidR="00CA5D96">
          <w:t>T</w:t>
        </w:r>
      </w:ins>
      <w:ins w:id="284" w:author="Jeroen Hoogland" w:date="2020-12-08T12:52:00Z">
        <w:r w:rsidR="005750F4">
          <w:t xml:space="preserve">he difference </w:t>
        </w:r>
      </w:ins>
      <w:ins w:id="285" w:author="Jeroen Hoogland" w:date="2020-12-08T13:13:00Z">
        <w:r w:rsidR="00CA5D96">
          <w:t>is clear from F</w:t>
        </w:r>
      </w:ins>
      <w:ins w:id="286" w:author="Jeroen Hoogland" w:date="2020-12-08T12:53:00Z">
        <w:r w:rsidR="005750F4">
          <w:t>igure A1</w:t>
        </w:r>
      </w:ins>
      <w:del w:id="287" w:author="Jeroen Hoogland" w:date="2020-12-08T12:53:00Z">
        <w:r>
          <w:delText>They</w:delText>
        </w:r>
        <w:r w:rsidR="00B451EA">
          <w:delText xml:space="preserve"> are based on a parametrisation of polynomial splines</w:delText>
        </w:r>
      </w:del>
      <w:r w:rsidR="00D40B0B">
        <w:t>.</w:t>
      </w:r>
      <w:ins w:id="288" w:author="Jeroen Hoogland" w:date="2020-12-08T13:09:00Z">
        <w:r w:rsidR="00D40B0B">
          <w:t xml:space="preserve"> </w:t>
        </w:r>
      </w:ins>
      <w:ins w:id="289" w:author="Jeroen Hoogland" w:date="2020-12-08T13:12:00Z">
        <w:r w:rsidR="00CA5D96">
          <w:t>As with restricted cubic splines, the number of knots has to be chosen by the researcher and may be informed by either some prior knowledge of the shape or distribution of X.</w:t>
        </w:r>
      </w:ins>
      <w:ins w:id="290" w:author="Jeroen Hoogland" w:date="2020-12-08T13:13:00Z">
        <w:r w:rsidR="00CA5D96">
          <w:t xml:space="preserve"> When the number of knots increases, </w:t>
        </w:r>
      </w:ins>
      <w:ins w:id="291" w:author="Jeroen Hoogland" w:date="2020-12-08T13:14:00Z">
        <w:r w:rsidR="00CA5D96">
          <w:t xml:space="preserve">the piecewise nature ensures that </w:t>
        </w:r>
      </w:ins>
      <w:ins w:id="292" w:author="Jeroen Hoogland" w:date="2020-12-08T13:13:00Z">
        <w:r w:rsidR="00CA5D96">
          <w:t xml:space="preserve">each </w:t>
        </w:r>
      </w:ins>
      <w:ins w:id="293" w:author="Jeroen Hoogland" w:date="2020-12-08T13:10:00Z">
        <w:r w:rsidR="00CA5D96">
          <w:t xml:space="preserve">basis function is only non-zero over a small </w:t>
        </w:r>
      </w:ins>
      <w:ins w:id="294" w:author="Jeroen Hoogland" w:date="2020-12-08T13:13:00Z">
        <w:r w:rsidR="00CA5D96">
          <w:t xml:space="preserve">range </w:t>
        </w:r>
      </w:ins>
      <w:ins w:id="295" w:author="Jeroen Hoogland" w:date="2020-12-08T13:10:00Z">
        <w:r w:rsidR="00CA5D96">
          <w:t>of X</w:t>
        </w:r>
      </w:ins>
      <w:ins w:id="296" w:author="Jeroen Hoogland" w:date="2020-12-08T13:14:00Z">
        <w:r w:rsidR="00CA5D96">
          <w:t xml:space="preserve">, which </w:t>
        </w:r>
      </w:ins>
      <w:ins w:id="297" w:author="Jeroen Hoogland" w:date="2020-12-08T13:10:00Z">
        <w:r w:rsidR="00CA5D96">
          <w:t xml:space="preserve">increases numerical stability. </w:t>
        </w:r>
      </w:ins>
      <w:ins w:id="298" w:author="Jeroen Hoogland" w:date="2020-12-08T13:14:00Z">
        <w:r w:rsidR="00CA5D96">
          <w:t>Details on the</w:t>
        </w:r>
      </w:ins>
      <w:del w:id="299" w:author="Jeroen Hoogland" w:date="2020-12-08T13:14:00Z">
        <w:r w:rsidR="00D40B0B" w:rsidDel="00CA5D96">
          <w:delText xml:space="preserve"> </w:delText>
        </w:r>
      </w:del>
      <w:del w:id="300" w:author="Jeroen Hoogland" w:date="2020-12-08T12:24:00Z">
        <w:r w:rsidR="00D40B0B" w:rsidDel="007B0A38">
          <w:delText>T</w:delText>
        </w:r>
        <w:r w:rsidR="00C62CF1" w:rsidDel="007B0A38">
          <w:delText xml:space="preserve">heir </w:delText>
        </w:r>
      </w:del>
      <w:ins w:id="301" w:author="Jeroen Hoogland" w:date="2020-12-08T13:14:00Z">
        <w:r w:rsidR="00CA5D96">
          <w:t xml:space="preserve"> d</w:t>
        </w:r>
      </w:ins>
      <w:ins w:id="302" w:author="Jeroen Hoogland" w:date="2020-12-08T12:24:00Z">
        <w:r w:rsidR="007B0A38">
          <w:t>erivation of the</w:t>
        </w:r>
      </w:ins>
      <w:del w:id="303" w:author="Jeroen Hoogland" w:date="2020-12-10T18:17:00Z">
        <w:r w:rsidR="00D40B0B">
          <w:delText>T</w:delText>
        </w:r>
        <w:r w:rsidR="00C62CF1">
          <w:delText>heir</w:delText>
        </w:r>
      </w:del>
      <w:ins w:id="304" w:author="Jeroen Hoogland" w:date="2020-12-08T12:24:00Z">
        <w:r w:rsidR="00C62CF1">
          <w:t xml:space="preserve"> </w:t>
        </w:r>
      </w:ins>
      <w:r w:rsidR="00C62CF1">
        <w:t xml:space="preserve">basis functions </w:t>
      </w:r>
      <w:del w:id="305" w:author="Jeroen Hoogland" w:date="2020-12-08T12:25:00Z">
        <w:r w:rsidR="00C62CF1">
          <w:delText xml:space="preserve">are </w:delText>
        </w:r>
        <w:r w:rsidR="00586E33">
          <w:delText xml:space="preserve">based on </w:delText>
        </w:r>
      </w:del>
      <w:del w:id="306" w:author="Jeroen Hoogland" w:date="2020-12-08T13:14:00Z">
        <w:r w:rsidR="00586E33">
          <w:delText>step functions called zero-degree basis functions</w:delText>
        </w:r>
        <w:r w:rsidR="00FE217F">
          <w:delText xml:space="preserve"> </w:delText>
        </w:r>
        <w:r w:rsidR="00FE217F" w:rsidRPr="000215B7">
          <w:delText>equal to 1 within an interval and 0 otherwise</w:delText>
        </w:r>
        <w:r w:rsidR="00E058D6">
          <w:delText>.</w:delText>
        </w:r>
        <w:r w:rsidR="00211645">
          <w:delText xml:space="preserve"> First degree basis functions are calculated from the zero-degree basis functions, and so on.</w:delText>
        </w:r>
        <w:r w:rsidR="00FF4BD9">
          <w:delText xml:space="preserve"> More details </w:delText>
        </w:r>
      </w:del>
      <w:r w:rsidR="00FF4BD9">
        <w:t xml:space="preserve">are given in </w:t>
      </w:r>
      <w:del w:id="307" w:author="Jeroen Hoogland" w:date="2020-12-08T13:15:00Z">
        <w:r w:rsidR="00FF4BD9">
          <w:delText xml:space="preserve">the </w:delText>
        </w:r>
      </w:del>
      <w:r w:rsidR="00FF4BD9">
        <w:t>Appendix</w:t>
      </w:r>
      <w:ins w:id="308" w:author="Jeroen Hoogland" w:date="2020-12-08T13:15:00Z">
        <w:r w:rsidR="00CA5D96">
          <w:t xml:space="preserve"> ?</w:t>
        </w:r>
      </w:ins>
      <w:ins w:id="309" w:author="Jeroen Hoogland" w:date="2020-12-10T18:17:00Z">
        <w:r w:rsidR="00FF4BD9">
          <w:t>.</w:t>
        </w:r>
      </w:ins>
      <w:del w:id="310" w:author="Jeroen Hoogland" w:date="2020-12-10T18:17:00Z">
        <w:r w:rsidR="00FF4BD9">
          <w:delText>.</w:delText>
        </w:r>
      </w:del>
      <m:oMath>
        <m:r>
          <w:rPr>
            <w:rFonts w:ascii="Cambria Math" w:hAnsi="Cambria Math"/>
          </w:rPr>
          <m:t xml:space="preserve"> </m:t>
        </m:r>
      </m:oMath>
    </w:p>
    <w:p w14:paraId="244E2F82" w14:textId="4B6C70C7" w:rsidR="008D3A07" w:rsidRDefault="00006456" w:rsidP="000704A8">
      <w:pPr>
        <w:pStyle w:val="BodyText"/>
        <w:ind w:firstLine="720"/>
      </w:pPr>
      <w:r>
        <w:t>In Figure 6(b) we show the results of the B-splines approach for the simulated</w:t>
      </w:r>
      <w:r w:rsidRPr="00256F01">
        <w:t xml:space="preserve"> </w:t>
      </w:r>
      <w:r>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211645">
        <w:t xml:space="preserve">second </w:t>
      </w:r>
      <w:r w:rsidR="00A56834">
        <w:t>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57599DDA" w14:textId="77777777" w:rsidR="00FD3A45" w:rsidRPr="003A3104" w:rsidRDefault="00494D67" w:rsidP="003A3104">
      <w:pPr>
        <w:pStyle w:val="Heading2"/>
        <w:numPr>
          <w:ilvl w:val="0"/>
          <w:numId w:val="0"/>
        </w:numPr>
        <w:rPr>
          <w:rFonts w:asciiTheme="minorHAnsi" w:eastAsiaTheme="minorEastAsia" w:hAnsiTheme="minorHAnsi" w:cstheme="minorBidi"/>
          <w:b/>
          <w:bCs/>
          <w:color w:val="auto"/>
          <w:sz w:val="21"/>
          <w:szCs w:val="21"/>
        </w:rPr>
      </w:pPr>
      <w:bookmarkStart w:id="311" w:name="sec413"/>
      <w:commentRangeStart w:id="312"/>
      <w:r w:rsidRPr="003A3104">
        <w:rPr>
          <w:rFonts w:asciiTheme="minorHAnsi" w:eastAsiaTheme="minorEastAsia" w:hAnsiTheme="minorHAnsi" w:cstheme="minorBidi"/>
          <w:b/>
          <w:bCs/>
          <w:color w:val="auto"/>
          <w:sz w:val="21"/>
          <w:szCs w:val="21"/>
        </w:rPr>
        <w:t>Properties of regression splines</w:t>
      </w:r>
      <w:bookmarkEnd w:id="311"/>
      <w:commentRangeEnd w:id="312"/>
      <w:r w:rsidR="002D5AFF">
        <w:rPr>
          <w:rStyle w:val="CommentReference"/>
          <w:rFonts w:asciiTheme="minorHAnsi" w:eastAsiaTheme="minorEastAsia" w:hAnsiTheme="minorHAnsi" w:cstheme="minorBidi"/>
          <w:color w:val="auto"/>
        </w:rPr>
        <w:commentReference w:id="312"/>
      </w:r>
    </w:p>
    <w:p w14:paraId="31F85064" w14:textId="26AC0D7D" w:rsidR="00584433" w:rsidRDefault="001A0F22" w:rsidP="00584433">
      <w:pPr>
        <w:pStyle w:val="FirstParagraph"/>
        <w:ind w:firstLine="576"/>
        <w:rPr>
          <w:del w:id="313" w:author="Jeroen Hoogland" w:date="2020-12-08T13:45:00Z"/>
        </w:rPr>
      </w:pPr>
      <w:bookmarkStart w:id="314" w:name="sec42"/>
      <w:r>
        <w:t xml:space="preserve">The </w:t>
      </w:r>
      <w:r w:rsidR="00231C84">
        <w:t xml:space="preserve">main </w:t>
      </w:r>
      <w:r>
        <w:t xml:space="preserve">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xml:space="preserve">. </w:t>
      </w:r>
      <w:r w:rsidR="002D7274">
        <w:t xml:space="preserve">Also, both </w:t>
      </w:r>
      <w:r w:rsidR="00584433">
        <w:t xml:space="preserve">restricted splines and B-splines are </w:t>
      </w:r>
      <w:del w:id="315" w:author="Jeroen Hoogland" w:date="2020-12-08T13:15:00Z">
        <w:r w:rsidR="00584433">
          <w:delText xml:space="preserve">straightforward </w:delText>
        </w:r>
      </w:del>
      <w:ins w:id="316" w:author="Jeroen Hoogland" w:date="2020-12-08T13:15:00Z">
        <w:r w:rsidR="00975450">
          <w:t xml:space="preserve">readily implemented in common models </w:t>
        </w:r>
      </w:ins>
      <w:ins w:id="317" w:author="Jeroen Hoogland" w:date="2020-12-08T13:16:00Z">
        <w:r w:rsidR="00975450">
          <w:t xml:space="preserve">such </w:t>
        </w:r>
      </w:ins>
      <w:del w:id="318" w:author="Jeroen Hoogland" w:date="2020-12-08T13:16:00Z">
        <w:r w:rsidR="00584433">
          <w:delText xml:space="preserve">extensions of </w:delText>
        </w:r>
      </w:del>
      <w:r w:rsidR="00584433">
        <w:t>GLMs</w:t>
      </w:r>
      <w:ins w:id="319" w:author="Jeroen Hoogland" w:date="2020-12-08T13:16:00Z">
        <w:r w:rsidR="00975450">
          <w:t xml:space="preserve"> and have </w:t>
        </w:r>
      </w:ins>
      <w:del w:id="320" w:author="Jeroen Hoogland" w:date="2020-12-08T13:16:00Z">
        <w:r w:rsidR="00584433">
          <w:delText xml:space="preserve">, with </w:delText>
        </w:r>
      </w:del>
      <w:r w:rsidR="00584433">
        <w:t>low computational cost.</w:t>
      </w:r>
      <w:ins w:id="321" w:author="Jeroen Hoogland" w:date="2020-12-08T13:45:00Z">
        <w:r w:rsidR="00354F77">
          <w:t xml:space="preserve"> </w:t>
        </w:r>
      </w:ins>
    </w:p>
    <w:p w14:paraId="436C4777" w14:textId="7A4BCF1E" w:rsidR="0033213F" w:rsidRDefault="0033213F" w:rsidP="008F7A4A">
      <w:pPr>
        <w:pStyle w:val="FirstParagraph"/>
        <w:ind w:firstLine="576"/>
      </w:pPr>
      <w:commentRangeStart w:id="322"/>
      <w:r>
        <w:t xml:space="preserve">B-splines of any degree are calculated based on zero-degree basis functions defined within </w:t>
      </w:r>
      <w:r w:rsidR="0085135E">
        <w:t xml:space="preserve">each </w:t>
      </w:r>
      <w:r>
        <w:t>interval. This provides great local support and numerical stability</w:t>
      </w:r>
      <w:r w:rsidR="003115A1">
        <w:t xml:space="preserve"> </w:t>
      </w:r>
      <w:r w:rsidR="005B1024">
        <w:fldChar w:fldCharType="begin"/>
      </w:r>
      <w:r w:rsidR="005B1024">
        <w:instrText xml:space="preserve"> ADDIN ZOTERO_ITEM CSL_CITATION {"citationID":"fpP6Tm0I","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rsidR="005B1024">
        <w:fldChar w:fldCharType="separate"/>
      </w:r>
      <w:r w:rsidR="005B1024" w:rsidRPr="005B1024">
        <w:rPr>
          <w:rFonts w:ascii="Garamond" w:hAnsi="Garamond"/>
        </w:rPr>
        <w:t>[35]</w:t>
      </w:r>
      <w:r w:rsidR="005B1024">
        <w:fldChar w:fldCharType="end"/>
      </w:r>
      <w:r>
        <w:t xml:space="preserve">. Restricted splines fit a “basic” linear model and estimate deviations from it, which provides limited local support, since some basis functions are defined over the whole </w:t>
      </w:r>
      <w:r w:rsidR="00525ED5">
        <w:t>range</w:t>
      </w:r>
      <w:r>
        <w:t xml:space="preserve"> of the</w:t>
      </w:r>
      <w:r w:rsidR="005C3F55">
        <w:t xml:space="preserve"> variable</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r w:rsidR="00524EC3">
        <w:t xml:space="preserve"> </w:t>
      </w:r>
      <w:r w:rsidR="00524EC3" w:rsidRPr="002A0CF8">
        <w:rPr>
          <w:bCs/>
        </w:rPr>
        <w:t>d</w:t>
      </w:r>
      <w:r w:rsidR="00524EC3" w:rsidRPr="002A0CF8">
        <w:rPr>
          <w:bCs/>
          <w:vertAlign w:val="superscript"/>
        </w:rPr>
        <w:t>th</w:t>
      </w:r>
      <w:r w:rsidR="00524EC3">
        <w:t xml:space="preserve"> degree</w:t>
      </w:r>
      <w:r>
        <w:t xml:space="preserve"> B-splines require </w:t>
      </w:r>
      <m:oMath>
        <m:r>
          <w:rPr>
            <w:rFonts w:ascii="Cambria Math" w:hAnsi="Cambria Math"/>
          </w:rPr>
          <m:t>d+κ</m:t>
        </m:r>
      </m:oMath>
      <w:r>
        <w:t xml:space="preserve"> degrees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commentRangeEnd w:id="322"/>
      <w:r w:rsidR="00354F77">
        <w:rPr>
          <w:rStyle w:val="CommentReference"/>
        </w:rPr>
        <w:commentReference w:id="322"/>
      </w:r>
      <w:r w:rsidR="00FB1EDA" w:rsidRPr="00FB1EDA">
        <w:t xml:space="preserve"> </w:t>
      </w:r>
      <w:del w:id="323" w:author="Jeroen Hoogland" w:date="2020-12-08T13:45:00Z">
        <w:r w:rsidR="004362F5">
          <w:delText>F</w:delText>
        </w:r>
        <w:r>
          <w:delText xml:space="preserve">urthermore, </w:delText>
        </w:r>
        <w:r w:rsidDel="00354F77">
          <w:delText>t</w:delText>
        </w:r>
      </w:del>
      <w:ins w:id="324" w:author="Jeroen Hoogland" w:date="2020-12-08T13:45:00Z">
        <w:r w:rsidR="00354F77">
          <w:t>T</w:t>
        </w:r>
      </w:ins>
      <w:ins w:id="325" w:author="Jeroen Hoogland" w:date="2020-12-10T18:17:00Z">
        <w:r>
          <w:t>he</w:t>
        </w:r>
      </w:ins>
      <w:del w:id="326" w:author="Jeroen Hoogland" w:date="2020-12-10T18:17:00Z">
        <w:r>
          <w:delText>the</w:delText>
        </w:r>
      </w:del>
      <w:r>
        <w:t xml:space="preserve"> model fit </w:t>
      </w:r>
      <w:r w:rsidR="004F77DF">
        <w:t xml:space="preserve">of regression splines </w:t>
      </w:r>
      <w:r>
        <w:t xml:space="preserve">(e.g. as quantified using the log-likelihood) </w:t>
      </w:r>
      <w:ins w:id="327" w:author="Jeroen Hoogland" w:date="2020-12-08T13:46:00Z">
        <w:r w:rsidR="00354F77">
          <w:t xml:space="preserve">heavily </w:t>
        </w:r>
      </w:ins>
      <w:r>
        <w:t xml:space="preserve">depends on the number and position of the knots, thus careful modelling is required to avoid </w:t>
      </w:r>
      <w:ins w:id="328" w:author="Jeroen Hoogland" w:date="2020-12-08T13:45:00Z">
        <w:r w:rsidR="00354F77">
          <w:t xml:space="preserve">under- </w:t>
        </w:r>
      </w:ins>
      <w:ins w:id="329" w:author="Jeroen Hoogland" w:date="2020-12-08T13:46:00Z">
        <w:r w:rsidR="00354F77">
          <w:t>or</w:t>
        </w:r>
      </w:ins>
      <w:ins w:id="330" w:author="Jeroen Hoogland" w:date="2020-12-08T13:45:00Z">
        <w:r w:rsidR="00354F77">
          <w:t xml:space="preserve"> </w:t>
        </w:r>
      </w:ins>
      <w:r>
        <w:t>overfitting. In some occasions</w:t>
      </w:r>
      <w:ins w:id="331" w:author="Jeroen Hoogland" w:date="2020-12-08T13:46:00Z">
        <w:r w:rsidR="00354F77">
          <w:t>,</w:t>
        </w:r>
      </w:ins>
      <w:r>
        <w:t xml:space="preserve"> clinical knowledge</w:t>
      </w:r>
      <w:r w:rsidR="00317A17">
        <w:t xml:space="preserve"> on the expected curvature</w:t>
      </w:r>
      <w:r>
        <w:t xml:space="preserve"> or descriptive statistics may be used to define the knots, but in others it is unclear how many knots should be used and where they should be placed. </w:t>
      </w:r>
      <w:r w:rsidR="00317A17">
        <w:t xml:space="preserve">Commonly used criteria such as </w:t>
      </w:r>
      <w:r w:rsidR="004A0128">
        <w:t>Akaike</w:t>
      </w:r>
      <w:r w:rsidR="007013A1">
        <w:t>’s information criterion (AIC) can be used for a data-based choice of the number and position of the knots</w:t>
      </w:r>
      <w:ins w:id="332" w:author="Jeroen Hoogland" w:date="2020-12-08T13:47:00Z">
        <w:r w:rsidR="00354F77">
          <w:t xml:space="preserve">. Alternatively, </w:t>
        </w:r>
      </w:ins>
      <w:del w:id="333" w:author="Jeroen Hoogland" w:date="2020-12-08T13:47:00Z">
        <w:r w:rsidR="007013A1">
          <w:delText xml:space="preserve"> </w:delText>
        </w:r>
        <w:r w:rsidR="00317A17">
          <w:delText>Yet, t</w:delText>
        </w:r>
        <w:r>
          <w:delText xml:space="preserve">o avoid this </w:delText>
        </w:r>
        <w:r w:rsidR="00FD2374">
          <w:delText>selection process</w:delText>
        </w:r>
        <w:r w:rsidR="00295798">
          <w:delText>,</w:delText>
        </w:r>
        <w:r>
          <w:delText xml:space="preserve"> </w:delText>
        </w:r>
      </w:del>
      <w:r w:rsidRPr="003A150B">
        <w:rPr>
          <w:bCs/>
        </w:rPr>
        <w:t>penalised splines</w:t>
      </w:r>
      <w:r>
        <w:t xml:space="preserve"> have been proposed</w:t>
      </w:r>
      <w:ins w:id="334" w:author="Jeroen Hoogland" w:date="2020-12-08T13:47:00Z">
        <w:r w:rsidR="00A63FFE">
          <w:t xml:space="preserve"> to avoid these issues</w:t>
        </w:r>
      </w:ins>
      <w:del w:id="335" w:author="Jeroen Hoogland" w:date="2020-12-08T13:47:00Z">
        <w:r>
          <w:delText>, which we describe in section 4.2.</w:delText>
        </w:r>
      </w:del>
      <w:ins w:id="336" w:author="Jeroen Hoogland" w:date="2020-12-08T13:47:00Z">
        <w:r w:rsidR="00A63FFE">
          <w:t>.</w:t>
        </w:r>
      </w:ins>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314"/>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ins w:id="337" w:author="Jeroen Hoogland" w:date="2020-12-08T13:17:00Z">
        <w:r w:rsidR="00B80C05">
          <w:t>s</w:t>
        </w:r>
      </w:ins>
      <w:del w:id="338" w:author="Jeroen Hoogland" w:date="2020-12-08T13:17:00Z">
        <w:r w:rsidR="00AD6EE8">
          <w:delText>S</w:delText>
        </w:r>
      </w:del>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w:t>
      </w:r>
      <w:r>
        <w:lastRenderedPageBreak/>
        <w:t xml:space="preserve">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35552DB3" w14:textId="028B7B3D" w:rsidR="00B91426" w:rsidRPr="00B91426" w:rsidRDefault="00E65EB2" w:rsidP="00F91DD9">
      <w:pPr>
        <w:pStyle w:val="FirstParagraph"/>
        <w:ind w:firstLine="720"/>
      </w:pPr>
      <w:bookmarkStart w:id="339" w:name="sec421"/>
      <w:r w:rsidRPr="008A2C77">
        <w:t>Penalised splines</w:t>
      </w:r>
      <w:r w:rsidR="00FB3651">
        <w:t xml:space="preserve"> may</w:t>
      </w:r>
      <w:r>
        <w:t xml:space="preserve"> circumvent the problem of knot selection, but at a cost. By using a penalty in their optimisation function, they introduce bias in their estimate in order to obtain a more stable solution. Further</w:t>
      </w:r>
      <w:r w:rsidR="00434921">
        <w:t>more</w:t>
      </w:r>
      <w:r>
        <w:t xml:space="preserve">, in both </w:t>
      </w:r>
      <w:r w:rsidRPr="008A2C77">
        <w:t>P-splines</w:t>
      </w:r>
      <w:r w:rsidRPr="00095028">
        <w:t xml:space="preserve"> and </w:t>
      </w:r>
      <w:ins w:id="340" w:author="Jeroen Hoogland" w:date="2020-12-08T13:18:00Z">
        <w:r w:rsidR="00BE44CB">
          <w:t>s</w:t>
        </w:r>
      </w:ins>
      <w:del w:id="341" w:author="Jeroen Hoogland" w:date="2020-12-08T13:18:00Z">
        <w:r w:rsidR="00C4162F">
          <w:delText>S</w:delText>
        </w:r>
      </w:del>
      <w:r w:rsidR="00C4162F">
        <w:t>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r w:rsidR="00001CAB">
        <w:t xml:space="preserve">are </w:t>
      </w:r>
      <w:r w:rsidR="007E2514">
        <w:t>compared and the one with the lowest AIC is selected. “Leave one out” GCV is an iterative process, the algorithm goes as follows: 1) one observation is omitted</w:t>
      </w:r>
      <w:r w:rsidR="00D42A3C">
        <w:t xml:space="preserve"> </w:t>
      </w:r>
      <w:r w:rsidR="007E2514">
        <w:t>2) a model is fitted 3) using the model</w:t>
      </w:r>
      <w:ins w:id="342" w:author="Jeroen Hoogland" w:date="2020-12-08T13:22:00Z">
        <w:r w:rsidR="00710B2D">
          <w:t>,</w:t>
        </w:r>
      </w:ins>
      <w:r w:rsidR="007E2514">
        <w:t xml:space="preserve">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w:t>
      </w:r>
      <w:r w:rsidR="00F91DD9">
        <w:t xml:space="preserve">minimizes the sum of the </w:t>
      </w:r>
      <w:r w:rsidR="003E6A02">
        <w:t xml:space="preserve">squared </w:t>
      </w:r>
      <w:r w:rsidR="00F91DD9">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D4448E">
        <w:t>es</w:t>
      </w:r>
      <w:r w:rsidR="00A43196">
        <w:t xml:space="preserve"> the penalty term </w:t>
      </w:r>
      <w:r w:rsidR="00DD2CA6">
        <w:t>is estimated in a similar way as</w:t>
      </w:r>
      <w:r w:rsidR="00A43196">
        <w:t xml:space="preserve"> </w:t>
      </w:r>
      <w:r w:rsidR="00020495">
        <w:t xml:space="preserve">a </w:t>
      </w:r>
      <w:r w:rsidR="00A43196">
        <w:t>random effects parameter</w:t>
      </w:r>
      <w:r w:rsidR="007D2827">
        <w:t xml:space="preserve"> </w:t>
      </w:r>
      <w:r w:rsidR="007D2827">
        <w:fldChar w:fldCharType="begin"/>
      </w:r>
      <w:r w:rsidR="007D2827">
        <w:instrText xml:space="preserve"> ADDIN ZOTERO_ITEM CSL_CITATION {"citationID":"pFZZhQz8","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rsidR="007D2827">
        <w:fldChar w:fldCharType="separate"/>
      </w:r>
      <w:r w:rsidR="007D2827" w:rsidRPr="007D2827">
        <w:rPr>
          <w:rFonts w:ascii="Garamond" w:hAnsi="Garamond"/>
        </w:rPr>
        <w:t>[22]</w:t>
      </w:r>
      <w:r w:rsidR="007D2827">
        <w:fldChar w:fldCharType="end"/>
      </w:r>
      <w:r w:rsidR="00F91DD9" w:rsidRPr="00AE46AC">
        <w:t>.</w:t>
      </w:r>
      <w:r w:rsidR="00682019">
        <w:t xml:space="preserve"> More details are shown </w:t>
      </w:r>
      <w:r w:rsidR="00D4448E">
        <w:t>in</w:t>
      </w:r>
      <w:r w:rsidR="00682019">
        <w:t xml:space="preserve"> </w:t>
      </w:r>
      <w:del w:id="343" w:author="Jeroen Hoogland" w:date="2020-12-08T13:22:00Z">
        <w:r w:rsidR="00682019">
          <w:delText xml:space="preserve">the </w:delText>
        </w:r>
      </w:del>
      <w:r w:rsidR="00C21442">
        <w:t>A</w:t>
      </w:r>
      <w:r w:rsidR="00682019">
        <w:t>ppendix</w:t>
      </w:r>
      <w:ins w:id="344" w:author="Jeroen Hoogland" w:date="2020-12-08T13:22:00Z">
        <w:r w:rsidR="00710B2D">
          <w:t xml:space="preserve"> ?</w:t>
        </w:r>
      </w:ins>
      <w:ins w:id="345" w:author="Jeroen Hoogland" w:date="2020-12-10T18:17:00Z">
        <w:r w:rsidR="00682019">
          <w:t>.</w:t>
        </w:r>
      </w:ins>
      <w:del w:id="346" w:author="Jeroen Hoogland" w:date="2020-12-10T18:17:00Z">
        <w:r w:rsidR="00682019">
          <w:delText>.</w:delText>
        </w:r>
      </w:del>
    </w:p>
    <w:p w14:paraId="3D9D62AC" w14:textId="4267E251" w:rsidR="00931DF2" w:rsidRPr="003A3104" w:rsidRDefault="00494D67"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P-splines</w:t>
      </w:r>
      <w:bookmarkEnd w:id="339"/>
    </w:p>
    <w:p w14:paraId="52BF4278" w14:textId="388FD8F8" w:rsidR="00B46E3A" w:rsidRDefault="00931DF2" w:rsidP="003A3104">
      <w:pPr>
        <w:pStyle w:val="FirstParagraph"/>
        <w:ind w:firstLine="720"/>
      </w:pPr>
      <w:r>
        <w:t xml:space="preserve">A specific type of penalised splines, P-splines, proposed by Eilers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ins w:id="347" w:author="Jeroen Hoogland" w:date="2020-12-08T13:23:00Z">
        <w:r>
          <w:t xml:space="preserve"> </w:t>
        </w:r>
        <w:r w:rsidR="00A52A2A">
          <w:t>squared</w:t>
        </w:r>
      </w:ins>
      <w:ins w:id="348" w:author="Jeroen Hoogland" w:date="2020-12-10T18:17:00Z">
        <w:r>
          <w:t xml:space="preserve"> </w:t>
        </w:r>
      </w:ins>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r>
        <w:t>Eilers and Marx propose the use of second order differences</w:t>
      </w:r>
      <w:r w:rsidR="008D23EB">
        <w:t>, which</w:t>
      </w:r>
      <w:r w:rsidR="0042047A">
        <w:t xml:space="preserve"> are</w:t>
      </w:r>
      <w:r w:rsidR="008D23EB">
        <w:t xml:space="preserve"> the first order differences of the first order differences</w:t>
      </w:r>
      <w:r w:rsidR="00092756">
        <w:t>.</w:t>
      </w:r>
      <w:ins w:id="349" w:author="Jeroen Hoogland" w:date="2020-12-08T13:33:00Z">
        <w:r w:rsidR="009550C2">
          <w:t xml:space="preserve"> </w:t>
        </w:r>
      </w:ins>
      <w:ins w:id="350" w:author="Jeroen Hoogland" w:date="2020-12-08T13:34:00Z">
        <w:r w:rsidR="00F9010C">
          <w:t>Due to this penalty, the</w:t>
        </w:r>
      </w:ins>
      <w:ins w:id="351" w:author="Jeroen Hoogland" w:date="2020-12-08T13:33:00Z">
        <w:r w:rsidR="00F9010C">
          <w:t xml:space="preserve"> number of basis function </w:t>
        </w:r>
      </w:ins>
      <w:ins w:id="352" w:author="Jeroen Hoogland" w:date="2020-12-08T13:34:00Z">
        <w:r w:rsidR="00F9010C">
          <w:t xml:space="preserve">can be allowed to be large. That is, </w:t>
        </w:r>
      </w:ins>
      <w:del w:id="353" w:author="Jeroen Hoogland" w:date="2020-12-08T13:34:00Z">
        <w:r w:rsidR="009550C2" w:rsidDel="00F9010C">
          <w:delText xml:space="preserve"> </w:delText>
        </w:r>
      </w:del>
      <w:ins w:id="354" w:author="Jeroen Hoogland" w:date="2020-12-08T13:34:00Z">
        <w:r w:rsidR="00F9010C">
          <w:t>t</w:t>
        </w:r>
      </w:ins>
      <w:ins w:id="355" w:author="Jeroen Hoogland" w:date="2020-12-08T13:30:00Z">
        <w:r w:rsidR="0070006A">
          <w:t xml:space="preserve">he number of </w:t>
        </w:r>
      </w:ins>
      <w:ins w:id="356" w:author="Jeroen Hoogland" w:date="2020-12-08T13:29:00Z">
        <w:r w:rsidR="0070006A">
          <w:t>basis functions and thereby flexibility is allowed to be large</w:t>
        </w:r>
      </w:ins>
      <w:ins w:id="357" w:author="Jeroen Hoogland" w:date="2020-12-08T13:31:00Z">
        <w:r w:rsidR="0070006A">
          <w:t xml:space="preserve">, but </w:t>
        </w:r>
      </w:ins>
      <w:ins w:id="358" w:author="Jeroen Hoogland" w:date="2020-12-08T13:30:00Z">
        <w:r w:rsidR="0070006A">
          <w:t>the penalty forces adjacent coefficients to be similar</w:t>
        </w:r>
      </w:ins>
      <w:ins w:id="359" w:author="Jeroen Hoogland" w:date="2020-12-08T13:32:00Z">
        <w:r w:rsidR="0070006A">
          <w:t xml:space="preserve"> when the data do not support such flexibility. </w:t>
        </w:r>
      </w:ins>
      <w:ins w:id="360" w:author="Jeroen Hoogland" w:date="2020-12-08T13:35:00Z">
        <w:r w:rsidR="00CC297B">
          <w:t>Due to the penalty, the choice of the number of knots is not a important as w</w:t>
        </w:r>
      </w:ins>
      <w:ins w:id="361" w:author="Jeroen Hoogland" w:date="2020-12-08T13:36:00Z">
        <w:r w:rsidR="00CC297B">
          <w:t xml:space="preserve">ith regression splines as long as it is sufficiently large. </w:t>
        </w:r>
      </w:ins>
      <w:r w:rsidR="00812893">
        <w:t xml:space="preserve">Note that the </w:t>
      </w:r>
      <w:r>
        <w:t>degree of the underlying B-splines may be different from the order of the differences</w:t>
      </w:r>
      <w:r w:rsidR="00360223">
        <w:t>.</w:t>
      </w:r>
      <w:r>
        <w:t xml:space="preserve"> A common combination is that of a third-degree B-spline with a second order difference. Using a penalty based on a zero-</w:t>
      </w:r>
      <w:del w:id="362" w:author="Jeroen Hoogland" w:date="2020-12-08T13:24:00Z">
        <w:r>
          <w:delText xml:space="preserve">degree </w:delText>
        </w:r>
      </w:del>
      <w:r>
        <w:t xml:space="preserve">order differenc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t>.</w:t>
      </w:r>
      <w:r w:rsidR="00FD5A42">
        <w:t xml:space="preserve"> </w:t>
      </w:r>
      <w:bookmarkStart w:id="363" w:name="sec422"/>
    </w:p>
    <w:p w14:paraId="4A48030E" w14:textId="01836A67" w:rsidR="00624318" w:rsidRPr="00BF2E00" w:rsidRDefault="00B46E3A" w:rsidP="003A3104">
      <w:pPr>
        <w:ind w:firstLine="720"/>
      </w:pPr>
      <w:r>
        <w:t xml:space="preserve">P-splines </w:t>
      </w:r>
      <w:r w:rsidR="007605B7">
        <w:t xml:space="preserve">are </w:t>
      </w:r>
      <w:ins w:id="364" w:author="Jeroen Hoogland" w:date="2020-12-08T13:35:00Z">
        <w:r w:rsidR="00CC297B">
          <w:t xml:space="preserve">usually </w:t>
        </w:r>
      </w:ins>
      <w:r w:rsidR="007605B7">
        <w:t xml:space="preserve">based on </w:t>
      </w:r>
      <w:r>
        <w:t xml:space="preserve">equidistant knots. </w:t>
      </w:r>
      <w:ins w:id="365" w:author="Jeroen Hoogland" w:date="2020-12-08T13:25:00Z">
        <w:r w:rsidR="00B544BB">
          <w:t>While i</w:t>
        </w:r>
      </w:ins>
      <w:del w:id="366" w:author="Jeroen Hoogland" w:date="2020-12-08T13:25:00Z">
        <w:r w:rsidRPr="008A1130">
          <w:delText>I</w:delText>
        </w:r>
      </w:del>
      <w:r w:rsidRPr="008A1130">
        <w:t>t is possible to use a knot sequence that is not evenly spaced</w:t>
      </w:r>
      <w:ins w:id="367" w:author="Jeroen Hoogland" w:date="2020-12-08T13:25:00Z">
        <w:r w:rsidR="00B544BB">
          <w:t xml:space="preserve">, this would the introduction of </w:t>
        </w:r>
      </w:ins>
      <w:del w:id="368" w:author="Jeroen Hoogland" w:date="2020-12-08T13:25:00Z">
        <w:r w:rsidRPr="008A1130">
          <w:delText xml:space="preserve">; </w:delText>
        </w:r>
        <w:r>
          <w:delText xml:space="preserve">but </w:delText>
        </w:r>
        <w:r w:rsidRPr="008A1130">
          <w:delText xml:space="preserve">in this case, </w:delText>
        </w:r>
      </w:del>
      <w:r w:rsidRPr="008A1130">
        <w:t xml:space="preserve">weights </w:t>
      </w:r>
      <w:del w:id="369" w:author="Jeroen Hoogland" w:date="2020-12-08T13:25:00Z">
        <w:r w:rsidRPr="008A1130">
          <w:delText>need to be introduced</w:delText>
        </w:r>
        <w:r>
          <w:delText xml:space="preserve"> </w:delText>
        </w:r>
      </w:del>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As P-splines with non-equidistant knots are rarely used in practice</w:t>
      </w:r>
      <w:ins w:id="370" w:author="Jeroen Hoogland" w:date="2020-12-08T13:25:00Z">
        <w:r w:rsidR="00B544BB">
          <w:t>,</w:t>
        </w:r>
      </w:ins>
      <w:r>
        <w:t xml:space="preserv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w:t>
      </w:r>
      <w:ins w:id="371" w:author="Jeroen Hoogland" w:date="2020-12-08T13:37:00Z">
        <w:r w:rsidR="00D53EA6">
          <w:t>its</w:t>
        </w:r>
        <w:r w:rsidR="008652BE">
          <w:t xml:space="preserve"> </w:t>
        </w:r>
      </w:ins>
      <w:r w:rsidR="00B961CB">
        <w:t xml:space="preserve">main effect and </w:t>
      </w:r>
      <w:ins w:id="372" w:author="Jeroen Hoogland" w:date="2020-12-08T13:37:00Z">
        <w:r w:rsidR="00D53EA6">
          <w:t>the interaction with treatment</w:t>
        </w:r>
      </w:ins>
      <w:del w:id="373" w:author="Jeroen Hoogland" w:date="2020-12-08T13:37:00Z">
        <w:r w:rsidR="00B961CB">
          <w:delText>interaction term</w:delText>
        </w:r>
        <w:r w:rsidR="003320B8">
          <w:delText>s</w:delText>
        </w:r>
      </w:del>
      <w:r w:rsidR="007B2AB0">
        <w:t>. We used</w:t>
      </w:r>
      <w:r w:rsidR="00FD2374">
        <w:t xml:space="preserve"> </w:t>
      </w:r>
      <w:del w:id="374" w:author="Jeroen Hoogland" w:date="2020-12-08T13:35:00Z">
        <w:r w:rsidR="00FD2374">
          <w:delText>an arbitrary number of</w:delText>
        </w:r>
        <w:r w:rsidR="003320B8">
          <w:delText xml:space="preserve"> </w:delText>
        </w:r>
      </w:del>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363"/>
    </w:p>
    <w:p w14:paraId="47AA049B" w14:textId="77777777" w:rsidR="00624318" w:rsidRPr="003A3104" w:rsidRDefault="00624318"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are another member of the family of penalised spline methods. Similar to P-splines</w:t>
      </w:r>
      <w:ins w:id="375" w:author="Jeroen Hoogland" w:date="2020-12-08T13:36:00Z">
        <w:r w:rsidR="008652BE">
          <w:t>,</w:t>
        </w:r>
      </w:ins>
      <w:r>
        <w:t xml:space="preserve">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w:lastRenderedPageBreak/>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w:t>
      </w:r>
      <w:ins w:id="376" w:author="Jeroen Hoogland" w:date="2020-12-10T18:17:00Z">
        <w:r w:rsidR="000D1E2C">
          <w:t>use</w:t>
        </w:r>
      </w:ins>
      <w:ins w:id="377" w:author="Jeroen Hoogland" w:date="2020-12-08T13:38:00Z">
        <w:r w:rsidR="00D53EA6">
          <w:t>d</w:t>
        </w:r>
      </w:ins>
      <w:ins w:id="378" w:author="Jeroen Hoogland" w:date="2020-12-10T18:17:00Z">
        <w:r w:rsidR="000D1E2C">
          <w:t xml:space="preserve"> </w:t>
        </w:r>
      </w:ins>
      <w:ins w:id="379" w:author="Jeroen Hoogland" w:date="2020-12-08T13:38:00Z">
        <w:r w:rsidR="00D53EA6">
          <w:t>s</w:t>
        </w:r>
      </w:ins>
      <w:del w:id="380" w:author="Jeroen Hoogland" w:date="2020-12-10T18:17:00Z">
        <w:r w:rsidR="000D1E2C">
          <w:delText xml:space="preserve">use </w:delText>
        </w:r>
      </w:del>
      <w:del w:id="381" w:author="Jeroen Hoogland" w:date="2020-12-08T13:38:00Z">
        <w:r w:rsidR="00E74564">
          <w:delText>S</w:delText>
        </w:r>
      </w:del>
      <w:r w:rsidR="00E74564">
        <w:t>moothing spline</w:t>
      </w:r>
      <w:r w:rsidR="000D1E2C">
        <w:t xml:space="preserve"> transformations of X for both </w:t>
      </w:r>
      <w:r w:rsidR="00EF003F">
        <w:t xml:space="preserve">the </w:t>
      </w:r>
      <w:del w:id="382" w:author="Jeroen Hoogland" w:date="2020-12-08T13:38:00Z">
        <w:r w:rsidR="000D1E2C">
          <w:delText xml:space="preserve">main </w:delText>
        </w:r>
      </w:del>
      <w:ins w:id="383" w:author="Jeroen Hoogland" w:date="2020-12-08T13:38:00Z">
        <w:r w:rsidR="00D53EA6">
          <w:t xml:space="preserve">its </w:t>
        </w:r>
      </w:ins>
      <w:r w:rsidR="000D1E2C">
        <w:t xml:space="preserve">effect and </w:t>
      </w:r>
      <w:del w:id="384" w:author="Jeroen Hoogland" w:date="2020-12-08T13:38:00Z">
        <w:r w:rsidR="00EF003F">
          <w:delText xml:space="preserve">the </w:delText>
        </w:r>
      </w:del>
      <w:ins w:id="385" w:author="Jeroen Hoogland" w:date="2020-12-08T13:38:00Z">
        <w:r w:rsidR="00D53EA6">
          <w:t xml:space="preserve">its </w:t>
        </w:r>
      </w:ins>
      <w:r w:rsidR="000D1E2C">
        <w:t xml:space="preserve">interaction </w:t>
      </w:r>
      <w:del w:id="386" w:author="Jeroen Hoogland" w:date="2020-12-08T13:38:00Z">
        <w:r w:rsidR="000D1E2C">
          <w:delText>term</w:delText>
        </w:r>
      </w:del>
      <w:ins w:id="387" w:author="Jeroen Hoogland" w:date="2020-12-08T13:38:00Z">
        <w:r w:rsidR="00D53EA6">
          <w:t>with treatment</w:t>
        </w:r>
      </w:ins>
      <w:r w:rsidR="00773011">
        <w:t xml:space="preserve">, </w:t>
      </w:r>
      <w:r>
        <w:t xml:space="preserve">while the </w:t>
      </w:r>
      <m:oMath>
        <m:r>
          <w:rPr>
            <w:rFonts w:ascii="Cambria Math" w:hAnsi="Cambria Math"/>
          </w:rPr>
          <m:t>λ</m:t>
        </m:r>
      </m:oMath>
      <w:r>
        <w:t xml:space="preserve"> parameter </w:t>
      </w:r>
      <w:ins w:id="388" w:author="Jeroen Hoogland" w:date="2020-12-08T13:38:00Z">
        <w:r w:rsidR="00D53EA6">
          <w:t xml:space="preserve">was </w:t>
        </w:r>
      </w:ins>
      <w:del w:id="389" w:author="Jeroen Hoogland" w:date="2020-12-08T13:38:00Z">
        <w:r>
          <w:delText xml:space="preserve">is </w:delText>
        </w:r>
      </w:del>
      <w:r>
        <w:t xml:space="preserve">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w:t>
      </w:r>
      <w:del w:id="390" w:author="Jeroen Hoogland" w:date="2020-12-08T13:39:00Z">
        <w:r>
          <w:delText xml:space="preserve">the </w:delText>
        </w:r>
      </w:del>
      <w:r>
        <w:t xml:space="preserve">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p>
    <w:p w14:paraId="78307BBF" w14:textId="77777777" w:rsidR="008F2107" w:rsidRDefault="008F2107">
      <w:pPr>
        <w:rPr>
          <w:sz w:val="22"/>
          <w:szCs w:val="22"/>
        </w:rPr>
      </w:pPr>
    </w:p>
    <w:p w14:paraId="770852DB" w14:textId="27BE2E81" w:rsidR="008F2107" w:rsidRPr="003A3104" w:rsidRDefault="008F2107" w:rsidP="003A3104">
      <w:pPr>
        <w:pStyle w:val="Heading2"/>
        <w:numPr>
          <w:ilvl w:val="0"/>
          <w:numId w:val="0"/>
        </w:numPr>
        <w:ind w:left="568"/>
        <w:rPr>
          <w:rFonts w:asciiTheme="minorHAnsi" w:eastAsiaTheme="minorEastAsia" w:hAnsiTheme="minorHAnsi" w:cstheme="minorBidi"/>
          <w:b/>
          <w:bCs/>
          <w:color w:val="auto"/>
          <w:sz w:val="21"/>
          <w:szCs w:val="21"/>
        </w:rPr>
      </w:pPr>
      <w:r w:rsidRPr="003A3104">
        <w:rPr>
          <w:rFonts w:asciiTheme="minorHAnsi" w:eastAsiaTheme="minorEastAsia" w:hAnsiTheme="minorHAnsi" w:cstheme="minorBidi"/>
          <w:b/>
          <w:bCs/>
          <w:color w:val="auto"/>
          <w:sz w:val="21"/>
          <w:szCs w:val="21"/>
        </w:rPr>
        <w:t>Properties of penalised splines</w:t>
      </w:r>
    </w:p>
    <w:p w14:paraId="5F0CDDB5" w14:textId="139E05AA" w:rsidR="00EA56C4" w:rsidRDefault="008D74E8" w:rsidP="00BC06F4">
      <w:pPr>
        <w:pStyle w:val="FirstParagraph"/>
        <w:ind w:firstLine="576"/>
      </w:pPr>
      <w:commentRangeStart w:id="391"/>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w:t>
      </w:r>
      <w:commentRangeEnd w:id="391"/>
      <w:r w:rsidR="00A63FFE">
        <w:rPr>
          <w:rStyle w:val="CommentReference"/>
        </w:rPr>
        <w:commentReference w:id="391"/>
      </w:r>
      <w:r w:rsidR="0010773A">
        <w:t xml:space="preserve"> Penalised splines</w:t>
      </w:r>
      <w:r w:rsidR="00487088">
        <w:t xml:space="preserve"> reflect </w:t>
      </w:r>
      <w:r w:rsidR="005C76D3">
        <w:t xml:space="preserve">ones </w:t>
      </w:r>
      <w:r w:rsidR="00487088">
        <w:t>belief that</w:t>
      </w:r>
      <w:r w:rsidR="00A82640">
        <w:t xml:space="preserve"> the </w:t>
      </w:r>
      <w:r w:rsidR="008211D0">
        <w:t>predicted regression</w:t>
      </w:r>
      <w:r w:rsidR="00A82640">
        <w:t xml:space="preserve"> lines are more likely to be smooth than </w:t>
      </w:r>
      <w:r w:rsidR="00B4109C">
        <w:t>not</w:t>
      </w:r>
      <w:r w:rsidR="00A82640">
        <w:t>.</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compared to un</w:t>
      </w:r>
      <w:r w:rsidR="00344CE5">
        <w:t>penalised</w:t>
      </w:r>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41770E4E" w14:textId="496678C9" w:rsidR="00202C3D" w:rsidRPr="000D7AF4" w:rsidRDefault="00343A00" w:rsidP="003A3104">
      <w:pPr>
        <w:pStyle w:val="FirstParagraph"/>
        <w:ind w:firstLine="576"/>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r w:rsidR="0089078E">
        <w:t xml:space="preserve">Note </w:t>
      </w:r>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r w:rsidR="00AF1929">
        <w:t xml:space="preserve"> </w:t>
      </w:r>
      <w:bookmarkEnd w:id="186"/>
    </w:p>
    <w:p w14:paraId="30531844" w14:textId="77777777" w:rsidR="00FD3A45" w:rsidRDefault="00494D67">
      <w:pPr>
        <w:pStyle w:val="Heading1"/>
      </w:pPr>
      <w:bookmarkStart w:id="392" w:name="sec5"/>
      <w:r>
        <w:t>Individual participant data meta-analysis using splines</w:t>
      </w:r>
      <w:bookmarkEnd w:id="392"/>
    </w:p>
    <w:p w14:paraId="04F78672" w14:textId="11B41EC7" w:rsidR="00B9670A" w:rsidRPr="00B9670A" w:rsidRDefault="00CA31A1" w:rsidP="00CA31A1">
      <w:pPr>
        <w:ind w:firstLine="432"/>
      </w:pPr>
      <w:r>
        <w:t>In the previous sections</w:t>
      </w:r>
      <w:ins w:id="393" w:author="Jeroen Hoogland" w:date="2020-12-08T13:50:00Z">
        <w:r w:rsidR="00E35303">
          <w:t>,</w:t>
        </w:r>
      </w:ins>
      <w:r>
        <w:t xml:space="preserve"> we focused on estimating nonlinear main effects a</w:t>
      </w:r>
      <w:r w:rsidR="00AE0380">
        <w:t xml:space="preserve">nd </w:t>
      </w:r>
      <w:r w:rsidR="00993E3F">
        <w:t xml:space="preserve">interactions with the treatment in </w:t>
      </w:r>
      <w:r w:rsidR="00454BF9">
        <w:t xml:space="preserve">a </w:t>
      </w:r>
      <w:r w:rsidR="00993E3F">
        <w:t>single study</w:t>
      </w:r>
      <w:r>
        <w:t>. As trials are rarely powered to investigate effect modifiers, exploring non-linear effects in a single study may often be</w:t>
      </w:r>
      <w:r w:rsidR="00211645">
        <w:t xml:space="preserve"> even more</w:t>
      </w:r>
      <w:r>
        <w:t xml:space="preserve"> problematic or yield very wide confidence intervals. </w:t>
      </w:r>
      <w:r w:rsidR="001E47AB">
        <w:t>Depending on the underlying curvature, s</w:t>
      </w:r>
      <w:r w:rsidR="00C5757C">
        <w:t>plines</w:t>
      </w:r>
      <w:r w:rsidR="001E47AB">
        <w:t xml:space="preserve"> need a high amount of data</w:t>
      </w:r>
      <w:r w:rsidR="00C5757C">
        <w:t xml:space="preserve"> </w:t>
      </w:r>
      <w:r w:rsidR="001E47AB">
        <w:t>and therefore their use is more feasible</w:t>
      </w:r>
      <w:r>
        <w:t xml:space="preserve">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approach. We apply the methods on three</w:t>
      </w:r>
      <w:r w:rsidR="00CC11CD">
        <w:t xml:space="preserve"> IPD-MA</w:t>
      </w:r>
      <w:r>
        <w:t xml:space="preserve"> </w:t>
      </w:r>
      <w:r w:rsidR="00C71983">
        <w:t>scenarios</w:t>
      </w:r>
      <w:r>
        <w:t xml:space="preserve"> of 5 studies each</w:t>
      </w:r>
      <w:r w:rsidR="00C33464">
        <w:t>.</w:t>
      </w:r>
      <w:r>
        <w:t xml:space="preserve"> </w:t>
      </w:r>
      <w:r w:rsidR="00991148">
        <w:t>In t</w:t>
      </w:r>
      <w:r w:rsidR="00C33464">
        <w:t>he firs</w:t>
      </w:r>
      <w:r w:rsidR="00871504">
        <w:t>t</w:t>
      </w:r>
      <w:r w:rsidR="00C33464">
        <w:t xml:space="preserve"> scenario</w:t>
      </w:r>
      <w:r w:rsidR="00FE63F7">
        <w:t>, the</w:t>
      </w:r>
      <w:r w:rsidR="00C33464">
        <w:t xml:space="preserve"> </w:t>
      </w:r>
      <w:commentRangeStart w:id="394"/>
      <w:r w:rsidR="007C6E34">
        <w:t>regression lines</w:t>
      </w:r>
      <w:commentRangeEnd w:id="394"/>
      <w:r w:rsidR="00E35303">
        <w:rPr>
          <w:rStyle w:val="CommentReference"/>
        </w:rPr>
        <w:commentReference w:id="394"/>
      </w:r>
      <w:r w:rsidR="007626B3">
        <w:t xml:space="preserve"> are </w:t>
      </w:r>
      <w:r w:rsidR="007626B3" w:rsidRPr="0098129B">
        <w:t>heterogeneous</w:t>
      </w:r>
      <w:r w:rsidR="008D65FD">
        <w:t xml:space="preserve"> </w:t>
      </w:r>
      <w:r w:rsidR="002A518C">
        <w:t>whilst the</w:t>
      </w:r>
      <w:r w:rsidRPr="0098129B">
        <w:t xml:space="preserve"> BMI ranges</w:t>
      </w:r>
      <w:r w:rsidR="006E0C02">
        <w:t xml:space="preserve"> are the same</w:t>
      </w:r>
      <w:r w:rsidR="00555D81" w:rsidRPr="00555D81">
        <w:t xml:space="preserve"> </w:t>
      </w:r>
      <w:r w:rsidR="00555D81">
        <w:t>across studies</w:t>
      </w:r>
      <w:r w:rsidR="00B46853">
        <w:t>. In</w:t>
      </w:r>
      <w:r>
        <w:t xml:space="preserve"> the</w:t>
      </w:r>
      <w:r w:rsidR="00011492">
        <w:t xml:space="preserve"> second scenario</w:t>
      </w:r>
      <w:r w:rsidR="00E659B6">
        <w:t>,</w:t>
      </w:r>
      <w:r>
        <w:t xml:space="preserve"> </w:t>
      </w:r>
      <w:r w:rsidR="00E659B6">
        <w:t xml:space="preserve">the </w:t>
      </w:r>
      <w:commentRangeStart w:id="395"/>
      <w:r w:rsidR="00E659B6">
        <w:t>regression lines</w:t>
      </w:r>
      <w:commentRangeEnd w:id="395"/>
      <w:r w:rsidR="00E35303">
        <w:rPr>
          <w:rStyle w:val="CommentReference"/>
        </w:rPr>
        <w:commentReference w:id="395"/>
      </w:r>
      <w:r w:rsidR="00E659B6">
        <w:t xml:space="preserve"> are</w:t>
      </w:r>
      <w:r w:rsidR="00E659B6" w:rsidRPr="0098129B" w:rsidDel="00E659B6">
        <w:t xml:space="preserve"> </w:t>
      </w:r>
      <w:r w:rsidR="00840F83">
        <w:t xml:space="preserve">homogeneous but </w:t>
      </w:r>
      <w:r w:rsidR="00580F73">
        <w:t xml:space="preserve">the </w:t>
      </w:r>
      <w:r w:rsidRPr="0098129B">
        <w:t>BMI ranges</w:t>
      </w:r>
      <w:r w:rsidR="00D776C7" w:rsidRPr="00D776C7">
        <w:t xml:space="preserve"> </w:t>
      </w:r>
      <w:r w:rsidR="00D776C7">
        <w:t xml:space="preserve">are </w:t>
      </w:r>
      <w:r w:rsidR="00D776C7" w:rsidRPr="0098129B">
        <w:t>different</w:t>
      </w:r>
      <w:r w:rsidR="00D776C7">
        <w:t xml:space="preserve"> across studies. In the third scenario, </w:t>
      </w:r>
      <w:r w:rsidR="00D57B0E">
        <w:t>both the regr</w:t>
      </w:r>
      <w:r w:rsidR="00344574">
        <w:t xml:space="preserve">ession lines and the BMI ranges are different across studies. </w:t>
      </w:r>
    </w:p>
    <w:p w14:paraId="3628CF7D" w14:textId="6392A9C5" w:rsidR="00DD00A5" w:rsidRDefault="00494D67" w:rsidP="003A3104">
      <w:pPr>
        <w:pStyle w:val="Heading2"/>
      </w:pPr>
      <w:bookmarkStart w:id="396" w:name="sec51"/>
      <w:r>
        <w:lastRenderedPageBreak/>
        <w:t>Two-stage pointwise meta-analysis</w:t>
      </w:r>
      <w:bookmarkEnd w:id="396"/>
    </w:p>
    <w:p w14:paraId="61F004CA" w14:textId="7F470C65" w:rsidR="007A60D8" w:rsidRDefault="000B438D" w:rsidP="007A60D8">
      <w:pPr>
        <w:pStyle w:val="Compact"/>
        <w:ind w:firstLine="480"/>
      </w:pPr>
      <w:r w:rsidRPr="00C11544">
        <w:t>In</w:t>
      </w:r>
      <w:r w:rsidRPr="00AD5330">
        <w:t xml:space="preserve"> p</w:t>
      </w:r>
      <w:r w:rsidRPr="001E47AB">
        <w:t>ointwise meta-analysis</w:t>
      </w:r>
      <w:ins w:id="397" w:author="Jeroen Hoogland" w:date="2020-12-08T13:56:00Z">
        <w:r w:rsidR="00F378EF">
          <w:t>,</w:t>
        </w:r>
      </w:ins>
      <w:r w:rsidRPr="001E47AB">
        <w:t xml:space="preserve"> </w:t>
      </w:r>
      <w:r w:rsidR="001E47AB" w:rsidRPr="009165B5">
        <w:t xml:space="preserve">a </w:t>
      </w:r>
      <w:r w:rsidRPr="00C11544">
        <w:t xml:space="preserve">separate </w:t>
      </w:r>
      <w:r w:rsidRPr="00AD5330">
        <w:t>me</w:t>
      </w:r>
      <w:r w:rsidRPr="001E47AB">
        <w:t>ta-analys</w:t>
      </w:r>
      <w:r w:rsidR="001E47AB" w:rsidRPr="009165B5">
        <w:t>i</w:t>
      </w:r>
      <w:r w:rsidRPr="00C11544">
        <w:t xml:space="preserve">s </w:t>
      </w:r>
      <w:r w:rsidR="001E47AB" w:rsidRPr="009165B5">
        <w:t>is</w:t>
      </w:r>
      <w:r w:rsidRPr="00C11544">
        <w:t xml:space="preserve"> c</w:t>
      </w:r>
      <w:r w:rsidRPr="00AD5330">
        <w:t>on</w:t>
      </w:r>
      <w:r w:rsidRPr="001E47AB">
        <w:t>ducted per distinct value (point) of X</w:t>
      </w:r>
      <w:r w:rsidR="001E47AB" w:rsidRPr="009165B5">
        <w:t>, using the outcomes and standard errors as estimated per study</w:t>
      </w:r>
      <w:r w:rsidRPr="00C11544">
        <w:t>.</w:t>
      </w:r>
      <w:r>
        <w:t xml:space="preserve"> </w:t>
      </w:r>
      <w:r w:rsidR="007A60D8">
        <w:t xml:space="preserve">In </w:t>
      </w:r>
      <w:r w:rsidR="005533BE">
        <w:t>the first stage of</w:t>
      </w:r>
      <w:ins w:id="398" w:author="Jeroen Hoogland" w:date="2020-12-10T18:17:00Z">
        <w:r w:rsidR="005533BE">
          <w:t xml:space="preserve"> </w:t>
        </w:r>
      </w:ins>
      <w:ins w:id="399" w:author="Jeroen Hoogland" w:date="2020-12-08T13:56:00Z">
        <w:r w:rsidR="00F378EF">
          <w:t>a</w:t>
        </w:r>
        <w:r w:rsidR="005533BE">
          <w:t xml:space="preserve"> </w:t>
        </w:r>
      </w:ins>
      <w:r w:rsidR="007A60D8">
        <w:t>two-stage pointwise meta-analysis</w:t>
      </w:r>
      <w:r w:rsidR="005804C2">
        <w:t>,</w:t>
      </w:r>
      <w:r w:rsidR="007A60D8" w:rsidRPr="00263943">
        <w:t xml:space="preserve"> </w:t>
      </w:r>
      <w:r w:rsidR="007A60D8">
        <w:t xml:space="preserve">as proposed by Royston and </w:t>
      </w:r>
      <w:r w:rsidR="007A60D8" w:rsidRPr="00E5658D">
        <w:t>Sauerbrei</w:t>
      </w:r>
      <w:r w:rsidR="007A60D8">
        <w:t xml:space="preserve"> </w:t>
      </w:r>
      <w:r w:rsidR="007A60D8">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5804C2">
        <w:t>,</w:t>
      </w:r>
      <w:r w:rsidR="00986CD9" w:rsidRPr="00986CD9">
        <w:t xml:space="preserve"> </w:t>
      </w:r>
      <w:r w:rsidR="007A60D8">
        <w:t>we</w:t>
      </w:r>
      <w:r w:rsidR="00F336BB">
        <w:t xml:space="preserve"> </w:t>
      </w:r>
      <w:r w:rsidR="00436711">
        <w:t xml:space="preserve">may </w:t>
      </w:r>
      <w:r w:rsidR="00F336BB">
        <w:t>fit an appropriate model and</w:t>
      </w:r>
      <w:r w:rsidR="007A60D8">
        <w:t xml:space="preserve"> estimate the </w:t>
      </w:r>
      <w:r w:rsidR="00143D60">
        <w:t>predicted</w:t>
      </w:r>
      <w:r w:rsidR="007A60D8">
        <w:t xml:space="preserve"> outcome </w:t>
      </w:r>
      <w:r w:rsidR="00986CD9">
        <w:t>per study</w:t>
      </w:r>
      <w:r w:rsidR="007A60D8">
        <w:t xml:space="preserve">, </w:t>
      </w:r>
      <w:r w:rsidR="007A60D8" w:rsidRPr="00D72B04">
        <w:t>optionally controlling for individual</w:t>
      </w:r>
      <w:r w:rsidR="007A60D8" w:rsidRPr="00D72B04">
        <w:rPr>
          <w:rFonts w:ascii="Cambria Math" w:hAnsi="Cambria Math" w:cs="Cambria Math"/>
        </w:rPr>
        <w:t>‐</w:t>
      </w:r>
      <w:r w:rsidR="007A60D8" w:rsidRPr="00D72B04">
        <w:t>level confounders</w:t>
      </w:r>
      <w:r w:rsidR="007A60D8">
        <w:t xml:space="preserve">. Note that instead of using fractional polynomials as </w:t>
      </w:r>
      <w:r>
        <w:t xml:space="preserve">in </w:t>
      </w:r>
      <w:r w:rsidR="007A60D8">
        <w:t xml:space="preserve">Royston and </w:t>
      </w:r>
      <w:r w:rsidR="007A60D8" w:rsidRPr="00E5658D">
        <w:t>Sauerbrei</w:t>
      </w:r>
      <w:r w:rsidR="007A60D8">
        <w:t>, we may use any of the spline approaches described in section</w:t>
      </w:r>
      <w:r w:rsidR="009165B5">
        <w:t> </w:t>
      </w:r>
      <w:r w:rsidR="007A60D8">
        <w:t xml:space="preserve">4. </w:t>
      </w:r>
      <w:del w:id="400" w:author="Jeroen Hoogland" w:date="2020-12-08T13:57:00Z">
        <w:r w:rsidR="001E47AB" w:rsidDel="00F378EF">
          <w:delText xml:space="preserve">At </w:delText>
        </w:r>
      </w:del>
      <w:ins w:id="401" w:author="Jeroen Hoogland" w:date="2020-12-08T13:57:00Z">
        <w:r w:rsidR="00F378EF">
          <w:t>After fitting the study-specific models,</w:t>
        </w:r>
      </w:ins>
      <w:del w:id="402" w:author="Jeroen Hoogland" w:date="2020-12-10T18:17:00Z">
        <w:r w:rsidR="001E47AB">
          <w:delText>At</w:delText>
        </w:r>
      </w:del>
      <w:ins w:id="403" w:author="Jeroen Hoogland" w:date="2020-12-08T13:57:00Z">
        <w:r w:rsidR="001E47AB">
          <w:t xml:space="preserve"> </w:t>
        </w:r>
      </w:ins>
      <w:del w:id="404" w:author="Jeroen Hoogland" w:date="2020-12-08T13:57:00Z">
        <w:r w:rsidR="001E47AB">
          <w:delText xml:space="preserve">this point </w:delText>
        </w:r>
      </w:del>
      <w:r w:rsidR="00176547">
        <w:t>we</w:t>
      </w:r>
      <w:r w:rsidR="001E47AB">
        <w:t xml:space="preserve"> should </w:t>
      </w:r>
      <w:r w:rsidR="00176547">
        <w:t>d</w:t>
      </w:r>
      <w:r w:rsidR="001E47AB">
        <w:t>ecide</w:t>
      </w:r>
      <w:r w:rsidR="00176547">
        <w:t>, e.g.</w:t>
      </w:r>
      <w:r w:rsidR="001E47AB">
        <w:t xml:space="preserve"> by plotting the results, whether it is sensible to pool the predicted outcomes across studies. </w:t>
      </w:r>
      <w:ins w:id="405" w:author="Jeroen Hoogland" w:date="2020-12-08T13:57:00Z">
        <w:r w:rsidR="002C76BB">
          <w:t xml:space="preserve">If so, </w:t>
        </w:r>
      </w:ins>
      <w:del w:id="406" w:author="Jeroen Hoogland" w:date="2020-12-08T13:57:00Z">
        <w:r w:rsidR="007A60D8">
          <w:delText>A</w:delText>
        </w:r>
      </w:del>
      <w:del w:id="407" w:author="Jeroen Hoogland" w:date="2020-12-08T13:58:00Z">
        <w:r w:rsidR="007A60D8">
          <w:delText>t</w:delText>
        </w:r>
      </w:del>
      <w:r w:rsidR="007A60D8">
        <w:t xml:space="preserve"> the second stage</w:t>
      </w:r>
      <w:ins w:id="408" w:author="Jeroen Hoogland" w:date="2020-12-08T13:58:00Z">
        <w:r w:rsidR="002C76BB">
          <w:t xml:space="preserve"> consists of </w:t>
        </w:r>
      </w:ins>
      <w:del w:id="409" w:author="Jeroen Hoogland" w:date="2020-12-08T13:58:00Z">
        <w:r w:rsidR="007A60D8">
          <w:delText xml:space="preserve">, for each </w:delText>
        </w:r>
      </w:del>
      <w:r w:rsidR="007A60D8">
        <w:t xml:space="preserve">distinct </w:t>
      </w:r>
      <w:del w:id="410" w:author="Jeroen Hoogland" w:date="2020-12-08T13:58:00Z">
        <w:r w:rsidR="007A60D8">
          <w:delText>value</w:delText>
        </w:r>
        <w:r>
          <w:delText xml:space="preserve"> </w:delText>
        </w:r>
        <w:r w:rsidR="007A60D8">
          <w:delText xml:space="preserve">of X a </w:delText>
        </w:r>
      </w:del>
      <w:r w:rsidR="007A60D8">
        <w:t>meta-</w:t>
      </w:r>
      <w:ins w:id="411" w:author="Jeroen Hoogland" w:date="2020-12-10T18:17:00Z">
        <w:r w:rsidR="007A60D8">
          <w:t>analys</w:t>
        </w:r>
      </w:ins>
      <w:ins w:id="412" w:author="Jeroen Hoogland" w:date="2020-12-08T13:59:00Z">
        <w:r w:rsidR="002C76BB">
          <w:t>i</w:t>
        </w:r>
      </w:ins>
      <w:del w:id="413" w:author="Jeroen Hoogland" w:date="2020-12-08T13:58:00Z">
        <w:r w:rsidR="007A60D8" w:rsidDel="002C76BB">
          <w:delText>i</w:delText>
        </w:r>
      </w:del>
      <w:ins w:id="414" w:author="Jeroen Hoogland" w:date="2020-12-10T18:17:00Z">
        <w:r w:rsidR="007A60D8">
          <w:t>s</w:t>
        </w:r>
      </w:ins>
      <w:ins w:id="415" w:author="Jeroen Hoogland" w:date="2020-12-08T13:59:00Z">
        <w:r w:rsidR="002C76BB">
          <w:t xml:space="preserve">, </w:t>
        </w:r>
      </w:ins>
      <w:ins w:id="416" w:author="Jeroen Hoogland" w:date="2020-12-08T13:58:00Z">
        <w:r w:rsidR="002C76BB">
          <w:t>for each value of X</w:t>
        </w:r>
      </w:ins>
      <w:ins w:id="417" w:author="Jeroen Hoogland" w:date="2020-12-08T13:59:00Z">
        <w:r w:rsidR="002C76BB">
          <w:t xml:space="preserve">, </w:t>
        </w:r>
      </w:ins>
      <w:ins w:id="418" w:author="Jeroen Hoogland" w:date="2020-12-08T14:00:00Z">
        <w:r w:rsidR="002C76BB">
          <w:t xml:space="preserve">of the study-specific </w:t>
        </w:r>
      </w:ins>
      <w:del w:id="419" w:author="Jeroen Hoogland" w:date="2020-12-10T18:17:00Z">
        <w:r w:rsidR="007A60D8">
          <w:delText>analysis</w:delText>
        </w:r>
      </w:del>
      <w:del w:id="420" w:author="Jeroen Hoogland" w:date="2020-12-08T14:00:00Z">
        <w:r w:rsidR="007A60D8">
          <w:delText xml:space="preserve"> is performed on the resulting </w:delText>
        </w:r>
      </w:del>
      <w:r w:rsidR="007A60D8">
        <w:t xml:space="preserve">predicted values and standard errors, using either a fixed or random effects approach </w:t>
      </w:r>
      <w:r w:rsidR="007A60D8">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7A60D8">
        <w:fldChar w:fldCharType="separate"/>
      </w:r>
      <w:r w:rsidR="007A60D8" w:rsidRPr="00E5658D">
        <w:t>[14]</w:t>
      </w:r>
      <w:r w:rsidR="007A60D8">
        <w:fldChar w:fldCharType="end"/>
      </w:r>
      <w:r w:rsidR="007A60D8">
        <w:t>. Given a continuous variable X the algorithm proceeds as follows:</w:t>
      </w:r>
      <w:r w:rsidR="004A7B05">
        <w:t xml:space="preserve"> </w:t>
      </w:r>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t>Stage 1</w:t>
      </w:r>
    </w:p>
    <w:p w14:paraId="0A67BD1E" w14:textId="769CFA9A" w:rsidR="007A60D8" w:rsidRDefault="007A60D8" w:rsidP="0095210F">
      <w:pPr>
        <w:pStyle w:val="Compact"/>
        <w:numPr>
          <w:ilvl w:val="0"/>
          <w:numId w:val="29"/>
        </w:numPr>
      </w:pPr>
      <w:r>
        <w:t xml:space="preserve">Select a spline approach and fit </w:t>
      </w:r>
      <w:ins w:id="421" w:author="Jeroen Hoogland" w:date="2020-12-08T14:00:00Z">
        <w:r w:rsidR="00923AA2">
          <w:t xml:space="preserve">an appropriate model </w:t>
        </w:r>
      </w:ins>
      <w:r w:rsidR="00526F54">
        <w:t xml:space="preserve">per study </w:t>
      </w:r>
      <w:del w:id="422" w:author="Jeroen Hoogland" w:date="2020-12-08T14:00:00Z">
        <w:r w:rsidR="005913E8">
          <w:delText xml:space="preserve">an appropriate </w:delText>
        </w:r>
        <w:r>
          <w:delText>model</w:delText>
        </w:r>
        <w:r w:rsidR="00436571">
          <w:delText xml:space="preserve"> </w:delText>
        </w:r>
      </w:del>
      <w:r w:rsidR="00436571">
        <w:t>including interaction</w:t>
      </w:r>
      <w:r w:rsidR="0081349E">
        <w:t xml:space="preserve"> </w:t>
      </w:r>
      <w:r w:rsidR="007F2130">
        <w:t>between</w:t>
      </w:r>
      <w:r w:rsidR="0081349E">
        <w:t xml:space="preserve"> X</w:t>
      </w:r>
      <w:r w:rsidR="00436571">
        <w:t xml:space="preserve"> </w:t>
      </w:r>
      <w:r w:rsidR="00985DA1">
        <w:t>and</w:t>
      </w:r>
      <w:r w:rsidR="00436571">
        <w:t xml:space="preserve"> the treatment.</w:t>
      </w:r>
      <w:bookmarkStart w:id="423" w:name="_Hlk55823476"/>
      <w:r w:rsidR="00E0276B">
        <w:t xml:space="preserve"> </w:t>
      </w:r>
      <w:r w:rsidR="00302CF5" w:rsidRPr="009165B5">
        <w:t>Since</w:t>
      </w:r>
      <w:del w:id="424" w:author="Jeroen Hoogland" w:date="2020-12-08T14:01:00Z">
        <w:r w:rsidR="00302CF5" w:rsidRPr="009165B5">
          <w:delText xml:space="preserve"> in</w:delText>
        </w:r>
      </w:del>
      <w:r w:rsidR="00302CF5" w:rsidRPr="009165B5">
        <w:t xml:space="preserve"> pointwise meta-analysis </w:t>
      </w:r>
      <w:del w:id="425" w:author="Jeroen Hoogland" w:date="2020-12-08T14:01:00Z">
        <w:r w:rsidR="00302CF5" w:rsidRPr="009165B5">
          <w:delText>we are pooling</w:delText>
        </w:r>
      </w:del>
      <w:ins w:id="426" w:author="Jeroen Hoogland" w:date="2020-12-08T14:01:00Z">
        <w:r w:rsidR="00923AA2">
          <w:t>pools</w:t>
        </w:r>
      </w:ins>
      <w:r w:rsidR="00302CF5" w:rsidRPr="009165B5">
        <w:t xml:space="preserve"> </w:t>
      </w:r>
      <w:del w:id="427" w:author="Jeroen Hoogland" w:date="2020-12-08T14:01:00Z">
        <w:r w:rsidR="00302CF5" w:rsidRPr="009165B5">
          <w:delText xml:space="preserve">the </w:delText>
        </w:r>
      </w:del>
      <w:r w:rsidR="00302CF5" w:rsidRPr="009165B5">
        <w:t>predicted outcomes</w:t>
      </w:r>
      <w:ins w:id="428" w:author="Jeroen Hoogland" w:date="2020-12-08T14:01:00Z">
        <w:r w:rsidR="00302CF5" w:rsidRPr="009165B5">
          <w:t xml:space="preserve"> </w:t>
        </w:r>
        <w:r w:rsidR="00923AA2">
          <w:t>instead of model coefficients,</w:t>
        </w:r>
      </w:ins>
      <w:ins w:id="429" w:author="Jeroen Hoogland" w:date="2020-12-10T18:17:00Z">
        <w:r w:rsidR="00302CF5" w:rsidRPr="009165B5">
          <w:t xml:space="preserve"> </w:t>
        </w:r>
      </w:ins>
      <w:ins w:id="430" w:author="Jeroen Hoogland" w:date="2020-12-08T14:02:00Z">
        <w:r w:rsidR="00923AA2">
          <w:t>the study-specific models need not be the same</w:t>
        </w:r>
      </w:ins>
      <w:del w:id="431" w:author="Jeroen Hoogland" w:date="2020-12-08T14:02:00Z">
        <w:r w:rsidR="00302CF5" w:rsidRPr="009165B5">
          <w:delText>we can apply any good fitting model</w:delText>
        </w:r>
        <w:r w:rsidR="002B245C">
          <w:delText xml:space="preserve"> per study</w:delText>
        </w:r>
      </w:del>
      <w:r w:rsidR="00302CF5" w:rsidRPr="009165B5">
        <w:t xml:space="preserve">. </w:t>
      </w:r>
      <w:ins w:id="432" w:author="Jeroen Hoogland" w:date="2020-12-08T14:02:00Z">
        <w:r w:rsidR="00283432">
          <w:t>D</w:t>
        </w:r>
      </w:ins>
      <w:del w:id="433" w:author="Jeroen Hoogland" w:date="2020-12-08T14:02:00Z">
        <w:r w:rsidR="00302CF5" w:rsidRPr="009165B5">
          <w:delText>As a consequence, d</w:delText>
        </w:r>
      </w:del>
      <w:r w:rsidR="00302CF5" w:rsidRPr="009165B5">
        <w:t>ifferent modelling techniques may be applied across studies, including linear models, fractional polynomials, and splines of different degrees and with different knot specifications</w:t>
      </w:r>
      <w:r w:rsidR="00564B09">
        <w:t xml:space="preserve">. </w:t>
      </w:r>
      <w:r w:rsidR="00AB76AF">
        <w:t>During</w:t>
      </w:r>
      <w:r w:rsidR="00564B09">
        <w:t xml:space="preserve"> this stage</w:t>
      </w:r>
      <w:ins w:id="434" w:author="Jeroen Hoogland" w:date="2020-12-08T14:03:00Z">
        <w:r w:rsidR="00283432">
          <w:t>,</w:t>
        </w:r>
      </w:ins>
      <w:r w:rsidR="00564B09">
        <w:t xml:space="preserve"> we may </w:t>
      </w:r>
      <w:r w:rsidR="00516342">
        <w:t>use</w:t>
      </w:r>
      <w:ins w:id="435" w:author="Jeroen Hoogland" w:date="2020-12-08T14:03:00Z">
        <w:r w:rsidR="00283432">
          <w:t xml:space="preserve"> several</w:t>
        </w:r>
      </w:ins>
      <w:r w:rsidR="00CE3D3C">
        <w:t xml:space="preserve"> </w:t>
      </w:r>
      <w:r w:rsidR="006039DD">
        <w:t>criteria</w:t>
      </w:r>
      <w:r w:rsidR="000826E8">
        <w:t xml:space="preserve"> to</w:t>
      </w:r>
      <w:r w:rsidR="00516342">
        <w:t xml:space="preserve"> the </w:t>
      </w:r>
      <w:r w:rsidR="00A343D7">
        <w:t xml:space="preserve">find </w:t>
      </w:r>
      <w:r w:rsidR="00A47E38">
        <w:t xml:space="preserve">the </w:t>
      </w:r>
      <w:r w:rsidR="00516342">
        <w:t>best fitting model</w:t>
      </w:r>
      <w:r w:rsidR="00D752EC">
        <w:t xml:space="preserve"> per study</w:t>
      </w:r>
      <w:r w:rsidR="006039DD">
        <w:t>,</w:t>
      </w:r>
      <w:r w:rsidR="000A6731">
        <w:t xml:space="preserve"> </w:t>
      </w:r>
      <w:r w:rsidR="00FD2230">
        <w:t>e.g.</w:t>
      </w:r>
      <w:r w:rsidR="00636483">
        <w:t xml:space="preserve"> </w:t>
      </w:r>
      <w:r w:rsidR="000734F5">
        <w:t>Aikaike information criterion</w:t>
      </w:r>
      <w:r w:rsidR="00083B1E">
        <w:t xml:space="preserve">, </w:t>
      </w:r>
      <w:r w:rsidR="00D116A7">
        <w:t>GCV</w:t>
      </w:r>
      <w:r w:rsidR="000734F5">
        <w:t xml:space="preserve"> or likelihood ratio test</w:t>
      </w:r>
      <w:r w:rsidR="00F622D1">
        <w:t>s</w:t>
      </w:r>
      <w:r w:rsidR="009165B5">
        <w:t xml:space="preserve"> (possibly with a</w:t>
      </w:r>
      <w:r w:rsidR="008F5CA6">
        <w:t xml:space="preserve"> nominal significance level</w:t>
      </w:r>
      <w:r w:rsidR="003E7AC4">
        <w:t xml:space="preserve"> </w:t>
      </w:r>
      <w:r w:rsidR="009165B5">
        <w:t>larger than</w:t>
      </w:r>
      <w:r w:rsidR="003E7AC4">
        <w:t xml:space="preserve"> 0.05</w:t>
      </w:r>
      <w:r w:rsidR="006A143D">
        <w:t xml:space="preserve"> as proposed by </w:t>
      </w:r>
      <w:r w:rsidR="000E1AFD" w:rsidRPr="000E1AFD">
        <w:t>Sauerbrei and Royston</w:t>
      </w:r>
      <w:r w:rsidR="00B6068D">
        <w:t xml:space="preserve"> </w:t>
      </w:r>
      <w:r w:rsidR="00B6068D">
        <w:fldChar w:fldCharType="begin"/>
      </w:r>
      <w:r w:rsidR="00B6068D">
        <w:instrText xml:space="preserve"> ADDIN ZOTERO_ITEM CSL_CITATION {"citationID":"UCO4tNOp","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rsidR="00B6068D">
        <w:fldChar w:fldCharType="separate"/>
      </w:r>
      <w:r w:rsidR="00B6068D" w:rsidRPr="00B6068D">
        <w:rPr>
          <w:rFonts w:ascii="Garamond" w:hAnsi="Garamond"/>
        </w:rPr>
        <w:t>[14]</w:t>
      </w:r>
      <w:r w:rsidR="00B6068D">
        <w:fldChar w:fldCharType="end"/>
      </w:r>
      <w:r w:rsidR="009165B5">
        <w:t>)</w:t>
      </w:r>
      <w:r w:rsidR="003E7AC4">
        <w:t>.</w:t>
      </w:r>
      <w:r w:rsidR="003E7AC4" w:rsidDel="003E7AC4">
        <w:rPr>
          <w:rStyle w:val="CommentReference"/>
        </w:rPr>
        <w:t xml:space="preserve"> </w:t>
      </w:r>
    </w:p>
    <w:bookmarkEnd w:id="423"/>
    <w:p w14:paraId="66277AE0" w14:textId="75E88B69" w:rsidR="008255B4" w:rsidRDefault="00EF003F" w:rsidP="00C11544">
      <w:pPr>
        <w:pStyle w:val="Compact"/>
        <w:numPr>
          <w:ilvl w:val="0"/>
          <w:numId w:val="29"/>
        </w:numPr>
      </w:pPr>
      <w:r>
        <w:t>Using the model</w:t>
      </w:r>
      <w:r w:rsidR="00526F54">
        <w:t>s</w:t>
      </w:r>
      <w:r>
        <w:t xml:space="preserve"> </w:t>
      </w:r>
      <w:r w:rsidR="00526F54">
        <w:t>from step 1</w:t>
      </w:r>
      <w:r>
        <w:t xml:space="preserve">,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2D0548">
        <w:t xml:space="preserve">  </w:t>
      </w:r>
      <w:r w:rsidR="00D77542">
        <w:t xml:space="preserve">for the </w:t>
      </w:r>
      <w:r w:rsidR="00526F54">
        <w:t xml:space="preserve">treated </w:t>
      </w:r>
      <w:r w:rsidR="00D77542">
        <w:t xml:space="preserve">and </w:t>
      </w:r>
      <w:r w:rsidR="00526F54">
        <w:t xml:space="preserve">control </w:t>
      </w:r>
      <w:r w:rsidR="00D77542">
        <w:t xml:space="preserve">group in study </w:t>
      </w:r>
      <w:r w:rsidR="00D77542" w:rsidRPr="008B5A63">
        <w:rPr>
          <w:i/>
        </w:rPr>
        <w:t>j</w:t>
      </w:r>
      <w:r w:rsidR="00D77542">
        <w:t xml:space="preserve"> respectively, along with their </w:t>
      </w:r>
      <w:r w:rsidR="003C7B63">
        <w:t xml:space="preserve">standard errors and </w:t>
      </w:r>
      <w:r w:rsidR="00D77542">
        <w:t>95% confidence intervals.</w:t>
      </w:r>
      <w:r w:rsidR="00760AA5">
        <w:t xml:space="preserve"> </w:t>
      </w:r>
      <w:r w:rsidR="008255B4">
        <w:t>In order to smooth the pooled regression lines from stage 2, we can extrapolate the regression lines to cover the full domain of X. Automatically, the standard errors of the predicted outcomes in the extrapolated regions will be increasing along with the extent of extrapolation</w:t>
      </w:r>
      <w:r w:rsidR="00BA5401">
        <w:t>, and</w:t>
      </w:r>
      <w:r w:rsidR="00B9160C">
        <w:t xml:space="preserve"> </w:t>
      </w:r>
      <w:ins w:id="436" w:author="Michael Belias" w:date="2020-12-10T18:17:00Z">
        <w:r w:rsidR="00B9160C">
          <w:t>most of the times</w:t>
        </w:r>
        <w:r w:rsidR="00BA5401">
          <w:t xml:space="preserve"> </w:t>
        </w:r>
      </w:ins>
      <w:r w:rsidR="00BA5401">
        <w:t>ensure small weights for the extrapolated outcomes in the meta-analysis</w:t>
      </w:r>
      <w:r w:rsidR="008255B4">
        <w:t xml:space="preserve">. </w:t>
      </w:r>
      <w:ins w:id="437" w:author="Michael Belias" w:date="2020-12-10T18:17:00Z">
        <w:r w:rsidR="009C121B">
          <w:t xml:space="preserve">Before pooling </w:t>
        </w:r>
        <w:r w:rsidR="0009220E">
          <w:t>we should check</w:t>
        </w:r>
        <w:r w:rsidR="00F51464">
          <w:t xml:space="preserve"> </w:t>
        </w:r>
        <w:r w:rsidR="00A170B5">
          <w:t xml:space="preserve">whether </w:t>
        </w:r>
        <w:r w:rsidR="00D23F2C">
          <w:t xml:space="preserve">the confidence intervals </w:t>
        </w:r>
        <w:r w:rsidR="00823BFB">
          <w:t xml:space="preserve">outside the boundaries </w:t>
        </w:r>
        <w:r w:rsidR="00C17220">
          <w:t>per study</w:t>
        </w:r>
        <w:r w:rsidR="00520E9D">
          <w:t xml:space="preserve"> </w:t>
        </w:r>
        <w:r w:rsidR="00243C89">
          <w:t>are</w:t>
        </w:r>
        <w:r w:rsidR="00520E9D">
          <w:t xml:space="preserve"> wide enoug</w:t>
        </w:r>
        <w:r w:rsidR="00A170B5">
          <w:t>h</w:t>
        </w:r>
        <w:r w:rsidR="009564BB">
          <w:t xml:space="preserve"> to have minimal impact on the pooled curve</w:t>
        </w:r>
        <w:r w:rsidR="00380903">
          <w:t xml:space="preserve">. </w:t>
        </w:r>
      </w:ins>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12E7B6A4" w:rsidR="00F1431A" w:rsidRDefault="005F3A45" w:rsidP="009775E0">
      <w:pPr>
        <w:pStyle w:val="Compact"/>
        <w:numPr>
          <w:ilvl w:val="2"/>
          <w:numId w:val="29"/>
        </w:numPr>
      </w:pPr>
      <w:r>
        <w:t xml:space="preserve">If, in stage 2, we aim to </w:t>
      </w:r>
      <w:r w:rsidR="006F600A">
        <w:t>show</w:t>
      </w:r>
      <w:r>
        <w:t xml:space="preserve"> the predicted outcome </w:t>
      </w:r>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w:t>
      </w:r>
      <w:ins w:id="438" w:author="Jeroen Hoogland" w:date="2020-12-08T14:05:00Z">
        <w:r w:rsidR="00F02713">
          <w:t xml:space="preserve"> (</w:t>
        </w:r>
      </w:ins>
      <w:del w:id="439" w:author="Jeroen Hoogland" w:date="2020-12-08T14:05:00Z">
        <w:r w:rsidR="00D25897">
          <w:delText xml:space="preserve">, </w:delText>
        </w:r>
      </w:del>
      <w:r w:rsidR="00D25897">
        <w:t>see section 3</w:t>
      </w:r>
      <w:ins w:id="440" w:author="Jeroen Hoogland" w:date="2020-12-08T14:05:00Z">
        <w:r w:rsidR="00F02713">
          <w:t>)</w:t>
        </w:r>
      </w:ins>
      <w:ins w:id="441" w:author="Jeroen Hoogland" w:date="2020-12-10T18:17:00Z">
        <w:r w:rsidR="00D25897">
          <w:t>.</w:t>
        </w:r>
      </w:ins>
      <w:del w:id="442" w:author="Jeroen Hoogland" w:date="2020-12-10T18:17:00Z">
        <w:r w:rsidR="00D25897">
          <w:delText>.</w:delText>
        </w:r>
      </w:del>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535FD1B5" w:rsidR="005D3BC9" w:rsidRDefault="008E5FE4" w:rsidP="00670E58">
      <w:pPr>
        <w:pStyle w:val="Compact"/>
        <w:numPr>
          <w:ilvl w:val="0"/>
          <w:numId w:val="29"/>
        </w:numPr>
      </w:pPr>
      <w:r>
        <w:t>F</w:t>
      </w:r>
      <w:r w:rsidR="002D0548">
        <w:t>or eac</w:t>
      </w:r>
      <w:r w:rsidR="00176547">
        <w:t>h value within the boundaries of X w</w:t>
      </w:r>
      <w:r w:rsidR="005D3BC9">
        <w:t xml:space="preserve">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r w:rsidR="00A10EA0">
        <w:t xml:space="preserve">unsmooth </w:t>
      </w:r>
      <w:r w:rsidR="005D3BC9">
        <w:t>results, see Figure</w:t>
      </w:r>
      <w:r w:rsidR="00E31BB7">
        <w:t>s</w:t>
      </w:r>
      <w:r w:rsidR="005D3BC9">
        <w:t xml:space="preserve"> 8</w:t>
      </w:r>
      <w:r w:rsidR="009F3273">
        <w:t xml:space="preserve"> </w:t>
      </w:r>
      <w:r w:rsidR="00E31BB7">
        <w:t>a</w:t>
      </w:r>
      <w:r w:rsidR="009F3273">
        <w:t>nd 9</w:t>
      </w:r>
      <w:r w:rsidR="00760AA5">
        <w:t>, especially in the second and third scenario</w:t>
      </w:r>
      <w:r w:rsidR="005D3BC9">
        <w:t xml:space="preserve">. </w:t>
      </w:r>
    </w:p>
    <w:p w14:paraId="2C5859B9" w14:textId="6214E089" w:rsidR="006E35AC" w:rsidRDefault="00367577" w:rsidP="00DA4554">
      <w:pPr>
        <w:pStyle w:val="FirstParagraph"/>
        <w:ind w:firstLine="480"/>
      </w:pPr>
      <w:r>
        <w:t>W</w:t>
      </w:r>
      <w:r w:rsidR="005D3BC9">
        <w:t xml:space="preserve">e applied </w:t>
      </w:r>
      <w:r w:rsidR="00526F54">
        <w:t xml:space="preserve">pointwise meta-analysis </w:t>
      </w:r>
      <w:r w:rsidR="00EE4A4F">
        <w:t>using</w:t>
      </w:r>
      <w:r w:rsidR="00526F54">
        <w:t xml:space="preserve"> </w:t>
      </w:r>
      <w:r w:rsidR="005D3BC9">
        <w:t>all aforementioned spline approaches</w:t>
      </w:r>
      <w:r w:rsidRPr="00367577">
        <w:t xml:space="preserve"> </w:t>
      </w:r>
      <w:r>
        <w:t>in all 3 IPD-MA scenarios</w:t>
      </w:r>
      <w:r w:rsidR="00A5491E">
        <w:t xml:space="preserve">. </w:t>
      </w:r>
      <w:r w:rsidR="00EE4A4F">
        <w:t>First</w:t>
      </w:r>
      <w:r w:rsidR="008C0E19">
        <w:t>,</w:t>
      </w:r>
      <w:r w:rsidR="00EE4A4F">
        <w:t xml:space="preserve"> we estimated </w:t>
      </w:r>
      <w:del w:id="443" w:author="Jeroen Hoogland" w:date="2020-12-08T14:09:00Z">
        <w:r w:rsidR="00EE4A4F">
          <w:delText xml:space="preserve">per study and treatment arm </w:delText>
        </w:r>
      </w:del>
      <w:r w:rsidR="00EE4A4F">
        <w:t xml:space="preserve">the mortality risk conditional on BMI </w:t>
      </w:r>
      <w:ins w:id="444" w:author="Jeroen Hoogland" w:date="2020-12-08T14:09:00Z">
        <w:r w:rsidR="009D494C">
          <w:t xml:space="preserve">per study and treatment arm </w:t>
        </w:r>
      </w:ins>
      <w:r w:rsidR="00EE4A4F">
        <w:t>(step 3.1), and we estimated per study the risk difference and the confidence interval (step 3.2). In the second stage</w:t>
      </w:r>
      <w:ins w:id="445" w:author="Jeroen Hoogland" w:date="2020-12-08T14:11:00Z">
        <w:r w:rsidR="009D494C">
          <w:t>,</w:t>
        </w:r>
      </w:ins>
      <w:r w:rsidR="00EE4A4F">
        <w:t xml:space="preserve"> we pooled </w:t>
      </w:r>
      <w:commentRangeStart w:id="446"/>
      <w:r w:rsidR="00EE4A4F">
        <w:t xml:space="preserve">both </w:t>
      </w:r>
      <w:commentRangeEnd w:id="446"/>
      <w:r w:rsidR="009D494C">
        <w:rPr>
          <w:rStyle w:val="CommentReference"/>
        </w:rPr>
        <w:commentReference w:id="446"/>
      </w:r>
      <w:r w:rsidR="00EE4A4F">
        <w:t>the</w:t>
      </w:r>
      <w:r w:rsidR="00E170CE">
        <w:t xml:space="preserve"> </w:t>
      </w:r>
      <w:r w:rsidR="00EE4A4F">
        <w:t xml:space="preserve">regression lines </w:t>
      </w:r>
      <w:r w:rsidR="00BA5401">
        <w:t xml:space="preserve">per treatment arm </w:t>
      </w:r>
      <w:r w:rsidR="00EE4A4F">
        <w:t xml:space="preserve">and their risk difference, using random effects meta-analyses with REML estimators for </w:t>
      </w:r>
      <w:r w:rsidR="00EE4A4F">
        <w:rPr>
          <w:lang w:val="el-GR"/>
        </w:rPr>
        <w:t>τ</w:t>
      </w:r>
      <w:r w:rsidR="00EE4A4F" w:rsidRPr="006E0241">
        <w:rPr>
          <w:vertAlign w:val="superscript"/>
        </w:rPr>
        <w:t>2</w:t>
      </w:r>
      <w:r w:rsidR="00EE4A4F">
        <w:t>. The</w:t>
      </w:r>
      <w:r w:rsidR="005D3BC9">
        <w:t xml:space="preserve"> </w:t>
      </w:r>
      <w:r w:rsidR="00EE4A4F">
        <w:t xml:space="preserve">pooled </w:t>
      </w:r>
      <w:r w:rsidR="005D3BC9">
        <w:t>mortality risk</w:t>
      </w:r>
      <w:r w:rsidR="00A5491E">
        <w:t>s</w:t>
      </w:r>
      <w:r w:rsidR="00F8400A">
        <w:t xml:space="preserve"> </w:t>
      </w:r>
      <w:r w:rsidR="005D3BC9">
        <w:t>per treatment arm</w:t>
      </w:r>
      <w:r w:rsidR="004C08C3">
        <w:t xml:space="preserve"> </w:t>
      </w:r>
      <w:r w:rsidR="00EE4A4F">
        <w:t xml:space="preserve">are presented in </w:t>
      </w:r>
      <w:r w:rsidR="005D3BC9">
        <w:t>Figure 8</w:t>
      </w:r>
      <w:r w:rsidR="00A5491E">
        <w:t>,</w:t>
      </w:r>
      <w:r w:rsidR="005D3BC9">
        <w:t xml:space="preserve"> and</w:t>
      </w:r>
      <w:r w:rsidR="009622DC">
        <w:t xml:space="preserve"> </w:t>
      </w:r>
      <w:r w:rsidR="00EE4A4F">
        <w:t>the</w:t>
      </w:r>
      <w:r w:rsidR="00A5491E">
        <w:t xml:space="preserve"> pooled treatment effects </w:t>
      </w:r>
      <w:r w:rsidR="00033904">
        <w:t xml:space="preserve">conditional </w:t>
      </w:r>
      <w:r w:rsidR="00E31BB7">
        <w:t>on</w:t>
      </w:r>
      <w:r w:rsidR="00033904">
        <w:t xml:space="preserve"> BMI </w:t>
      </w:r>
      <w:r w:rsidR="00EE4A4F">
        <w:t xml:space="preserve">in </w:t>
      </w:r>
      <w:r w:rsidR="005D3BC9">
        <w:t>Figure 9</w:t>
      </w:r>
      <w:bookmarkStart w:id="447" w:name="_Hlk57333936"/>
      <w:r w:rsidR="005D3BC9">
        <w:t>.</w:t>
      </w:r>
      <w:r w:rsidR="00786958">
        <w:t xml:space="preserve"> </w:t>
      </w:r>
      <w:bookmarkEnd w:id="447"/>
      <w:r w:rsidR="005D3BC9">
        <w:t>For the spline</w:t>
      </w:r>
      <w:r w:rsidR="00E9466C" w:rsidRPr="00680785">
        <w:t xml:space="preserve"> </w:t>
      </w:r>
      <w:r w:rsidR="00680785">
        <w:t>approaches</w:t>
      </w:r>
      <w:r w:rsidR="00680785" w:rsidDel="00E9466C">
        <w:t>,</w:t>
      </w:r>
      <w:r w:rsidR="005D3BC9">
        <w:t xml:space="preserve"> we positioned knots per study</w:t>
      </w:r>
      <w:r w:rsidR="00B86214">
        <w:t xml:space="preserve"> as</w:t>
      </w:r>
      <w:r w:rsidR="005D3BC9">
        <w:t xml:space="preserve"> follows</w:t>
      </w:r>
      <w:r w:rsidR="00526F54">
        <w:t>:</w:t>
      </w:r>
      <w:r w:rsidR="005D3BC9">
        <w:t xml:space="preserve"> </w:t>
      </w:r>
      <w:r w:rsidR="00526F54">
        <w:t>f</w:t>
      </w:r>
      <w:r w:rsidR="00BB5BA7">
        <w:t>or</w:t>
      </w:r>
      <w:r w:rsidR="005D3BC9">
        <w:t xml:space="preserve"> the restricted cubic </w:t>
      </w:r>
      <w:r w:rsidR="004B3598">
        <w:t>splines,</w:t>
      </w:r>
      <w:r w:rsidR="005D3BC9">
        <w:t xml:space="preserve"> we placed </w:t>
      </w:r>
      <w:r w:rsidR="00292936">
        <w:t xml:space="preserve">4 </w:t>
      </w:r>
      <w:r w:rsidR="00AB015A">
        <w:t xml:space="preserve">knots, following Harrell’s suggestion to use the </w:t>
      </w:r>
      <w:r w:rsidR="00AB015A" w:rsidRPr="002A0F20">
        <w:t>5</w:t>
      </w:r>
      <w:r w:rsidR="00AB015A">
        <w:t>%,</w:t>
      </w:r>
      <w:r w:rsidR="00BA5401">
        <w:t xml:space="preserve"> </w:t>
      </w:r>
      <w:r w:rsidR="001871AD">
        <w:t>3</w:t>
      </w:r>
      <w:r w:rsidR="00AB015A" w:rsidRPr="002A0F20">
        <w:t>5%</w:t>
      </w:r>
      <w:r w:rsidR="00AB015A">
        <w:t xml:space="preserve">, </w:t>
      </w:r>
      <w:r w:rsidR="001871AD">
        <w:t>65</w:t>
      </w:r>
      <w:r w:rsidR="00AB015A" w:rsidRPr="002A0F20">
        <w:t>%</w:t>
      </w:r>
      <w:r w:rsidR="00BA5401">
        <w:t xml:space="preserve"> </w:t>
      </w:r>
      <w:r w:rsidR="00AB015A">
        <w:t>and 95% quantiles</w:t>
      </w:r>
      <w:r w:rsidR="00AB015A" w:rsidDel="00CE2827">
        <w:t xml:space="preserve"> </w:t>
      </w:r>
      <w:r w:rsidR="00AB015A">
        <w:t xml:space="preserve">of BMI, for B-splines </w:t>
      </w:r>
      <w:r w:rsidR="00630880">
        <w:t xml:space="preserve">3 </w:t>
      </w:r>
      <w:r w:rsidR="00AB015A">
        <w:t>equidistant knots</w:t>
      </w:r>
      <w:r w:rsidR="00BF156D">
        <w:t xml:space="preserve"> (</w:t>
      </w:r>
      <w:r w:rsidR="001F619B">
        <w:t xml:space="preserve">1 </w:t>
      </w:r>
      <w:r w:rsidR="00AB015A">
        <w:t xml:space="preserve">inner </w:t>
      </w:r>
      <w:r w:rsidR="00BF156D">
        <w:t xml:space="preserve">knot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rsidR="005D3BC9">
        <w:t xml:space="preserve">tuning parameter </w:t>
      </w:r>
      <w:r w:rsidR="005D3BC9">
        <w:rPr>
          <w:lang w:val="el-GR"/>
        </w:rPr>
        <w:t>λ</w:t>
      </w:r>
      <w:r w:rsidR="005D3BC9">
        <w:t xml:space="preserve"> </w:t>
      </w:r>
      <w:r w:rsidR="005D3BC9">
        <w:rPr>
          <w:sz w:val="22"/>
          <w:szCs w:val="22"/>
        </w:rPr>
        <w:t>wa</w:t>
      </w:r>
      <w:r w:rsidR="005D3BC9" w:rsidRPr="00EF3CFD">
        <w:rPr>
          <w:sz w:val="22"/>
          <w:szCs w:val="22"/>
        </w:rPr>
        <w:t xml:space="preserve">s </w:t>
      </w:r>
      <w:r w:rsidR="005D3BC9" w:rsidRPr="00670E58">
        <w:t>selected through a ‘leave one out’ GCV</w:t>
      </w:r>
      <w:r w:rsidR="005D3BC9" w:rsidRPr="00670E58" w:rsidDel="00AC65AB">
        <w:t xml:space="preserve"> </w:t>
      </w:r>
      <w:r w:rsidR="005D3BC9" w:rsidRPr="00670E58">
        <w:t>process</w:t>
      </w:r>
      <w:r w:rsidR="005D3BC9">
        <w:t xml:space="preserve">.  </w:t>
      </w: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448" w:name="sec52"/>
      <w:r>
        <w:t>Two-stage multivariate meta-analysis</w:t>
      </w:r>
      <w:bookmarkEnd w:id="448"/>
    </w:p>
    <w:p w14:paraId="4A49E0DE" w14:textId="4BB535CE" w:rsidR="00091E96" w:rsidRDefault="0008268B" w:rsidP="00091E96">
      <w:pPr>
        <w:pStyle w:val="FirstParagraph"/>
        <w:ind w:firstLine="720"/>
      </w:pPr>
      <w:r>
        <w:t xml:space="preserve">Instead of using pointwise meta-analysis per distinct value of X, the functional shapes can also be pooled using multivariate meta-analysis. This approach, as proposed by Gasparrini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w:t>
      </w:r>
      <w:del w:id="449" w:author="Jeroen Hoogland" w:date="2020-12-08T14:29:00Z">
        <w:r>
          <w:delText xml:space="preserve"> </w:delText>
        </w:r>
      </w:del>
      <w:r>
        <w:t xml:space="preserve"> correlation, using a fixed or random effects multivariate meta-analysis approach.</w:t>
      </w:r>
      <w:r w:rsidR="00B941BC">
        <w:t xml:space="preserve"> </w:t>
      </w:r>
      <w:commentRangeStart w:id="450"/>
      <w:r w:rsidR="00091E96">
        <w:t>T</w:t>
      </w:r>
      <w:r w:rsidR="00091E96" w:rsidRPr="008C51A4">
        <w:t>he coefficients of the penalised splines are biased due to penalisation</w:t>
      </w:r>
      <w:r w:rsidR="00091E96">
        <w:t xml:space="preserve"> and</w:t>
      </w:r>
      <w:r w:rsidR="00091E96" w:rsidRPr="008C51A4">
        <w:t xml:space="preserve"> pooling them may be problematic and show biased results</w:t>
      </w:r>
      <w:r w:rsidR="00091E96">
        <w:t xml:space="preserve">. </w:t>
      </w:r>
      <w:commentRangeEnd w:id="450"/>
      <w:r w:rsidR="004A00B1">
        <w:rPr>
          <w:rStyle w:val="CommentReference"/>
        </w:rPr>
        <w:commentReference w:id="450"/>
      </w:r>
      <w:r w:rsidR="00091E96">
        <w:t>However</w:t>
      </w:r>
      <w:r>
        <w:t xml:space="preserve">, we may use </w:t>
      </w:r>
      <w:r w:rsidR="00091E96">
        <w:t xml:space="preserve">unpenalised </w:t>
      </w:r>
      <w:r>
        <w:t>spline approaches</w:t>
      </w:r>
      <w:r w:rsidR="0090380C">
        <w:t xml:space="preserve"> such as</w:t>
      </w:r>
      <w:r>
        <w:t xml:space="preserve"> described in section 4.1</w:t>
      </w:r>
      <w:r w:rsidR="00CC153B">
        <w:t xml:space="preserve">. Note </w:t>
      </w:r>
      <w:r>
        <w:t xml:space="preserve">that in order to pool the results of the first </w:t>
      </w:r>
      <w:r w:rsidR="003D36BF">
        <w:t>stage</w:t>
      </w:r>
      <w:r>
        <w:t xml:space="preserve">, each study should provide the same set of coefficients, estimated in the same domain of X. </w:t>
      </w:r>
      <w:r w:rsidR="00434EA1">
        <w:t xml:space="preserve">Therefore, in order to apply multivariate meta-analysis, the basis functions for the splines in the individual studies should be of the same degree, and also defined on the same intervals across studies, using the same knot positions. </w:t>
      </w:r>
      <w:r w:rsidR="00D0768E">
        <w:t xml:space="preserve">In case of different </w:t>
      </w:r>
      <w:r w:rsidR="00017E71">
        <w:t>ranges</w:t>
      </w:r>
      <w:r w:rsidR="00D0768E">
        <w:t xml:space="preserve"> of X across studies</w:t>
      </w:r>
      <w:r w:rsidR="00D31D95">
        <w:t>,</w:t>
      </w:r>
      <w:r w:rsidR="00D0768E">
        <w:t xml:space="preserve"> </w:t>
      </w:r>
      <w:r w:rsidR="00D31D95">
        <w:t xml:space="preserve">the use of common positions for the knots </w:t>
      </w:r>
      <w:r w:rsidR="00D0768E">
        <w:t xml:space="preserve">may leave some coefficients inestimable in some studies and meta-analysing them may </w:t>
      </w:r>
      <w:r w:rsidR="00D31D95">
        <w:t>cause</w:t>
      </w:r>
      <w:r w:rsidR="00D0768E">
        <w:t xml:space="preserve"> complications</w:t>
      </w:r>
      <w:r w:rsidR="009617EE">
        <w:t xml:space="preserve"> </w:t>
      </w:r>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r w:rsidR="00293B15">
        <w:t>A solution</w:t>
      </w:r>
      <w:r w:rsidR="00D0768E">
        <w:t xml:space="preserve"> </w:t>
      </w:r>
      <w:r w:rsidR="0058005E">
        <w:t xml:space="preserve">is </w:t>
      </w:r>
      <w:r w:rsidR="00F43A08">
        <w:t xml:space="preserve">to </w:t>
      </w:r>
      <w:r w:rsidR="009567A4">
        <w:t xml:space="preserve">conduct data </w:t>
      </w:r>
      <w:r w:rsidR="00E56F36">
        <w:t>augmentation</w:t>
      </w:r>
      <w:r w:rsidR="00D251FE">
        <w:t xml:space="preserve"> as </w:t>
      </w:r>
      <w:r w:rsidR="007E64FE">
        <w:t xml:space="preserve">a </w:t>
      </w:r>
      <w:r w:rsidR="00D251FE">
        <w:t>preliminary step</w:t>
      </w:r>
      <w:r w:rsidR="00B41CB9">
        <w:t xml:space="preserve">. </w:t>
      </w:r>
      <w:r w:rsidR="00460233" w:rsidRPr="007474D7">
        <w:t>Data augmentation as described by White et al</w:t>
      </w:r>
      <w:r w:rsidR="00460233">
        <w:t xml:space="preserve">. </w:t>
      </w:r>
      <w:r w:rsidR="00460233">
        <w:fldChar w:fldCharType="begin"/>
      </w:r>
      <w:r w:rsidR="00460233">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460233">
        <w:fldChar w:fldCharType="separate"/>
      </w:r>
      <w:r w:rsidR="00460233" w:rsidRPr="007474D7">
        <w:t>[47]</w:t>
      </w:r>
      <w:r w:rsidR="00460233">
        <w:fldChar w:fldCharType="end"/>
      </w:r>
      <w:r w:rsidR="00460233">
        <w:t xml:space="preserve"> and Riley et al.</w:t>
      </w:r>
      <w:r w:rsidR="00460233" w:rsidRPr="007474D7">
        <w:t xml:space="preserve"> </w:t>
      </w:r>
      <w:r w:rsidR="00460233">
        <w:fldChar w:fldCharType="begin"/>
      </w:r>
      <w:r w:rsidR="00460233">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level covariates: Statistical recommendations for conduct and planning","title-short":"Individual participant data meta</w:instrText>
      </w:r>
      <w:r w:rsidR="00460233" w:rsidRPr="00826571">
        <w:rPr>
          <w:rFonts w:ascii="Cambria Math" w:hAnsi="Cambria Math" w:cs="Cambria Math"/>
        </w:rPr>
        <w:instrText>‐</w:instrText>
      </w:r>
      <w:r w:rsidR="00460233">
        <w:instrText>analysis to examine interactions between treatment effect and participant</w:instrText>
      </w:r>
      <w:r w:rsidR="00460233" w:rsidRPr="00826571">
        <w:rPr>
          <w:rFonts w:ascii="Cambria Math" w:hAnsi="Cambria Math" w:cs="Cambria Math"/>
        </w:rPr>
        <w:instrText>‐</w:instrText>
      </w:r>
      <w:r w:rsidR="0046023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460233">
        <w:fldChar w:fldCharType="separate"/>
      </w:r>
      <w:r w:rsidR="00460233" w:rsidRPr="007474D7">
        <w:t>[25]</w:t>
      </w:r>
      <w:r w:rsidR="00460233">
        <w:fldChar w:fldCharType="end"/>
      </w:r>
      <w:r w:rsidR="00460233">
        <w:t xml:space="preserve"> </w:t>
      </w:r>
      <w:r w:rsidR="00460233" w:rsidRPr="006D3C7A">
        <w:t xml:space="preserve">refers to the generation of pseudo data beyond the per study boundaries of X, with minimal weight and arbitrary outcome. </w:t>
      </w:r>
      <w:commentRangeStart w:id="451"/>
      <w:r w:rsidR="00091E96">
        <w:t xml:space="preserve">Note that in multivariate meta-analysis careful specification of the knots is required as convergence issues may occur during the second stage. </w:t>
      </w:r>
      <w:commentRangeEnd w:id="451"/>
      <w:r w:rsidR="005179C6">
        <w:rPr>
          <w:rStyle w:val="CommentReference"/>
        </w:rPr>
        <w:commentReference w:id="451"/>
      </w:r>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3122E2FD" w:rsidR="0008268B" w:rsidRDefault="0008268B" w:rsidP="0008268B">
      <w:pPr>
        <w:pStyle w:val="Compact"/>
        <w:numPr>
          <w:ilvl w:val="0"/>
          <w:numId w:val="30"/>
        </w:numPr>
      </w:pPr>
      <w:r>
        <w:t>As a preliminary step</w:t>
      </w:r>
      <w:ins w:id="452" w:author="Jeroen Hoogland" w:date="2020-12-08T14:51:00Z">
        <w:r w:rsidR="005179C6">
          <w:t>,</w:t>
        </w:r>
      </w:ins>
      <w:r>
        <w:t xml:space="preserve">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 xml:space="preserve">studies along with the degree of the </w:t>
      </w:r>
      <w:r w:rsidR="00091E96">
        <w:t>unpenalised</w:t>
      </w:r>
      <w:r w:rsidR="00017E71">
        <w:t xml:space="preserve"> </w:t>
      </w:r>
      <w:r>
        <w:t>spline</w:t>
      </w:r>
      <w:del w:id="453" w:author="Jeroen Hoogland" w:date="2020-12-08T14:51:00Z">
        <w:r>
          <w:delText xml:space="preserve"> method we wish to apply</w:delText>
        </w:r>
      </w:del>
      <w:r>
        <w:t>.</w:t>
      </w:r>
    </w:p>
    <w:p w14:paraId="22DFA501" w14:textId="1E146702" w:rsidR="0008268B" w:rsidRPr="00327A99" w:rsidRDefault="009C6711" w:rsidP="0008268B">
      <w:pPr>
        <w:pStyle w:val="Compact"/>
        <w:numPr>
          <w:ilvl w:val="0"/>
          <w:numId w:val="30"/>
        </w:numPr>
      </w:pPr>
      <w:r>
        <w:t>P</w:t>
      </w:r>
      <w:r w:rsidRPr="00327A99">
        <w:t>er study j</w:t>
      </w:r>
      <w:ins w:id="454" w:author="Jeroen Hoogland" w:date="2020-12-08T14:52:00Z">
        <w:r w:rsidR="005179C6">
          <w:t>,</w:t>
        </w:r>
      </w:ins>
      <w:r>
        <w:t xml:space="preserve"> </w:t>
      </w:r>
      <w:r w:rsidR="003F6495">
        <w:t>fit</w:t>
      </w:r>
      <w:r w:rsidR="0008268B" w:rsidRPr="00327A99">
        <w:t xml:space="preserve"> </w:t>
      </w:r>
      <w:r w:rsidR="00D02BDD">
        <w:t xml:space="preserve">a </w:t>
      </w:r>
      <w:r w:rsidR="0012592E">
        <w:t>model including interaction between X and the treatment</w:t>
      </w:r>
      <w:r w:rsidR="0012592E" w:rsidDel="0012592E">
        <w:t xml:space="preserve"> </w:t>
      </w:r>
      <w:r w:rsidR="008100F3">
        <w:t>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lastRenderedPageBreak/>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12577BF0" w:rsidR="0008268B" w:rsidRDefault="006753B9" w:rsidP="0008268B">
      <w:pPr>
        <w:pStyle w:val="Compact"/>
        <w:numPr>
          <w:ilvl w:val="0"/>
          <w:numId w:val="30"/>
        </w:numPr>
      </w:pPr>
      <w:r>
        <w:t>To calculate the predicted outcome given X and treatment T</w:t>
      </w:r>
      <w:ins w:id="455" w:author="Jeroen Hoogland" w:date="2020-12-08T14:52:00Z">
        <w:r w:rsidR="00722ACF">
          <w:t>,</w:t>
        </w:r>
      </w:ins>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6B9DF121" w14:textId="77777777" w:rsidR="00E063C3" w:rsidRPr="001E06D3" w:rsidRDefault="00E063C3" w:rsidP="0008268B">
      <w:pPr>
        <w:pStyle w:val="Compact"/>
      </w:pPr>
    </w:p>
    <w:p w14:paraId="500229F8" w14:textId="17D3705B" w:rsidR="0008268B" w:rsidRDefault="00257F4C" w:rsidP="00E3495A">
      <w:bookmarkStart w:id="456" w:name="_Hlk57333777"/>
      <w:r w:rsidRPr="00AB3E5E">
        <w:t xml:space="preserve">We applied multivariate meta-analysis in combination with regression splines in all </w:t>
      </w:r>
      <w:r w:rsidR="00A82D03">
        <w:t>three</w:t>
      </w:r>
      <w:r w:rsidR="00C22728">
        <w:t xml:space="preserve"> </w:t>
      </w:r>
      <w:r w:rsidRPr="00AB3E5E">
        <w:t xml:space="preserve">scenarios. </w:t>
      </w:r>
      <w:r w:rsidR="007768A0">
        <w:t>To do so</w:t>
      </w:r>
      <w:r w:rsidR="008931C9" w:rsidRPr="00AB3E5E">
        <w:t xml:space="preserve"> </w:t>
      </w:r>
      <w:r w:rsidR="007768A0" w:rsidRPr="007474D7">
        <w:t>we performed data augmentation</w:t>
      </w:r>
      <w:r w:rsidR="007768A0" w:rsidRPr="00933C9D">
        <w:t xml:space="preserve"> </w:t>
      </w:r>
      <w:r w:rsidR="008931C9" w:rsidRPr="00AB3E5E">
        <w:t xml:space="preserve">as a preliminary step </w:t>
      </w:r>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r w:rsidR="007768A0">
        <w:t xml:space="preserve"> in </w:t>
      </w:r>
      <w:r w:rsidR="007768A0" w:rsidRPr="007474D7">
        <w:t>the second and third scenario</w:t>
      </w:r>
      <w:r w:rsidR="00F24916">
        <w:t>.</w:t>
      </w:r>
      <w:r w:rsidR="003902E7">
        <w:t xml:space="preserve"> </w:t>
      </w:r>
      <w:r w:rsidRPr="00257F4C">
        <w:t xml:space="preserve">This way all studies </w:t>
      </w:r>
      <w:r w:rsidR="0095210F">
        <w:t xml:space="preserve">had </w:t>
      </w:r>
      <w:r w:rsidR="000C5729">
        <w:t>curve</w:t>
      </w:r>
      <w:r w:rsidR="00757FC9">
        <w:t>s</w:t>
      </w:r>
      <w:r w:rsidRPr="00257F4C">
        <w:t xml:space="preserve"> </w:t>
      </w:r>
      <w:r w:rsidR="000C5729">
        <w:t xml:space="preserve">estimated </w:t>
      </w:r>
      <w:r w:rsidRPr="00257F4C">
        <w:t xml:space="preserve">over the full </w:t>
      </w:r>
      <w:r w:rsidR="00A40BD9">
        <w:t>range</w:t>
      </w:r>
      <w:r w:rsidRPr="00257F4C">
        <w:t xml:space="preserve"> of BMI.</w:t>
      </w:r>
      <w:r>
        <w:t xml:space="preserve"> </w:t>
      </w:r>
      <w:bookmarkEnd w:id="456"/>
      <w:r w:rsidR="008341C1">
        <w:t>In stage 1</w:t>
      </w:r>
      <w:r w:rsidR="00AB0548">
        <w:t xml:space="preserve">, </w:t>
      </w:r>
      <w:del w:id="457" w:author="Jeroen Hoogland" w:date="2020-12-08T14:53:00Z">
        <w:r w:rsidR="00792E2E">
          <w:delText xml:space="preserve">per study </w:delText>
        </w:r>
      </w:del>
      <w:r w:rsidR="00792E2E">
        <w:t>we fit</w:t>
      </w:r>
      <w:r w:rsidR="009819FD">
        <w:t>ted</w:t>
      </w:r>
      <w:r w:rsidR="00792E2E">
        <w:t xml:space="preserve"> </w:t>
      </w:r>
      <w:r w:rsidR="00124FFA">
        <w:t>restricted cubic spline</w:t>
      </w:r>
      <w:r w:rsidR="00B77E4D">
        <w:t xml:space="preserve"> </w:t>
      </w:r>
      <w:r w:rsidR="00124865">
        <w:t>and</w:t>
      </w:r>
      <w:r w:rsidR="009E2C57">
        <w:t xml:space="preserve"> </w:t>
      </w:r>
      <w:r w:rsidR="00124FFA">
        <w:t>B-splin</w:t>
      </w:r>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ins w:id="458" w:author="Jeroen Hoogland" w:date="2020-12-08T14:53:00Z">
        <w:r w:rsidR="00722ACF" w:rsidRPr="00722ACF">
          <w:t xml:space="preserve"> </w:t>
        </w:r>
        <w:r w:rsidR="00722ACF">
          <w:t>per study</w:t>
        </w:r>
      </w:ins>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t>
      </w:r>
      <w:commentRangeStart w:id="459"/>
      <w:commentRangeStart w:id="460"/>
      <w:commentRangeStart w:id="461"/>
      <w:r w:rsidR="00704FC2" w:rsidRPr="00A02D4F">
        <w:t>we</w:t>
      </w:r>
      <w:commentRangeEnd w:id="459"/>
      <w:r w:rsidR="00D0561B" w:rsidRPr="00A02D4F">
        <w:rPr>
          <w:rStyle w:val="CommentReference"/>
        </w:rPr>
        <w:commentReference w:id="459"/>
      </w:r>
      <w:commentRangeEnd w:id="460"/>
      <w:r w:rsidR="00703E9F" w:rsidRPr="00A02D4F">
        <w:rPr>
          <w:rStyle w:val="CommentReference"/>
        </w:rPr>
        <w:commentReference w:id="460"/>
      </w:r>
      <w:commentRangeEnd w:id="461"/>
      <w:r w:rsidR="00C05267" w:rsidRPr="00A02D4F">
        <w:rPr>
          <w:rStyle w:val="CommentReference"/>
        </w:rPr>
        <w:commentReference w:id="461"/>
      </w:r>
      <w:r w:rsidR="00704FC2" w:rsidRPr="00A02D4F">
        <w:t xml:space="preserve"> used </w:t>
      </w:r>
      <w:r w:rsidR="00C86169" w:rsidRPr="00A02D4F">
        <w:t>5 knots, following Harrell’s suggestion to use the 5%, 27.5%, 50%, 72.5%</w:t>
      </w:r>
      <w:r w:rsidR="008341C1" w:rsidRPr="00A02D4F">
        <w:t xml:space="preserve"> </w:t>
      </w:r>
      <w:r w:rsidR="00C86169" w:rsidRPr="00A02D4F">
        <w:t>and 95% quantiles</w:t>
      </w:r>
      <w:r w:rsidR="00C86169" w:rsidRPr="00A02D4F" w:rsidDel="00CE2827">
        <w:t xml:space="preserve"> </w:t>
      </w:r>
      <w:r w:rsidR="00C86169" w:rsidRPr="00A02D4F">
        <w:t>of BMI</w:t>
      </w:r>
      <w:r w:rsidR="009819FD" w:rsidRPr="00A02D4F">
        <w:t>,</w:t>
      </w:r>
      <w:r w:rsidR="000F7203" w:rsidRPr="00A02D4F">
        <w:t xml:space="preserve"> </w:t>
      </w:r>
      <w:r w:rsidR="00C86169" w:rsidRPr="00A02D4F">
        <w:t>for B-splines 4 equidistant knots</w:t>
      </w:r>
      <w:r w:rsidR="00124FFA" w:rsidRPr="00A02D4F">
        <w:t xml:space="preserve"> (</w:t>
      </w:r>
      <w:r w:rsidR="00C86169" w:rsidRPr="00A02D4F">
        <w:t>2 inner</w:t>
      </w:r>
      <w:r w:rsidR="00F2480A" w:rsidRPr="00A02D4F">
        <w:t xml:space="preserve"> knots</w:t>
      </w:r>
      <w:r w:rsidR="00C86169" w:rsidRPr="00A02D4F">
        <w:t xml:space="preserve"> plus the boundaries</w:t>
      </w:r>
      <w:r w:rsidR="00124FFA" w:rsidRPr="00A02D4F">
        <w:t xml:space="preserve"> per study)</w:t>
      </w:r>
      <w:r w:rsidR="00CB6A78" w:rsidRPr="00A02D4F">
        <w:t xml:space="preserve">. </w:t>
      </w:r>
      <w:r w:rsidR="000E7793" w:rsidRPr="00A02D4F">
        <w:t xml:space="preserve">Note that we </w:t>
      </w:r>
      <w:r w:rsidR="00837D85" w:rsidRPr="00A02D4F">
        <w:t>position</w:t>
      </w:r>
      <w:r w:rsidR="00EF4D3A" w:rsidRPr="00A02D4F">
        <w:t>ed</w:t>
      </w:r>
      <w:r w:rsidR="00837D85" w:rsidRPr="00A02D4F">
        <w:t xml:space="preserve"> the knots over the full domain of BMI.</w:t>
      </w:r>
      <w:r w:rsidR="005936C6">
        <w:t xml:space="preserve"> </w:t>
      </w:r>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r w:rsidR="00471B38" w:rsidRPr="00471B38">
        <w:t xml:space="preserve"> </w:t>
      </w:r>
      <w:r w:rsidR="00471B38">
        <w:t xml:space="preserve">We calculated </w:t>
      </w:r>
      <w:commentRangeStart w:id="462"/>
      <w:r w:rsidR="00471B38">
        <w:t>r</w:t>
      </w:r>
      <w:r w:rsidR="004B7FE3">
        <w:t>egression lines</w:t>
      </w:r>
      <w:commentRangeEnd w:id="462"/>
      <w:r w:rsidR="00722ACF">
        <w:rPr>
          <w:rStyle w:val="CommentReference"/>
        </w:rPr>
        <w:commentReference w:id="462"/>
      </w:r>
      <w:r w:rsidR="004B3C35">
        <w:t xml:space="preserve"> per treatment</w:t>
      </w:r>
      <w:r w:rsidR="004B7FE3">
        <w:t xml:space="preserve"> </w:t>
      </w:r>
      <w:r w:rsidR="00124FFA">
        <w:t xml:space="preserve">arm </w:t>
      </w:r>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ins w:id="463" w:author="Jeroen Hoogland" w:date="2020-12-08T14:56:00Z">
        <w:r w:rsidR="00D63D04">
          <w:t xml:space="preserve">, conditional on the covariables, </w:t>
        </w:r>
      </w:ins>
      <w:del w:id="464" w:author="Jeroen Hoogland" w:date="2020-12-08T14:56:00Z">
        <w:r w:rsidR="007147C9">
          <w:delText xml:space="preserve"> </w:delText>
        </w:r>
      </w:del>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r w:rsidR="003A1B38">
        <w:t xml:space="preserve">The pooled mortality risks per treatment arm are presented in Figure </w:t>
      </w:r>
      <w:r w:rsidR="007C381E">
        <w:t>10</w:t>
      </w:r>
      <w:r w:rsidR="003A1B38">
        <w:t xml:space="preserve">, and the pooled treatment effects conditional on BMI in Figure </w:t>
      </w:r>
      <w:r w:rsidR="00184E0B">
        <w:t>11</w:t>
      </w:r>
      <w:r w:rsidR="003A1B38">
        <w:t>.</w:t>
      </w:r>
      <w:r w:rsidR="00646464">
        <w:t xml:space="preserve"> </w:t>
      </w:r>
      <w:r w:rsidR="00CC0D84">
        <w:t>Note that</w:t>
      </w:r>
      <w:r w:rsidR="00C311E1">
        <w:t xml:space="preserve"> in the second and third scenario</w:t>
      </w:r>
      <w:ins w:id="465" w:author="Jeroen Hoogland" w:date="2020-12-08T14:57:00Z">
        <w:r w:rsidR="00046256">
          <w:t>,</w:t>
        </w:r>
      </w:ins>
      <w:r w:rsidR="00842A7E">
        <w:t xml:space="preserve"> multivariate</w:t>
      </w:r>
      <w:r w:rsidR="00C63E6F">
        <w:t xml:space="preserve"> meta-analysis </w:t>
      </w:r>
      <w:r w:rsidR="004A0D07">
        <w:t>show</w:t>
      </w:r>
      <w:r w:rsidR="00463227">
        <w:t>ed</w:t>
      </w:r>
      <w:r w:rsidR="00F035D9">
        <w:t xml:space="preserve"> high sensitivity</w:t>
      </w:r>
      <w:r w:rsidR="007E5ACD">
        <w:t xml:space="preserve"> to </w:t>
      </w:r>
      <w:r w:rsidR="00E063C3">
        <w:t xml:space="preserve">the </w:t>
      </w:r>
      <w:r w:rsidR="00984E97">
        <w:t>model specifications</w:t>
      </w:r>
      <w:r w:rsidR="00F174A9">
        <w:t xml:space="preserve">. </w:t>
      </w:r>
    </w:p>
    <w:p w14:paraId="05F616E6" w14:textId="4A32E8D3" w:rsidR="00497738" w:rsidRDefault="00497738" w:rsidP="00497738">
      <w:pPr>
        <w:pStyle w:val="BodyText"/>
      </w:pPr>
      <w:commentRangeStart w:id="466"/>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commentRangeEnd w:id="466"/>
      <w:r w:rsidR="001443A0">
        <w:rPr>
          <w:rStyle w:val="CommentReference"/>
        </w:rPr>
        <w:commentReference w:id="466"/>
      </w:r>
    </w:p>
    <w:p w14:paraId="466DE6FA" w14:textId="77777777" w:rsidR="007F13AE" w:rsidRDefault="007F13AE">
      <w:pPr>
        <w:pStyle w:val="ImageCaption"/>
      </w:pPr>
    </w:p>
    <w:p w14:paraId="6A485703" w14:textId="77777777" w:rsidR="00FD3A45" w:rsidRDefault="00494D67" w:rsidP="00FD331C">
      <w:pPr>
        <w:pStyle w:val="Heading2"/>
      </w:pPr>
      <w:bookmarkStart w:id="467" w:name="sec53"/>
      <w:r>
        <w:t>One-stage generalised additive mixed effects model</w:t>
      </w:r>
      <w:bookmarkEnd w:id="467"/>
    </w:p>
    <w:p w14:paraId="21926D16" w14:textId="03BC6F69" w:rsidR="00B94C7A" w:rsidRDefault="008C2AC4" w:rsidP="00B94C7A">
      <w:pPr>
        <w:pStyle w:val="BodyText"/>
        <w:ind w:firstLine="480"/>
      </w:pPr>
      <w:bookmarkStart w:id="468"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2F037D">
        <w:t xml:space="preserve"> </w:t>
      </w:r>
      <w:r w:rsidR="00F12493">
        <w:t xml:space="preserve">Hereby, </w:t>
      </w:r>
      <w:r w:rsidR="003D30AC">
        <w:t xml:space="preserve">we </w:t>
      </w:r>
      <w:r w:rsidR="00016148">
        <w:t xml:space="preserve">may </w:t>
      </w:r>
      <w:r w:rsidR="0069126E">
        <w:t>include</w:t>
      </w:r>
      <w:r w:rsidR="00016148">
        <w:t xml:space="preserve"> </w:t>
      </w:r>
      <w:r w:rsidR="00301587">
        <w:t xml:space="preserve">spline </w:t>
      </w:r>
      <w:r w:rsidR="00D97D5F">
        <w:t xml:space="preserve">transformations of X as </w:t>
      </w:r>
      <w:r w:rsidR="0088276B">
        <w:t>main effects</w:t>
      </w:r>
      <w:r w:rsidR="007C27E1">
        <w:t xml:space="preserve"> </w:t>
      </w:r>
      <w:r w:rsidR="002D1DBD">
        <w:t>and as interactions with the treatment</w:t>
      </w:r>
      <w:r w:rsidR="001C31D2">
        <w:t xml:space="preserve"> as described in section 3</w:t>
      </w:r>
      <w:r w:rsidR="002D1DBD">
        <w:t xml:space="preserve">. </w:t>
      </w:r>
      <w:r w:rsidR="000A37E1">
        <w:t>Note</w:t>
      </w:r>
      <w:r w:rsidR="00E127AD">
        <w:t xml:space="preserve"> that</w:t>
      </w:r>
      <w:r w:rsidR="000A37E1">
        <w:t xml:space="preserve"> </w:t>
      </w:r>
      <w:r w:rsidR="00F23792">
        <w:t xml:space="preserve">spline transformations </w:t>
      </w:r>
      <w:r w:rsidR="000175A6">
        <w:t xml:space="preserve">of X </w:t>
      </w:r>
      <w:r w:rsidR="00001DB8">
        <w:t xml:space="preserve">are </w:t>
      </w:r>
      <w:r w:rsidR="001F429C">
        <w:t xml:space="preserve">the sum of </w:t>
      </w:r>
      <w:r w:rsidR="00E063C3">
        <w:t xml:space="preserve">several </w:t>
      </w:r>
      <w:r w:rsidR="001F429C">
        <w:t>basis functions</w:t>
      </w:r>
      <w:r w:rsidR="000C522C">
        <w:t>,</w:t>
      </w:r>
      <w:r w:rsidR="000C522C" w:rsidRPr="000C522C">
        <w:t xml:space="preserve"> </w:t>
      </w:r>
      <w:r w:rsidR="000C522C">
        <w:t>as described in section 4</w:t>
      </w:r>
      <w:r w:rsidR="00FD27D8">
        <w:t xml:space="preserve">. </w:t>
      </w:r>
      <w:r w:rsidR="00C16B84">
        <w:t xml:space="preserve">Researchers </w:t>
      </w:r>
      <w:r w:rsidR="00800AFE">
        <w:t>may</w:t>
      </w:r>
      <w:r w:rsidR="00D84F68">
        <w:t xml:space="preserve"> choose</w:t>
      </w:r>
      <w:r w:rsidR="00A71F45">
        <w:t xml:space="preserve"> for the effects of each </w:t>
      </w:r>
      <w:r w:rsidR="002F0DF2">
        <w:t xml:space="preserve">basis function </w:t>
      </w:r>
      <w:r w:rsidR="00A71F45">
        <w:t>to be either</w:t>
      </w:r>
      <w:r w:rsidR="00D84F68">
        <w:t xml:space="preserve"> </w:t>
      </w:r>
      <w:commentRangeStart w:id="469"/>
      <w:r w:rsidR="0065018C">
        <w:t>fixed (</w:t>
      </w:r>
      <w:r w:rsidR="00E009DF">
        <w:t>common</w:t>
      </w:r>
      <w:r w:rsidR="0065018C">
        <w:t>)</w:t>
      </w:r>
      <w:r w:rsidR="004A18D4">
        <w:t>, random or stratified</w:t>
      </w:r>
      <w:r w:rsidR="00494D73">
        <w:t xml:space="preserve"> </w:t>
      </w:r>
      <w:commentRangeEnd w:id="469"/>
      <w:r w:rsidR="00D917C6">
        <w:rPr>
          <w:rStyle w:val="CommentReference"/>
        </w:rPr>
        <w:commentReference w:id="469"/>
      </w:r>
      <w:r w:rsidR="00494D73">
        <w:fldChar w:fldCharType="begin"/>
      </w:r>
      <w:r w:rsidR="00494D73">
        <w:instrText xml:space="preserve"> ADDIN ZOTERO_ITEM CSL_CITATION {"citationID":"BmrcGXVS","properties":{"formattedCitation":"[49]","plainCitation":"[49]","noteIndex":0},"citationItems":[{"id":2278,"uris":["http://zotero.org/users/3628384/items/GEFTX22U"],"uri":["http://zotero.org/users/3628384/items/GEFTX22U"],"itemData":{"id":2278,"type":"article-journal","abstract":"Meta-analysis using individual participant data (IPD) obtains and synthesises the raw, participant-level data from a set of relevant studies. The IPD approach is becoming an increasingly popular tool as an alternative to traditional aggregate data meta-analysis, especially as it avoids reliance on published results and provides an opportunity to investigate individual-level interactions, such as treatment-effect modifiers. There are two statistical approaches for conducting an IPD meta-analysis: one-stage and two-stage. The one-stage approach analyses the IPD from all studies simultaneously, for example, in a hierarchical regression model with random effects. The two-stage approach derives aggregate data (such as effect estimates) in each study separately and then combines these in a traditional meta-analysis model. There have been numerous comparisons of the one-stage and two-stage approaches via theoretical consideration, simulation and empirical examples, yet there remains confusion regarding when each approach should be adopted, and indeed why they may differ. In this tutorial paper, we outline the key statistical methods for one-stage and two-stage IPD meta-analyses, and provide 10 key reasons why they may produce different summary results. We explain that most differences arise because of different modelling assumptions, rather than the choice of one-stage or two-stage itself. We illustrate the concepts with recently published IPD meta-analyses, summarise key statistical software and provide recommendations for future IPD meta-analyses. © 2016 The Authors. Statistics in Medicine published by John Wiley &amp; Sons Ltd.","container-title":"Statistics in Medicine","DOI":"10.1002/sim.7141","ISSN":"1097-0258","issue":"5","journalAbbreviation":"Stat Med","language":"eng","note":"PMID: 27747915\nPMCID: PMC5297998","page":"855-875","source":"PubMed","title":"Meta-analysis using individual participant data: one-stage and two-stage approaches, and why they may differ","title-short":"Meta-analysis using individual participant data","volume":"36","author":[{"family":"Burke","given":"Danielle L."},{"family":"Ensor","given":"Joie"},{"family":"Riley","given":"Richard D."}],"issued":{"date-parts":[["2017"]],"season":"28"}}}],"schema":"https://github.com/citation-style-language/schema/raw/master/csl-citation.json"} </w:instrText>
      </w:r>
      <w:r w:rsidR="00494D73">
        <w:fldChar w:fldCharType="separate"/>
      </w:r>
      <w:r w:rsidR="00494D73" w:rsidRPr="00494D73">
        <w:rPr>
          <w:rFonts w:ascii="Garamond" w:hAnsi="Garamond"/>
        </w:rPr>
        <w:t>[49]</w:t>
      </w:r>
      <w:r w:rsidR="00494D73">
        <w:fldChar w:fldCharType="end"/>
      </w:r>
      <w:r w:rsidR="00713E79">
        <w:t>.</w:t>
      </w:r>
      <w:r w:rsidR="00CA3056">
        <w:t xml:space="preserve"> </w:t>
      </w:r>
      <w:r w:rsidR="000E4113">
        <w:t>The fixed</w:t>
      </w:r>
      <w:r w:rsidR="00130EA0">
        <w:t xml:space="preserve"> </w:t>
      </w:r>
      <w:r w:rsidR="000E4113">
        <w:t>(</w:t>
      </w:r>
      <w:r w:rsidR="00E009DF">
        <w:t>common</w:t>
      </w:r>
      <w:r w:rsidR="000E4113">
        <w:t>)</w:t>
      </w:r>
      <w:r w:rsidR="00E009DF">
        <w:t xml:space="preserve"> </w:t>
      </w:r>
      <w:r w:rsidR="00130EA0">
        <w:t xml:space="preserve">effect </w:t>
      </w:r>
      <w:r w:rsidR="005D0C2E">
        <w:t>assumption is</w:t>
      </w:r>
      <w:r w:rsidR="000A39DB">
        <w:t xml:space="preserve"> that </w:t>
      </w:r>
      <w:r w:rsidR="002010A6">
        <w:t xml:space="preserve">the effect </w:t>
      </w:r>
      <w:r w:rsidR="00DF19A2">
        <w:t xml:space="preserve">of </w:t>
      </w:r>
      <w:r w:rsidR="007919AB">
        <w:t xml:space="preserve">the basis function </w:t>
      </w:r>
      <w:r w:rsidR="00555CBE">
        <w:t xml:space="preserve">is </w:t>
      </w:r>
      <w:r w:rsidR="00E009DF">
        <w:t>identical</w:t>
      </w:r>
      <w:r w:rsidR="00555CBE">
        <w:t xml:space="preserve"> across</w:t>
      </w:r>
      <w:r w:rsidR="00E009DF">
        <w:t xml:space="preserve"> all</w:t>
      </w:r>
      <w:r w:rsidR="00DF19A2">
        <w:t xml:space="preserve"> </w:t>
      </w:r>
      <w:r w:rsidR="00555CBE">
        <w:t>studies</w:t>
      </w:r>
      <w:r w:rsidR="00F95648">
        <w:t>.</w:t>
      </w:r>
      <w:r w:rsidR="00406843">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w:t>
      </w:r>
      <w:r w:rsidR="00B70718">
        <w:t>the basis function</w:t>
      </w:r>
      <w:r w:rsidR="0065018C">
        <w:t xml:space="preserve">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the effect of</w:t>
      </w:r>
      <w:r w:rsidR="001258CA" w:rsidRPr="001258CA">
        <w:t xml:space="preserve"> </w:t>
      </w:r>
      <w:r w:rsidR="001258CA">
        <w:t>the basis function</w:t>
      </w:r>
      <w:r w:rsidR="00233A45">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 xml:space="preserve">The </w:t>
      </w:r>
      <w:r w:rsidR="005826B1">
        <w:t xml:space="preserve">fixed (common) </w:t>
      </w:r>
      <w:r w:rsidR="0069505B">
        <w:t xml:space="preserve">effect may be modelled </w:t>
      </w:r>
      <w:r w:rsidR="00D20BBE">
        <w:t xml:space="preserve">straightforward by including </w:t>
      </w:r>
      <w:r w:rsidR="00FC7EF1">
        <w:t>the basis function as they are</w:t>
      </w:r>
      <w:r w:rsidR="00500BAE">
        <w:t>. S</w:t>
      </w:r>
      <w:r w:rsidR="00921DD2">
        <w:t xml:space="preserve">tratified effects </w:t>
      </w:r>
      <w:r w:rsidR="00D31D95">
        <w:t xml:space="preserve">can be modelled </w:t>
      </w:r>
      <w:r w:rsidR="00921DD2">
        <w:t>by including an interaction</w:t>
      </w:r>
      <w:ins w:id="470" w:author="Jeroen Hoogland" w:date="2020-12-10T18:17:00Z">
        <w:r w:rsidR="00921DD2">
          <w:t xml:space="preserve"> </w:t>
        </w:r>
      </w:ins>
      <w:ins w:id="471" w:author="Jeroen Hoogland" w:date="2020-12-08T15:09:00Z">
        <w:r w:rsidR="00264C0C">
          <w:t>between</w:t>
        </w:r>
        <w:r w:rsidR="00921DD2">
          <w:t xml:space="preserve"> </w:t>
        </w:r>
      </w:ins>
      <w:del w:id="472" w:author="Jeroen Hoogland" w:date="2020-12-08T15:09:00Z">
        <w:r w:rsidR="00921DD2">
          <w:delText xml:space="preserve">of </w:delText>
        </w:r>
      </w:del>
      <w:r w:rsidR="00117615">
        <w:t>the basis function</w:t>
      </w:r>
      <w:r w:rsidR="00921DD2">
        <w:t xml:space="preserve"> </w:t>
      </w:r>
      <w:del w:id="473" w:author="Jeroen Hoogland" w:date="2020-12-08T15:09:00Z">
        <w:r w:rsidR="00921DD2">
          <w:delText xml:space="preserve">with </w:delText>
        </w:r>
      </w:del>
      <w:ins w:id="474" w:author="Jeroen Hoogland" w:date="2020-12-08T15:09:00Z">
        <w:r w:rsidR="00264C0C">
          <w:t xml:space="preserve">and </w:t>
        </w:r>
      </w:ins>
      <w:r w:rsidR="00921DD2">
        <w:t xml:space="preserve">the </w:t>
      </w:r>
      <w:r w:rsidR="000E0614">
        <w:t xml:space="preserve">(categorical) </w:t>
      </w:r>
      <w:r w:rsidR="00921DD2">
        <w:t>clustering variable (</w:t>
      </w:r>
      <w:del w:id="475" w:author="Jeroen Hoogland" w:date="2020-12-08T15:09:00Z">
        <w:r w:rsidR="00921DD2">
          <w:delText>e.g</w:delText>
        </w:r>
        <w:r w:rsidR="009819FD">
          <w:delText>.</w:delText>
        </w:r>
        <w:r w:rsidR="00921DD2">
          <w:delText xml:space="preserve"> </w:delText>
        </w:r>
      </w:del>
      <w:r w:rsidR="009E670A">
        <w:t>study</w:t>
      </w:r>
      <w:ins w:id="476" w:author="Jeroen Hoogland" w:date="2020-12-08T15:09:00Z">
        <w:r w:rsidR="00264C0C" w:rsidRPr="00264C0C">
          <w:t xml:space="preserve"> </w:t>
        </w:r>
        <w:r w:rsidR="00264C0C">
          <w:t>in this context</w:t>
        </w:r>
      </w:ins>
      <w:r w:rsidR="00921DD2">
        <w:t>)</w:t>
      </w:r>
      <w:r w:rsidR="00E063C3">
        <w:t xml:space="preserve">. </w:t>
      </w:r>
      <w:bookmarkStart w:id="477" w:name="_Hlk57287503"/>
      <w:bookmarkStart w:id="478" w:name="_Hlk56875794"/>
      <w:r w:rsidR="00B0022C">
        <w:t>Random effect</w:t>
      </w:r>
      <w:r w:rsidR="00607A9C">
        <w:t>s</w:t>
      </w:r>
      <w:r w:rsidR="00B0022C">
        <w:t xml:space="preserve"> </w:t>
      </w:r>
      <w:r w:rsidR="002744E4">
        <w:t>can</w:t>
      </w:r>
      <w:r w:rsidR="00B0022C">
        <w:t xml:space="preserve"> be modelled by penalising </w:t>
      </w:r>
      <w:r w:rsidR="00DF143A">
        <w:t xml:space="preserve">the interaction of </w:t>
      </w:r>
      <w:r w:rsidR="00C002E3">
        <w:t xml:space="preserve">the </w:t>
      </w:r>
      <w:r w:rsidR="008F21D0">
        <w:t xml:space="preserve">basis function with </w:t>
      </w:r>
      <w:r w:rsidR="006B6F63">
        <w:t>the clustering variable</w:t>
      </w:r>
      <w:r w:rsidR="00F623E8">
        <w:t>,</w:t>
      </w:r>
      <w:r w:rsidR="006B6F63">
        <w:t xml:space="preserve"> as </w:t>
      </w:r>
      <w:r w:rsidR="00455AA1">
        <w:t xml:space="preserve">Wood </w:t>
      </w:r>
      <w:r w:rsidR="00455AA1">
        <w:fldChar w:fldCharType="begin"/>
      </w:r>
      <w:r w:rsidR="00494D73">
        <w:instrText xml:space="preserve"> ADDIN ZOTERO_ITEM CSL_CITATION {"citationID":"YZsMAcVj","properties":{"formattedCitation":"[22, 50, 51]","plainCitation":"[22, 50, 51]","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rsidR="00455AA1">
        <w:fldChar w:fldCharType="separate"/>
      </w:r>
      <w:r w:rsidR="00494D73" w:rsidRPr="00494D73">
        <w:rPr>
          <w:rFonts w:ascii="Garamond" w:hAnsi="Garamond"/>
        </w:rPr>
        <w:t>[22, 50, 51]</w:t>
      </w:r>
      <w:r w:rsidR="00455AA1">
        <w:fldChar w:fldCharType="end"/>
      </w:r>
      <w:r w:rsidR="00455AA1">
        <w:t xml:space="preserve"> and Kimeldorf and Wahba </w:t>
      </w:r>
      <w:r w:rsidR="00455AA1">
        <w:fldChar w:fldCharType="begin"/>
      </w:r>
      <w:r w:rsidR="00494D73">
        <w:instrText xml:space="preserve"> ADDIN ZOTERO_ITEM CSL_CITATION {"citationID":"HL10r4PO","properties":{"formattedCitation":"[52]","plainCitation":"[52]","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rsidR="00455AA1">
        <w:fldChar w:fldCharType="separate"/>
      </w:r>
      <w:r w:rsidR="00494D73" w:rsidRPr="00494D73">
        <w:rPr>
          <w:rFonts w:ascii="Garamond" w:hAnsi="Garamond"/>
        </w:rPr>
        <w:t>[52]</w:t>
      </w:r>
      <w:r w:rsidR="00455AA1">
        <w:fldChar w:fldCharType="end"/>
      </w:r>
      <w:r w:rsidR="00455AA1">
        <w:t xml:space="preserve"> have shown</w:t>
      </w:r>
      <w:r w:rsidR="00C91C8A">
        <w:t>.</w:t>
      </w:r>
      <w:r w:rsidR="00C14009">
        <w:t xml:space="preserve"> </w:t>
      </w:r>
    </w:p>
    <w:p w14:paraId="303CC58E" w14:textId="25FCF02A" w:rsidR="009C0E4C" w:rsidRDefault="00B94C7A" w:rsidP="008C2AC4">
      <w:pPr>
        <w:pStyle w:val="BodyText"/>
        <w:ind w:firstLine="480"/>
      </w:pPr>
      <w:r>
        <w:t>De</w:t>
      </w:r>
      <w:r w:rsidR="00B27634" w:rsidRPr="00DE249F">
        <w:t>pending on the estimand of choice and the assumptions researchers wish to make they may use any combination of the above assumptions for their model.</w:t>
      </w:r>
      <w:ins w:id="479" w:author="Jeroen Hoogland" w:date="2020-12-08T15:12:00Z">
        <w:r w:rsidR="00963F89">
          <w:t xml:space="preserve"> </w:t>
        </w:r>
      </w:ins>
      <w:commentRangeStart w:id="480"/>
      <w:ins w:id="481" w:author="Jeroen Hoogland" w:date="2020-12-08T15:15:00Z">
        <w:r w:rsidR="00BD59A7">
          <w:t>On the one side</w:t>
        </w:r>
      </w:ins>
      <w:ins w:id="482" w:author="Jeroen Hoogland" w:date="2020-12-08T15:12:00Z">
        <w:r w:rsidR="00963F89">
          <w:t>, full stratification provides least bias at the cost</w:t>
        </w:r>
        <w:r w:rsidR="00BD59A7">
          <w:t xml:space="preserve"> high </w:t>
        </w:r>
      </w:ins>
      <w:ins w:id="483" w:author="Jeroen Hoogland" w:date="2020-12-08T15:13:00Z">
        <w:r w:rsidR="00BD59A7">
          <w:t xml:space="preserve">variance (i.e. </w:t>
        </w:r>
      </w:ins>
      <w:ins w:id="484" w:author="Jeroen Hoogland" w:date="2020-12-08T15:15:00Z">
        <w:r w:rsidR="00BD59A7">
          <w:t xml:space="preserve">high </w:t>
        </w:r>
      </w:ins>
      <w:ins w:id="485" w:author="Jeroen Hoogland" w:date="2020-12-08T15:13:00Z">
        <w:r w:rsidR="00BD59A7">
          <w:t xml:space="preserve">uncertainty with respect to the coefficients). On the other side, a model with just common effects has most bias and </w:t>
        </w:r>
      </w:ins>
      <w:ins w:id="486" w:author="Jeroen Hoogland" w:date="2020-12-08T15:15:00Z">
        <w:r w:rsidR="00BD59A7">
          <w:t>least</w:t>
        </w:r>
      </w:ins>
      <w:ins w:id="487" w:author="Jeroen Hoogland" w:date="2020-12-08T15:13:00Z">
        <w:r w:rsidR="00BD59A7">
          <w:t xml:space="preserve"> uncertainty with re</w:t>
        </w:r>
      </w:ins>
      <w:ins w:id="488" w:author="Jeroen Hoogland" w:date="2020-12-08T15:14:00Z">
        <w:r w:rsidR="00BD59A7">
          <w:t xml:space="preserve">spect to the parameters. A model utilising random effect will be somewhere </w:t>
        </w:r>
      </w:ins>
      <w:ins w:id="489" w:author="Jeroen Hoogland" w:date="2020-12-08T15:16:00Z">
        <w:r w:rsidR="00BD59A7">
          <w:t>in-between</w:t>
        </w:r>
      </w:ins>
      <w:ins w:id="490" w:author="Jeroen Hoogland" w:date="2020-12-08T15:14:00Z">
        <w:r w:rsidR="00BD59A7">
          <w:t xml:space="preserve"> since the variability across studies is forced to follow a certain distribution, which will</w:t>
        </w:r>
      </w:ins>
      <w:ins w:id="491" w:author="Jeroen Hoogland" w:date="2020-12-08T15:15:00Z">
        <w:r w:rsidR="00BD59A7">
          <w:t xml:space="preserve"> shrink study-specific estimates to the overall mean. </w:t>
        </w:r>
      </w:ins>
      <w:commentRangeEnd w:id="480"/>
      <w:ins w:id="492" w:author="Jeroen Hoogland" w:date="2020-12-08T15:16:00Z">
        <w:r w:rsidR="00BD59A7">
          <w:rPr>
            <w:rStyle w:val="CommentReference"/>
          </w:rPr>
          <w:commentReference w:id="480"/>
        </w:r>
      </w:ins>
      <w:del w:id="493" w:author="Jeroen Hoogland" w:date="2020-12-08T15:15:00Z">
        <w:r w:rsidR="00B27634" w:rsidRPr="00DE249F">
          <w:delText xml:space="preserve"> </w:delText>
        </w:r>
      </w:del>
      <w:bookmarkEnd w:id="477"/>
      <w:r w:rsidR="00B27634" w:rsidRPr="00DE249F">
        <w:t>Note that interaction terms included in one-stage mixed effect models may be prone to ecological bias and amalgamate the within and across study effects</w:t>
      </w:r>
      <w:r w:rsidR="006D490F">
        <w:t xml:space="preserve"> </w:t>
      </w:r>
      <w:r w:rsidR="00B06401">
        <w:fldChar w:fldCharType="begin"/>
      </w:r>
      <w:r w:rsidR="00494D73">
        <w:instrText xml:space="preserve"> ADDIN ZOTERO_ITEM CSL_CITATION {"citationID":"njXbUiaz","properties":{"formattedCitation":"[45, 53\\uc0\\u8211{}55]","plainCitation":"[45, 53–55]","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r w:rsidR="00B06401">
        <w:fldChar w:fldCharType="separate"/>
      </w:r>
      <w:r w:rsidR="00494D73" w:rsidRPr="00494D73">
        <w:rPr>
          <w:rFonts w:ascii="Garamond" w:hAnsi="Garamond" w:cs="Times New Roman"/>
          <w:szCs w:val="24"/>
        </w:rPr>
        <w:t>[45, 53–55]</w:t>
      </w:r>
      <w:r w:rsidR="00B06401">
        <w:fldChar w:fldCharType="end"/>
      </w:r>
      <w:r w:rsidR="0048425B">
        <w:t xml:space="preserve">. </w:t>
      </w:r>
      <w:ins w:id="494" w:author="Jeroen Hoogland" w:date="2020-12-08T15:18:00Z">
        <w:r w:rsidR="001467DF">
          <w:t xml:space="preserve">This is easily seen from the </w:t>
        </w:r>
      </w:ins>
      <w:ins w:id="495" w:author="Jeroen Hoogland" w:date="2020-12-08T15:19:00Z">
        <w:r w:rsidR="001467DF">
          <w:t xml:space="preserve">random effects </w:t>
        </w:r>
      </w:ins>
      <w:ins w:id="496" w:author="Jeroen Hoogland" w:date="2020-12-08T15:18:00Z">
        <w:r w:rsidR="001467DF">
          <w:t>mech</w:t>
        </w:r>
      </w:ins>
      <w:ins w:id="497" w:author="Jeroen Hoogland" w:date="2020-12-08T15:19:00Z">
        <w:r w:rsidR="001467DF">
          <w:t xml:space="preserve">anism, which shrinks study specific estimates towards the overall mean. </w:t>
        </w:r>
      </w:ins>
      <w:ins w:id="498" w:author="Jeroen Hoogland" w:date="2020-12-10T18:17:00Z">
        <w:r w:rsidR="0048425B" w:rsidRPr="00DE249F">
          <w:t xml:space="preserve">To </w:t>
        </w:r>
      </w:ins>
      <w:ins w:id="499" w:author="Jeroen Hoogland" w:date="2020-12-08T15:20:00Z">
        <w:r w:rsidR="001467DF">
          <w:t>ecological bias in this setting</w:t>
        </w:r>
      </w:ins>
      <w:del w:id="500" w:author="Jeroen Hoogland" w:date="2020-12-10T18:17:00Z">
        <w:r w:rsidR="0048425B" w:rsidRPr="00DE249F">
          <w:delText xml:space="preserve">To </w:delText>
        </w:r>
      </w:del>
      <w:del w:id="501" w:author="Jeroen Hoogland" w:date="2020-12-08T15:20:00Z">
        <w:r w:rsidR="0048425B" w:rsidRPr="00DE249F">
          <w:delText xml:space="preserve">avoid </w:delText>
        </w:r>
        <w:r w:rsidR="00BC54CF" w:rsidRPr="00DE249F">
          <w:delText>this</w:delText>
        </w:r>
      </w:del>
      <w:r w:rsidR="00BC54CF" w:rsidRPr="00DE249F">
        <w:t>,</w:t>
      </w:r>
      <w:r w:rsidR="0048425B" w:rsidRPr="00DE249F">
        <w:t xml:space="preserve"> two methods have been proposed. One approach is to stratify </w:t>
      </w:r>
      <w:r w:rsidR="00473516">
        <w:t>by</w:t>
      </w:r>
      <w:r w:rsidR="00473516" w:rsidRPr="00473516">
        <w:t xml:space="preserve"> </w:t>
      </w:r>
      <w:r w:rsidR="0048425B" w:rsidRPr="00DE249F">
        <w:t>study all or some of the main effects including at least the treatment effect</w:t>
      </w:r>
      <w:r w:rsidR="00D40672">
        <w:t xml:space="preserve"> </w:t>
      </w:r>
      <w:r w:rsidR="00F94EF3">
        <w:fldChar w:fldCharType="begin"/>
      </w:r>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level covariates: Statistical recommendations for conduct and planning","title-short":"Individual participant data meta</w:instrText>
      </w:r>
      <w:r w:rsidR="003347A8" w:rsidRPr="006D490F">
        <w:rPr>
          <w:rFonts w:ascii="Times New Roman" w:hAnsi="Times New Roman" w:cs="Times New Roman"/>
        </w:rPr>
        <w:instrText>‐</w:instrText>
      </w:r>
      <w:r w:rsidR="003347A8">
        <w:instrText>analysis to examine interactions between treatment effect and participant</w:instrText>
      </w:r>
      <w:r w:rsidR="003347A8" w:rsidRPr="006D490F">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F94EF3">
        <w:fldChar w:fldCharType="separate"/>
      </w:r>
      <w:r w:rsidR="003347A8" w:rsidRPr="00DE249F">
        <w:t>[25]</w:t>
      </w:r>
      <w:r w:rsidR="00F94EF3">
        <w:fldChar w:fldCharType="end"/>
      </w:r>
      <w:r w:rsidR="00D2574F">
        <w:t>.</w:t>
      </w:r>
      <w:r w:rsidR="003A116E">
        <w:t xml:space="preserve"> </w:t>
      </w:r>
      <w:r w:rsidR="00D2574F" w:rsidRPr="00DE249F">
        <w:t>Another</w:t>
      </w:r>
      <w:r w:rsidR="00D2574F" w:rsidRPr="00455914">
        <w:rPr>
          <w:color w:val="808080" w:themeColor="background1" w:themeShade="80"/>
        </w:rPr>
        <w:t xml:space="preserve"> </w:t>
      </w:r>
      <w:r w:rsidR="00D2574F" w:rsidRPr="00DE249F">
        <w:t xml:space="preserve">approach is to center the </w:t>
      </w:r>
      <w:commentRangeStart w:id="502"/>
      <w:r w:rsidR="00D2574F" w:rsidRPr="00DE249F">
        <w:t xml:space="preserve">covariate </w:t>
      </w:r>
      <w:commentRangeEnd w:id="502"/>
      <w:r w:rsidR="00306CAD">
        <w:rPr>
          <w:rStyle w:val="CommentReference"/>
        </w:rPr>
        <w:commentReference w:id="502"/>
      </w:r>
      <w:r w:rsidR="00D2574F" w:rsidRPr="00DE249F">
        <w:t xml:space="preserve">X </w:t>
      </w:r>
      <w:del w:id="503" w:author="Jeroen Hoogland" w:date="2020-12-08T15:11:00Z">
        <w:r w:rsidR="00D2574F" w:rsidRPr="00DE249F">
          <w:delText xml:space="preserve">about </w:delText>
        </w:r>
      </w:del>
      <w:ins w:id="504" w:author="Jeroen Hoogland" w:date="2020-12-08T15:11:00Z">
        <w:r w:rsidR="00963F89">
          <w:t>around</w:t>
        </w:r>
        <w:r w:rsidR="00963F89" w:rsidRPr="00DE249F">
          <w:t xml:space="preserve"> </w:t>
        </w:r>
      </w:ins>
      <w:r w:rsidR="00D2574F" w:rsidRPr="00DE249F">
        <w:t>its study</w:t>
      </w:r>
      <w:r w:rsidR="00D2574F" w:rsidRPr="00DE249F">
        <w:rPr>
          <w:rFonts w:ascii="Times New Roman" w:hAnsi="Times New Roman" w:cs="Times New Roman"/>
        </w:rPr>
        <w:t>‐</w:t>
      </w:r>
      <w:r w:rsidR="00D2574F" w:rsidRPr="00DE249F">
        <w:t xml:space="preserve">specific </w:t>
      </w:r>
      <w:r w:rsidR="00D2574F" w:rsidRPr="00DE249F">
        <w:lastRenderedPageBreak/>
        <w:t>mean</w:t>
      </w:r>
      <w:r w:rsidR="00D2574F" w:rsidRPr="00455914">
        <w:rPr>
          <w:color w:val="808080" w:themeColor="background1" w:themeShade="80"/>
        </w:rPr>
        <w:t xml:space="preserve"> </w:t>
      </w:r>
      <m:oMath>
        <m:acc>
          <m:accPr>
            <m:chr m:val="̅"/>
            <m:ctrlPr>
              <w:rPr>
                <w:rFonts w:ascii="Cambria Math" w:hAnsi="Cambria Math"/>
                <w:color w:val="808080" w:themeColor="background1" w:themeShade="80"/>
              </w:rPr>
            </m:ctrlPr>
          </m:accPr>
          <m:e>
            <m:sSub>
              <m:sSubPr>
                <m:ctrlPr>
                  <w:rPr>
                    <w:rFonts w:ascii="Cambria Math" w:hAnsi="Cambria Math"/>
                  </w:rPr>
                </m:ctrlPr>
              </m:sSubPr>
              <m:e>
                <m:r>
                  <w:rPr>
                    <w:rFonts w:ascii="Cambria Math" w:hAnsi="Cambria Math"/>
                  </w:rPr>
                  <m:t>X</m:t>
                </m:r>
              </m:e>
              <m:sub>
                <m:r>
                  <w:rPr>
                    <w:rFonts w:ascii="Cambria Math" w:hAnsi="Cambria Math"/>
                  </w:rPr>
                  <m:t>j</m:t>
                </m:r>
              </m:sub>
            </m:sSub>
          </m:e>
        </m:acc>
      </m:oMath>
      <w:r w:rsidR="00D2574F" w:rsidRPr="00455914">
        <w:rPr>
          <w:color w:val="808080" w:themeColor="background1" w:themeShade="80"/>
        </w:rPr>
        <w:t xml:space="preserve"> </w:t>
      </w:r>
      <w:r w:rsidR="00D2574F" w:rsidRPr="00DE249F">
        <w:t xml:space="preserve">creating a new variable </w:t>
      </w:r>
      <m:oMath>
        <m:r>
          <w:rPr>
            <w:rFonts w:ascii="Cambria Math" w:hAnsi="Cambria Math"/>
          </w:rPr>
          <m:t>Z=X-</m:t>
        </m:r>
        <m:acc>
          <m:accPr>
            <m:chr m:val="̅"/>
            <m:ctrlPr>
              <w:rPr>
                <w:rFonts w:ascii="Cambria Math" w:hAnsi="Cambria Math"/>
                <w:i/>
              </w:rPr>
            </m:ctrlPr>
          </m:accPr>
          <m:e>
            <m:r>
              <w:rPr>
                <w:rFonts w:ascii="Cambria Math" w:hAnsi="Cambria Math"/>
              </w:rPr>
              <m:t>X</m:t>
            </m:r>
          </m:e>
        </m:acc>
      </m:oMath>
      <w:r w:rsidR="00D2574F" w:rsidRPr="00DE249F">
        <w:rPr>
          <w:vertAlign w:val="subscript"/>
        </w:rPr>
        <w:t>j</w:t>
      </w:r>
      <w:r w:rsidR="00461DB6">
        <w:t xml:space="preserve">. </w:t>
      </w:r>
      <w:r w:rsidR="00D2574F" w:rsidRPr="00DE249F">
        <w:t xml:space="preserve">Subsequently, include </w:t>
      </w:r>
      <w:r w:rsidR="007E1477" w:rsidRPr="00DE249F">
        <w:t>Z</w:t>
      </w:r>
      <w:r w:rsidR="00D2574F" w:rsidRPr="00DE249F">
        <w:t>,</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sidR="00E063C3" w:rsidRPr="00DE249F">
        <w:rPr>
          <w:vertAlign w:val="subscript"/>
        </w:rPr>
        <w:t>j</w:t>
      </w:r>
      <w:r w:rsidR="00D2574F" w:rsidRPr="00DE249F">
        <w:t xml:space="preserve">, and the interaction of </w:t>
      </w:r>
      <w:r w:rsidR="005E7025" w:rsidRPr="00DE249F">
        <w:t>Z</w:t>
      </w:r>
      <w:r w:rsidR="00D2574F" w:rsidRPr="00DE249F">
        <w:t xml:space="preserve"> with the treatment in the one-stage model</w:t>
      </w:r>
      <w:r w:rsidR="00D2574F" w:rsidRPr="00455914">
        <w:rPr>
          <w:color w:val="808080" w:themeColor="background1" w:themeShade="80"/>
        </w:rPr>
        <w:t xml:space="preserve"> </w:t>
      </w:r>
      <w:bookmarkStart w:id="505" w:name="_Hlk57382373"/>
      <w:r w:rsidR="00D2574F" w:rsidRPr="00455914">
        <w:rPr>
          <w:color w:val="808080" w:themeColor="background1" w:themeShade="80"/>
        </w:rPr>
        <w:fldChar w:fldCharType="begin"/>
      </w:r>
      <w:r w:rsidR="00494D73">
        <w:rPr>
          <w:color w:val="808080" w:themeColor="background1" w:themeShade="80"/>
        </w:rPr>
        <w:instrText xml:space="preserve"> ADDIN ZOTERO_ITEM CSL_CITATION {"citationID":"8RiqPBWY","properties":{"formattedCitation":"[25, 56]","plainCitation":"[25,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level covariates: Statistical recommendations for conduct and planning","title-short":"Individual participant data meta</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analysis to examine interactions between treatment effect and participant</w:instrText>
      </w:r>
      <w:r w:rsidR="00494D73">
        <w:rPr>
          <w:rFonts w:ascii="Times New Roman" w:hAnsi="Times New Roman" w:cs="Times New Roman"/>
          <w:color w:val="808080" w:themeColor="background1" w:themeShade="80"/>
        </w:rPr>
        <w:instrText>‐</w:instrText>
      </w:r>
      <w:r w:rsidR="00494D73">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D2574F" w:rsidRPr="00455914">
        <w:rPr>
          <w:color w:val="808080" w:themeColor="background1" w:themeShade="80"/>
        </w:rPr>
        <w:fldChar w:fldCharType="separate"/>
      </w:r>
      <w:r w:rsidR="00494D73" w:rsidRPr="00494D73">
        <w:rPr>
          <w:rFonts w:ascii="Garamond" w:hAnsi="Garamond"/>
        </w:rPr>
        <w:t>[25, 56]</w:t>
      </w:r>
      <w:r w:rsidR="00D2574F" w:rsidRPr="00455914">
        <w:rPr>
          <w:color w:val="808080" w:themeColor="background1" w:themeShade="80"/>
        </w:rPr>
        <w:fldChar w:fldCharType="end"/>
      </w:r>
      <w:r w:rsidR="002C50F7">
        <w:rPr>
          <w:color w:val="808080" w:themeColor="background1" w:themeShade="80"/>
        </w:rPr>
        <w:t>.</w:t>
      </w:r>
      <w:bookmarkEnd w:id="468"/>
      <w:bookmarkEnd w:id="478"/>
      <w:bookmarkEnd w:id="505"/>
      <w:ins w:id="506" w:author="Jeroen Hoogland" w:date="2020-12-08T15:11:00Z">
        <w:r w:rsidR="00963F89">
          <w:rPr>
            <w:color w:val="808080" w:themeColor="background1" w:themeShade="80"/>
          </w:rPr>
          <w:t xml:space="preserve"> </w:t>
        </w:r>
      </w:ins>
      <w:ins w:id="507" w:author="Jeroen Hoogland" w:date="2020-12-08T15:20:00Z">
        <w:r w:rsidR="001467DF">
          <w:rPr>
            <w:color w:val="808080" w:themeColor="background1" w:themeShade="80"/>
          </w:rPr>
          <w:t>While these methods</w:t>
        </w:r>
      </w:ins>
      <w:ins w:id="508" w:author="Jeroen Hoogland" w:date="2020-12-08T15:11:00Z">
        <w:r w:rsidR="00963F89">
          <w:rPr>
            <w:color w:val="808080" w:themeColor="background1" w:themeShade="80"/>
          </w:rPr>
          <w:t xml:space="preserve"> ha</w:t>
        </w:r>
      </w:ins>
      <w:ins w:id="509" w:author="Jeroen Hoogland" w:date="2020-12-08T15:20:00Z">
        <w:r w:rsidR="001467DF">
          <w:rPr>
            <w:color w:val="808080" w:themeColor="background1" w:themeShade="80"/>
          </w:rPr>
          <w:t>ve</w:t>
        </w:r>
      </w:ins>
      <w:ins w:id="510" w:author="Jeroen Hoogland" w:date="2020-12-08T15:12:00Z">
        <w:r w:rsidR="00963F89">
          <w:rPr>
            <w:color w:val="808080" w:themeColor="background1" w:themeShade="80"/>
          </w:rPr>
          <w:t xml:space="preserve"> been demonstrated to be sufficient in presence of linear effects</w:t>
        </w:r>
      </w:ins>
      <w:ins w:id="511" w:author="Jeroen Hoogland" w:date="2020-12-08T15:20:00Z">
        <w:r w:rsidR="001467DF">
          <w:rPr>
            <w:color w:val="808080" w:themeColor="background1" w:themeShade="80"/>
          </w:rPr>
          <w:t xml:space="preserve">, </w:t>
        </w:r>
      </w:ins>
      <w:ins w:id="512" w:author="Jeroen Hoogland" w:date="2020-12-08T15:17:00Z">
        <w:r w:rsidR="001467DF">
          <w:rPr>
            <w:color w:val="808080" w:themeColor="background1" w:themeShade="80"/>
          </w:rPr>
          <w:t xml:space="preserve">adequate modelling choices to prevent introduction of ecological bias in presence of nonlinear relations </w:t>
        </w:r>
      </w:ins>
      <w:ins w:id="513" w:author="Jeroen Hoogland" w:date="2020-12-08T15:21:00Z">
        <w:r w:rsidR="001467DF">
          <w:rPr>
            <w:color w:val="808080" w:themeColor="background1" w:themeShade="80"/>
          </w:rPr>
          <w:t>are still ongoing research.</w:t>
        </w:r>
      </w:ins>
    </w:p>
    <w:p w14:paraId="71E669DC" w14:textId="43C52710" w:rsidR="008C2AC4" w:rsidRDefault="008C2AC4" w:rsidP="008C2AC4">
      <w:pPr>
        <w:ind w:firstLine="480"/>
      </w:pPr>
      <w:r>
        <w:t xml:space="preserve">In our </w:t>
      </w:r>
      <w:r w:rsidR="00C11544">
        <w:t>3 scenarios</w:t>
      </w:r>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w:t>
      </w:r>
      <w:del w:id="514" w:author="Jeroen Hoogland" w:date="2020-12-08T15:21:00Z">
        <w:r>
          <w:delText xml:space="preserve">inner </w:delText>
        </w:r>
      </w:del>
      <w:r>
        <w:t>knots</w:t>
      </w:r>
      <w:r w:rsidR="00B035DD">
        <w:t xml:space="preserve"> (15 inner knots plus the boundaries)</w:t>
      </w:r>
      <w:r>
        <w:t>.</w:t>
      </w:r>
      <w:r w:rsidR="00CA5A7B" w:rsidRPr="00CA5A7B">
        <w:t xml:space="preserve"> </w:t>
      </w:r>
      <w:r w:rsidR="00CA5A7B">
        <w:t>Note that we position</w:t>
      </w:r>
      <w:r w:rsidR="00C11544">
        <w:t>ed</w:t>
      </w:r>
      <w:r w:rsidR="00CA5A7B">
        <w:t xml:space="preserve"> the knots over the full domain of BMI</w:t>
      </w:r>
      <w:r w:rsidR="00FF1AA2">
        <w:t xml:space="preserve"> and that</w:t>
      </w:r>
      <w:r w:rsidR="00043E32" w:rsidRPr="00043E32">
        <w:t xml:space="preserve"> </w:t>
      </w:r>
      <w:r w:rsidR="00BC54CF">
        <w:t>no data-augmentation</w:t>
      </w:r>
      <w:r w:rsidR="00C11544">
        <w:t xml:space="preserve"> </w:t>
      </w:r>
      <w:r w:rsidR="00C11544" w:rsidRPr="00897B7C">
        <w:t>nor extrapolation</w:t>
      </w:r>
      <w:r w:rsidR="00BC54CF" w:rsidRPr="00897B7C">
        <w:t xml:space="preserve"> </w:t>
      </w:r>
      <w:r w:rsidR="009806BB">
        <w:t>was</w:t>
      </w:r>
      <w:r w:rsidR="00BC54CF">
        <w:t xml:space="preserve"> needed.</w:t>
      </w:r>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0EFC7190" w14:textId="181F1DBB" w:rsidR="00EE649A" w:rsidRDefault="00983B7B" w:rsidP="003A3104">
      <w:pPr>
        <w:ind w:firstLine="568"/>
        <w:rPr>
          <w:b/>
          <w:bCs/>
        </w:rPr>
      </w:pPr>
      <w:r>
        <w:t xml:space="preserve">We illustrated the </w:t>
      </w:r>
      <w:r w:rsidR="007A179F">
        <w:t xml:space="preserve">association </w:t>
      </w:r>
      <w:r w:rsidR="006768CB">
        <w:t xml:space="preserve">between </w:t>
      </w:r>
      <w:r w:rsidR="001A3168">
        <w:t xml:space="preserve">BMI and </w:t>
      </w:r>
      <w:r w:rsidR="00434F91">
        <w:t xml:space="preserve">mortality risk in </w:t>
      </w:r>
      <w:r w:rsidR="00A61E47">
        <w:t xml:space="preserve">3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w:t>
      </w:r>
      <w:commentRangeStart w:id="515"/>
      <w:r w:rsidR="00A85012">
        <w:t xml:space="preserve">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commentRangeEnd w:id="515"/>
      <w:r w:rsidR="008E01ED">
        <w:rPr>
          <w:rStyle w:val="CommentReference"/>
        </w:rPr>
        <w:commentReference w:id="515"/>
      </w:r>
      <w:r w:rsidR="005F154B">
        <w:t>.</w:t>
      </w:r>
      <w:r w:rsidR="006D682B">
        <w:t xml:space="preserve"> </w:t>
      </w:r>
      <w:r w:rsidR="00271CBA">
        <w:t>Furthermore</w:t>
      </w:r>
      <w:r w:rsidR="00827A1C">
        <w:t xml:space="preserve">, </w:t>
      </w:r>
      <w:r w:rsidR="00271CBA">
        <w:t xml:space="preserve">in two-stage methods we may </w:t>
      </w:r>
      <w:r w:rsidR="007B7C88">
        <w:t>use 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associations</w:t>
      </w:r>
      <w:r w:rsidR="00BD329B">
        <w:t>.</w:t>
      </w:r>
      <w:r w:rsidR="00EA5B17">
        <w:t xml:space="preserve"> </w:t>
      </w:r>
      <w:r w:rsidR="0072554F">
        <w:t>Therefore, it is</w:t>
      </w:r>
      <w:r w:rsidR="00CA75BC">
        <w:t xml:space="preserve"> always</w:t>
      </w:r>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r w:rsidR="00CA75BC">
        <w:t>similar to</w:t>
      </w:r>
      <w:r w:rsidR="004D2C88">
        <w:t xml:space="preserve"> the first s</w:t>
      </w:r>
      <w:r w:rsidR="004702B4">
        <w:t>t</w:t>
      </w:r>
      <w:r w:rsidR="004D2C88">
        <w:t>a</w:t>
      </w:r>
      <w:r w:rsidR="004702B4">
        <w:t>ge in two-stage methods</w:t>
      </w:r>
      <w:r w:rsidR="000E7105">
        <w:t xml:space="preserve">. </w:t>
      </w:r>
      <w:r w:rsidR="00893D64">
        <w:rPr>
          <w:b/>
          <w:bCs/>
        </w:rPr>
        <w:br/>
      </w:r>
      <w:r w:rsidR="00893D64">
        <w:rPr>
          <w:b/>
          <w:bCs/>
        </w:rPr>
        <w:br/>
      </w:r>
      <w:r w:rsidR="00297EE1" w:rsidRPr="00297EE1">
        <w:rPr>
          <w:b/>
          <w:bCs/>
        </w:rPr>
        <w:t>Pointwise meta-analysis: robust and flexible but non-smoothness may occur</w:t>
      </w:r>
      <w:r w:rsidR="00893D64">
        <w:rPr>
          <w:b/>
          <w:bCs/>
        </w:rPr>
        <w:br/>
      </w:r>
      <w:r w:rsidR="00EE649A">
        <w:tab/>
      </w:r>
      <w:r w:rsidR="00CD3BD2">
        <w:t>The main advantage</w:t>
      </w:r>
      <w:r w:rsidR="00CA75BC">
        <w:t>s</w:t>
      </w:r>
      <w:r w:rsidR="00CD3BD2">
        <w:t xml:space="preserve"> of pointwise meta-analysis </w:t>
      </w:r>
      <w:r w:rsidR="00CA75BC">
        <w:t xml:space="preserve">are </w:t>
      </w:r>
      <w:r w:rsidR="007350DC">
        <w:t>its</w:t>
      </w:r>
      <w:r w:rsidR="006B4A85">
        <w:t xml:space="preserve"> flexibility</w:t>
      </w:r>
      <w:r w:rsidR="00B00E87">
        <w:t xml:space="preserve">, </w:t>
      </w:r>
      <w:commentRangeStart w:id="516"/>
      <w:r w:rsidR="00B00E87">
        <w:t>robustness</w:t>
      </w:r>
      <w:r w:rsidR="00CA75BC">
        <w:t xml:space="preserve"> </w:t>
      </w:r>
      <w:commentRangeEnd w:id="516"/>
      <w:r w:rsidR="006B0943">
        <w:rPr>
          <w:rStyle w:val="CommentReference"/>
        </w:rPr>
        <w:commentReference w:id="516"/>
      </w:r>
      <w:r w:rsidR="00CA75BC">
        <w:t>and ease of use</w:t>
      </w:r>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commentRangeStart w:id="517"/>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C11544">
        <w:t xml:space="preserve">second </w:t>
      </w:r>
      <w:r w:rsidR="00BA72E9">
        <w:t xml:space="preserve">degree </w:t>
      </w:r>
      <w:r w:rsidR="003D0991">
        <w:t xml:space="preserve">B-spline and in another </w:t>
      </w:r>
      <w:r w:rsidR="00EE649A">
        <w:t>we may choose to not transform</w:t>
      </w:r>
      <w:r w:rsidR="003D0991">
        <w:t xml:space="preserve"> X. </w:t>
      </w:r>
      <w:commentRangeEnd w:id="517"/>
      <w:r w:rsidR="00026976">
        <w:rPr>
          <w:rStyle w:val="CommentReference"/>
        </w:rPr>
        <w:commentReference w:id="517"/>
      </w:r>
      <w:r w:rsidR="00500A5D">
        <w:t xml:space="preserve">Also, </w:t>
      </w:r>
      <w:r w:rsidR="001D2868">
        <w:t xml:space="preserve">we </w:t>
      </w:r>
      <w:r w:rsidR="00554344">
        <w:t xml:space="preserve">are </w:t>
      </w:r>
      <w:r w:rsidR="00AB4BB1">
        <w:t>allowed to vary the number and position of knots</w:t>
      </w:r>
      <w:r w:rsidR="00CA75BC">
        <w:t xml:space="preserve"> per study</w:t>
      </w:r>
      <w:r w:rsidR="00AB4BB1">
        <w:t>.</w:t>
      </w:r>
      <w:r w:rsidR="00895CC0">
        <w:t xml:space="preserve"> </w:t>
      </w:r>
      <w:commentRangeStart w:id="518"/>
      <w:commentRangeStart w:id="519"/>
      <w:del w:id="520" w:author="Michael Belias" w:date="2020-12-10T18:17:00Z">
        <w:r w:rsidR="00895CC0">
          <w:delText>Pointwise</w:delText>
        </w:r>
      </w:del>
      <w:ins w:id="521" w:author="Michael Belias" w:date="2020-12-10T18:17:00Z">
        <w:r w:rsidR="00655FF0" w:rsidRPr="007B576C">
          <w:t xml:space="preserve">In </w:t>
        </w:r>
        <w:r w:rsidR="00655FF0" w:rsidRPr="005F5224">
          <w:t>a</w:t>
        </w:r>
        <w:r w:rsidR="00655FF0" w:rsidRPr="00B9160C">
          <w:t>ddi</w:t>
        </w:r>
        <w:r w:rsidR="00655FF0" w:rsidRPr="00380903">
          <w:t>t</w:t>
        </w:r>
        <w:r w:rsidR="00655FF0" w:rsidRPr="0009220E">
          <w:t>ion,</w:t>
        </w:r>
        <w:r w:rsidR="00655FF0" w:rsidRPr="007750A7">
          <w:t xml:space="preserve"> </w:t>
        </w:r>
        <w:r w:rsidR="009A7FD5" w:rsidRPr="007750A7">
          <w:t>pointwise</w:t>
        </w:r>
      </w:ins>
      <w:r w:rsidR="009A7FD5" w:rsidRPr="007750A7">
        <w:t xml:space="preserve"> </w:t>
      </w:r>
      <w:r w:rsidR="00895CC0" w:rsidRPr="00094737">
        <w:t>meta-analysis is</w:t>
      </w:r>
      <w:del w:id="522" w:author="Michael Belias" w:date="2020-12-10T18:17:00Z">
        <w:r w:rsidR="00895CC0">
          <w:delText xml:space="preserve"> also</w:delText>
        </w:r>
      </w:del>
      <w:r w:rsidR="00895CC0" w:rsidRPr="00094737">
        <w:t xml:space="preserve"> </w:t>
      </w:r>
      <w:r w:rsidR="00895CC0" w:rsidRPr="005F5224">
        <w:t>robust</w:t>
      </w:r>
      <w:r w:rsidR="00470493" w:rsidRPr="005F5224">
        <w:t xml:space="preserve"> </w:t>
      </w:r>
      <w:r w:rsidR="00B74B40" w:rsidRPr="005F5224">
        <w:t>to model misspecification</w:t>
      </w:r>
      <w:ins w:id="523" w:author="Jeroen Hoogland" w:date="2020-12-10T18:17:00Z">
        <w:r w:rsidR="00655D66">
          <w:t>.</w:t>
        </w:r>
        <w:r w:rsidR="004E4B76">
          <w:t xml:space="preserve"> </w:t>
        </w:r>
        <w:commentRangeEnd w:id="518"/>
        <w:r w:rsidR="00CB6F76">
          <w:rPr>
            <w:rStyle w:val="CommentReference"/>
          </w:rPr>
          <w:commentReference w:id="518"/>
        </w:r>
        <w:commentRangeEnd w:id="519"/>
        <w:r w:rsidR="00A66196">
          <w:rPr>
            <w:rStyle w:val="CommentReference"/>
          </w:rPr>
          <w:commentReference w:id="519"/>
        </w:r>
      </w:ins>
      <w:ins w:id="524" w:author="Michael Belias" w:date="2020-12-10T18:17:00Z">
        <w:r w:rsidR="00CD3C3C" w:rsidRPr="005F5224">
          <w:t xml:space="preserve">, </w:t>
        </w:r>
        <w:r w:rsidR="004655C0" w:rsidRPr="005F5224">
          <w:t xml:space="preserve">because </w:t>
        </w:r>
        <w:r w:rsidR="00591830" w:rsidRPr="005F5224">
          <w:t xml:space="preserve">it </w:t>
        </w:r>
        <w:r w:rsidR="00BD3AB1" w:rsidRPr="005F5224">
          <w:t>pools</w:t>
        </w:r>
        <w:r w:rsidR="008F6B2A" w:rsidRPr="005F5224">
          <w:t xml:space="preserve"> locally</w:t>
        </w:r>
        <w:r w:rsidR="00BD3AB1" w:rsidRPr="005F5224">
          <w:t xml:space="preserve"> </w:t>
        </w:r>
        <w:r w:rsidR="00FE0F5C" w:rsidRPr="005F5224">
          <w:t xml:space="preserve">the best fitting </w:t>
        </w:r>
        <w:r w:rsidR="00BD3AB1" w:rsidRPr="005F5224">
          <w:t>estimates</w:t>
        </w:r>
        <w:r w:rsidR="00157905" w:rsidRPr="005F5224">
          <w:t xml:space="preserve"> </w:t>
        </w:r>
        <w:r w:rsidR="00E6787F" w:rsidRPr="005F5224">
          <w:t>per study</w:t>
        </w:r>
        <w:r w:rsidR="00655D66" w:rsidRPr="005F5224">
          <w:t>.</w:t>
        </w:r>
        <w:r w:rsidR="004E4B76" w:rsidRPr="005F5224">
          <w:t xml:space="preserve"> </w:t>
        </w:r>
      </w:ins>
      <w:r w:rsidR="00A17554">
        <w:t>When</w:t>
      </w:r>
      <w:r w:rsidR="00861127">
        <w:t xml:space="preserve">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r w:rsidR="00485325">
        <w:t xml:space="preserve">may use </w:t>
      </w:r>
      <w:r w:rsidR="00F76504">
        <w:t xml:space="preserve">the </w:t>
      </w:r>
      <w:r w:rsidR="00254D68">
        <w:t>whole domain of X</w:t>
      </w:r>
      <w:ins w:id="525" w:author="Jeroen Hoogland" w:date="2020-12-08T15:38:00Z">
        <w:r w:rsidR="00292D0B">
          <w:t>,</w:t>
        </w:r>
      </w:ins>
      <w:r w:rsidR="00F33EAE">
        <w:t xml:space="preserve"> </w:t>
      </w:r>
      <w:r w:rsidR="009C0006">
        <w:t xml:space="preserve">even </w:t>
      </w:r>
      <w:r w:rsidR="00F33EAE">
        <w:t>without data augmentation</w:t>
      </w:r>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t>
      </w:r>
      <w:del w:id="526" w:author="Jeroen Hoogland" w:date="2020-12-08T15:38:00Z">
        <w:r w:rsidR="00212A6F">
          <w:delText xml:space="preserve">when the ranges of X are not </w:delText>
        </w:r>
        <w:r w:rsidR="00C5626F">
          <w:delText xml:space="preserve">the </w:delText>
        </w:r>
        <w:r w:rsidR="00212A6F">
          <w:delText>same across studies</w:delText>
        </w:r>
        <w:r w:rsidR="00FE1565">
          <w:delText xml:space="preserve"> </w:delText>
        </w:r>
      </w:del>
      <w:r w:rsidR="00FE1565">
        <w:t xml:space="preserve">the pooled curve may </w:t>
      </w:r>
      <w:ins w:id="527" w:author="Jeroen Hoogland" w:date="2020-12-08T15:38:00Z">
        <w:r w:rsidR="00292D0B">
          <w:t xml:space="preserve">not </w:t>
        </w:r>
      </w:ins>
      <w:r w:rsidR="008C6585">
        <w:t xml:space="preserve">be </w:t>
      </w:r>
      <w:del w:id="528" w:author="Jeroen Hoogland" w:date="2020-12-08T15:38:00Z">
        <w:r w:rsidR="008C6585">
          <w:delText>un</w:delText>
        </w:r>
      </w:del>
      <w:r w:rsidR="008C6585">
        <w:t>smooth</w:t>
      </w:r>
      <w:ins w:id="529" w:author="Jeroen Hoogland" w:date="2020-12-08T15:38:00Z">
        <w:r w:rsidR="00292D0B" w:rsidRPr="00292D0B">
          <w:t xml:space="preserve"> </w:t>
        </w:r>
        <w:r w:rsidR="00292D0B">
          <w:t>when the ranges of X differ across studies</w:t>
        </w:r>
      </w:ins>
      <w:r w:rsidR="00FE1565">
        <w:t>.</w:t>
      </w:r>
      <w:r w:rsidR="00F27750">
        <w:t xml:space="preserve"> </w:t>
      </w:r>
      <w:r w:rsidR="00F00693">
        <w:t xml:space="preserve">Also, </w:t>
      </w:r>
      <w:r w:rsidR="005C3613">
        <w:t xml:space="preserve">since we </w:t>
      </w:r>
      <w:r w:rsidR="00905B68">
        <w:t xml:space="preserve">are </w:t>
      </w:r>
      <w:r w:rsidR="00FC6F59">
        <w:t>performing</w:t>
      </w:r>
      <w:r w:rsidR="00905B68">
        <w:t xml:space="preserve"> a meta-analysis for </w:t>
      </w:r>
      <w:r w:rsidR="0030675D">
        <w:t>each</w:t>
      </w:r>
      <w:r w:rsidR="00055A1A">
        <w:t xml:space="preserve"> value of X</w:t>
      </w:r>
      <w:ins w:id="530" w:author="Jeroen Hoogland" w:date="2020-12-08T15:39:00Z">
        <w:r w:rsidR="00292D0B">
          <w:t>,</w:t>
        </w:r>
      </w:ins>
      <w:r w:rsidR="00FC6F59">
        <w:t xml:space="preserve"> </w:t>
      </w:r>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r w:rsidR="0091693B">
        <w:t>.</w:t>
      </w:r>
      <w:commentRangeStart w:id="531"/>
      <w:commentRangeStart w:id="532"/>
      <w:commentRangeEnd w:id="532"/>
      <w:r w:rsidR="0091693B">
        <w:rPr>
          <w:rStyle w:val="CommentReference"/>
        </w:rPr>
        <w:commentReference w:id="532"/>
      </w:r>
      <w:commentRangeEnd w:id="531"/>
      <w:r w:rsidR="002E501A">
        <w:rPr>
          <w:rStyle w:val="CommentReference"/>
        </w:rPr>
        <w:commentReference w:id="531"/>
      </w:r>
      <w:bookmarkStart w:id="533" w:name="_Hlk54952881"/>
    </w:p>
    <w:p w14:paraId="519DB2A6" w14:textId="36E01927" w:rsidR="00F33AF5" w:rsidRDefault="00003340" w:rsidP="00AD5330">
      <w:pPr>
        <w:spacing w:after="0"/>
      </w:pPr>
      <w:r w:rsidRPr="00003340">
        <w:rPr>
          <w:b/>
          <w:bCs/>
        </w:rPr>
        <w:t>Multivariate meta-analysis: efficient i</w:t>
      </w:r>
      <w:r w:rsidR="002B4122">
        <w:rPr>
          <w:b/>
          <w:bCs/>
        </w:rPr>
        <w:t>f specified</w:t>
      </w:r>
      <w:r w:rsidRPr="00003340">
        <w:rPr>
          <w:b/>
          <w:bCs/>
        </w:rPr>
        <w:t xml:space="preserve"> </w:t>
      </w:r>
      <w:r w:rsidR="002B4122">
        <w:rPr>
          <w:b/>
          <w:bCs/>
        </w:rPr>
        <w:t>“</w:t>
      </w:r>
      <w:r w:rsidR="00C02192">
        <w:rPr>
          <w:b/>
          <w:bCs/>
        </w:rPr>
        <w:t>correct</w:t>
      </w:r>
      <w:r w:rsidR="007444D2">
        <w:rPr>
          <w:b/>
          <w:bCs/>
        </w:rPr>
        <w:t>ly</w:t>
      </w:r>
      <w:r w:rsidR="002B4122">
        <w:rPr>
          <w:b/>
          <w:bCs/>
        </w:rPr>
        <w:t>”</w:t>
      </w:r>
      <w:r w:rsidRPr="00003340">
        <w:rPr>
          <w:b/>
          <w:bCs/>
        </w:rPr>
        <w:t>, but lacks robustness</w:t>
      </w:r>
      <w:bookmarkEnd w:id="533"/>
      <w:r w:rsidR="007A6ACC">
        <w:rPr>
          <w:b/>
          <w:bCs/>
        </w:rPr>
        <w:t xml:space="preserve"> and flexibility</w:t>
      </w:r>
    </w:p>
    <w:p w14:paraId="646D398A" w14:textId="7EF5D6A0" w:rsidR="00DA513B" w:rsidRDefault="0029507F" w:rsidP="00056A4F">
      <w:pPr>
        <w:ind w:firstLine="432"/>
      </w:pPr>
      <w:r>
        <w:t xml:space="preserve">White et al. </w:t>
      </w:r>
      <w:r w:rsidR="00B406FF">
        <w:t>show</w:t>
      </w:r>
      <w:r>
        <w:t xml:space="preserve"> that the </w:t>
      </w:r>
      <w:r w:rsidR="00695CF9">
        <w:t>main advantage of</w:t>
      </w:r>
      <w:r w:rsidR="00F96FDD">
        <w:t xml:space="preserve"> multivariate </w:t>
      </w:r>
      <w:r w:rsidR="00143893">
        <w:t>meta-analysis is</w:t>
      </w:r>
      <w:ins w:id="534" w:author="Jeroen Hoogland" w:date="2020-12-08T15:41:00Z">
        <w:r w:rsidR="00FB2061">
          <w:t xml:space="preserve"> t</w:t>
        </w:r>
      </w:ins>
      <w:del w:id="535" w:author="Jeroen Hoogland" w:date="2020-12-08T15:41:00Z">
        <w:r w:rsidR="00297831">
          <w:delText>, if the fitted curves are correctly specified</w:delText>
        </w:r>
        <w:r w:rsidR="00297831" w:rsidDel="00FB2061">
          <w:delText xml:space="preserve"> </w:delText>
        </w:r>
        <w:commentRangeStart w:id="536"/>
        <w:commentRangeStart w:id="537"/>
        <w:commentRangeEnd w:id="536"/>
        <w:r w:rsidR="00C11544" w:rsidDel="00FB2061">
          <w:rPr>
            <w:rStyle w:val="CommentReference"/>
          </w:rPr>
          <w:commentReference w:id="536"/>
        </w:r>
        <w:commentRangeEnd w:id="537"/>
        <w:r w:rsidR="0057701C" w:rsidDel="00FB2061">
          <w:rPr>
            <w:rStyle w:val="CommentReference"/>
          </w:rPr>
          <w:commentReference w:id="537"/>
        </w:r>
        <w:r w:rsidR="00D95117">
          <w:delText xml:space="preserve">, </w:delText>
        </w:r>
        <w:r w:rsidR="009B2377">
          <w:delText>t</w:delText>
        </w:r>
      </w:del>
      <w:r w:rsidR="009B2377">
        <w:t xml:space="preserve">hat </w:t>
      </w:r>
      <w:r w:rsidR="00EF14E4">
        <w:t>multivariate meta</w:t>
      </w:r>
      <w:r w:rsidR="00D95117">
        <w:t xml:space="preserve">-analysis </w:t>
      </w:r>
      <w:r w:rsidR="00360D7E">
        <w:t xml:space="preserve">appears to </w:t>
      </w:r>
      <w:r w:rsidR="00073067">
        <w:t xml:space="preserve">be more </w:t>
      </w:r>
      <w:r w:rsidR="00880D83">
        <w:t>efficient</w:t>
      </w:r>
      <w:ins w:id="538" w:author="Jeroen Hoogland" w:date="2020-12-08T15:41:00Z">
        <w:r w:rsidR="00FB2061">
          <w:t>,</w:t>
        </w:r>
      </w:ins>
      <w:r w:rsidR="00880D83">
        <w:t xml:space="preserve"> </w:t>
      </w:r>
      <w:r w:rsidR="00C97591">
        <w:t xml:space="preserve">with narrower </w:t>
      </w:r>
      <w:r w:rsidR="00E817D9">
        <w:t>confidence intervals</w:t>
      </w:r>
      <w:ins w:id="539" w:author="Jeroen Hoogland" w:date="2020-12-08T15:41:00Z">
        <w:r w:rsidR="00FB2061">
          <w:t>,</w:t>
        </w:r>
      </w:ins>
      <w:r w:rsidR="00E817D9">
        <w:t xml:space="preserve"> </w:t>
      </w:r>
      <w:r w:rsidR="00382550">
        <w:t xml:space="preserve">than </w:t>
      </w:r>
      <w:r w:rsidR="001E08E7">
        <w:t>pointwise</w:t>
      </w:r>
      <w:r w:rsidR="00803E90">
        <w:t xml:space="preserve"> meta-analysis</w:t>
      </w:r>
      <w:ins w:id="540" w:author="Jeroen Hoogland" w:date="2020-12-08T15:41:00Z">
        <w:r w:rsidR="00FB2061">
          <w:t xml:space="preserve"> if the </w:t>
        </w:r>
      </w:ins>
      <w:commentRangeStart w:id="541"/>
      <w:ins w:id="542" w:author="Jeroen Hoogland" w:date="2020-12-08T15:42:00Z">
        <w:r w:rsidR="00FB2061">
          <w:t xml:space="preserve">study-specific </w:t>
        </w:r>
      </w:ins>
      <w:ins w:id="543" w:author="Jeroen Hoogland" w:date="2020-12-08T15:41:00Z">
        <w:r w:rsidR="00FB2061">
          <w:t>models are correctly specified</w:t>
        </w:r>
      </w:ins>
      <w:commentRangeEnd w:id="541"/>
      <w:ins w:id="544" w:author="Jeroen Hoogland" w:date="2020-12-08T15:58:00Z">
        <w:r w:rsidR="0061275F">
          <w:rPr>
            <w:rStyle w:val="CommentReference"/>
          </w:rPr>
          <w:commentReference w:id="541"/>
        </w:r>
      </w:ins>
      <w:ins w:id="545" w:author="Jeroen Hoogland" w:date="2020-12-08T15:41:00Z">
        <w:r w:rsidR="00FB2061">
          <w:t xml:space="preserve"> </w:t>
        </w:r>
        <w:commentRangeStart w:id="546"/>
        <w:commentRangeStart w:id="547"/>
        <w:commentRangeEnd w:id="546"/>
        <w:r w:rsidR="00FB2061">
          <w:rPr>
            <w:rStyle w:val="CommentReference"/>
          </w:rPr>
          <w:commentReference w:id="546"/>
        </w:r>
        <w:commentRangeEnd w:id="547"/>
        <w:r w:rsidR="00FB2061">
          <w:rPr>
            <w:rStyle w:val="CommentReference"/>
          </w:rPr>
          <w:commentReference w:id="547"/>
        </w:r>
      </w:ins>
      <w:r w:rsidR="001F0C65">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632CE4">
        <w:t xml:space="preserve">However, </w:t>
      </w:r>
      <w:del w:id="548" w:author="Jeroen Hoogland" w:date="2020-12-08T15:59:00Z">
        <w:r w:rsidR="007C368E">
          <w:delText xml:space="preserve">in </w:delText>
        </w:r>
        <w:commentRangeStart w:id="549"/>
        <w:r w:rsidR="007C368E">
          <w:delText xml:space="preserve">splines </w:delText>
        </w:r>
        <w:commentRangeEnd w:id="549"/>
        <w:r w:rsidR="0061275F" w:rsidDel="0061275F">
          <w:rPr>
            <w:rStyle w:val="CommentReference"/>
          </w:rPr>
          <w:commentReference w:id="549"/>
        </w:r>
      </w:del>
      <w:r w:rsidR="00965F50">
        <w:t xml:space="preserve">this argument </w:t>
      </w:r>
      <w:r w:rsidR="00D24D1D">
        <w:t xml:space="preserve">may </w:t>
      </w:r>
      <w:r w:rsidR="00690F6D">
        <w:t xml:space="preserve">not </w:t>
      </w:r>
      <w:r w:rsidR="00645D89">
        <w:t>be relevant</w:t>
      </w:r>
      <w:ins w:id="550" w:author="Jeroen Hoogland" w:date="2020-12-08T15:59:00Z">
        <w:r w:rsidR="0061275F">
          <w:t xml:space="preserve"> in practice, since models can in general not be expected to be correctly specified</w:t>
        </w:r>
      </w:ins>
      <w:ins w:id="551" w:author="Jeroen Hoogland" w:date="2020-12-10T18:17:00Z">
        <w:r w:rsidR="00645D89">
          <w:t>.</w:t>
        </w:r>
      </w:ins>
      <w:del w:id="552" w:author="Jeroen Hoogland" w:date="2020-12-10T18:17:00Z">
        <w:r w:rsidR="00645D89">
          <w:delText>.</w:delText>
        </w:r>
      </w:del>
      <w:r w:rsidR="00DA75F1">
        <w:t xml:space="preserve"> </w:t>
      </w:r>
      <w:del w:id="553" w:author="Jeroen Hoogland" w:date="2020-12-08T16:00:00Z">
        <w:r w:rsidR="00327745">
          <w:delText>In</w:delText>
        </w:r>
        <w:r w:rsidR="003F1551">
          <w:delText xml:space="preserve"> practice</w:delText>
        </w:r>
        <w:r w:rsidR="00E00930">
          <w:delText>,</w:delText>
        </w:r>
        <w:r w:rsidR="003F1551">
          <w:delText xml:space="preserve"> </w:delText>
        </w:r>
        <w:r w:rsidR="001038C0">
          <w:delText xml:space="preserve">specifying correctly </w:delText>
        </w:r>
        <w:r w:rsidR="00A25113">
          <w:delText xml:space="preserve">a non-linear </w:delText>
        </w:r>
        <w:r w:rsidR="004B2E8A">
          <w:delText xml:space="preserve">association </w:delText>
        </w:r>
        <w:r w:rsidR="009A6B10">
          <w:delText xml:space="preserve">is </w:delText>
        </w:r>
        <w:r w:rsidR="000C5187">
          <w:delText>challenging</w:delText>
        </w:r>
        <w:r w:rsidR="001F73B8">
          <w:delText>.</w:delText>
        </w:r>
        <w:r w:rsidR="00183C9D">
          <w:delText xml:space="preserve"> </w:delText>
        </w:r>
      </w:del>
      <w:r w:rsidR="00792AF9">
        <w:t xml:space="preserve">For instance, </w:t>
      </w:r>
      <w:r w:rsidR="005C5FDF">
        <w:t xml:space="preserve">in our illustrative examples </w:t>
      </w:r>
      <w:r w:rsidR="00CC34ED">
        <w:t xml:space="preserve">we </w:t>
      </w:r>
      <w:r w:rsidR="00881709">
        <w:t>generated quadratic</w:t>
      </w:r>
      <w:r w:rsidR="00614BA1">
        <w:t xml:space="preserve"> and qua</w:t>
      </w:r>
      <w:r w:rsidR="00D37D2A">
        <w:t>r</w:t>
      </w:r>
      <w:r w:rsidR="00614BA1">
        <w:t xml:space="preserve">tic </w:t>
      </w:r>
      <w:r w:rsidR="007B228D">
        <w:t>association</w:t>
      </w:r>
      <w:r w:rsidR="005F6E26">
        <w:t>s</w:t>
      </w:r>
      <w:r w:rsidR="007B228D">
        <w:t xml:space="preserve"> for the control and treated </w:t>
      </w:r>
      <w:r w:rsidR="00D37D2A">
        <w:t xml:space="preserve">group, </w:t>
      </w:r>
      <w:r w:rsidR="006529B8">
        <w:t>respectively</w:t>
      </w:r>
      <w:r w:rsidR="008938D7">
        <w:t>. However,</w:t>
      </w:r>
      <w:r w:rsidR="00BE732C">
        <w:t xml:space="preserve"> during the analysis</w:t>
      </w:r>
      <w:r w:rsidR="00E540D9">
        <w:t xml:space="preserve"> </w:t>
      </w:r>
      <w:r w:rsidR="00BE732C">
        <w:t>we</w:t>
      </w:r>
      <w:r w:rsidR="00E540D9">
        <w:t xml:space="preserve"> </w:t>
      </w:r>
      <w:r w:rsidR="0050270B">
        <w:t xml:space="preserve">used </w:t>
      </w:r>
      <w:r w:rsidR="00A547A5">
        <w:t>splines</w:t>
      </w:r>
      <w:r w:rsidR="003F1B02">
        <w:t xml:space="preserve"> to</w:t>
      </w:r>
      <w:r w:rsidR="001B5764">
        <w:t xml:space="preserve"> model</w:t>
      </w:r>
      <w:r w:rsidR="00C04BBE">
        <w:t xml:space="preserve"> these associations</w:t>
      </w:r>
      <w:r w:rsidR="00EF4501">
        <w:t xml:space="preserve"> </w:t>
      </w:r>
      <w:r w:rsidR="00D37D2A">
        <w:t xml:space="preserve">and the resulting curves were not a perfect representation of the prespecified curves; </w:t>
      </w:r>
      <w:r w:rsidR="00EF4501">
        <w:t xml:space="preserve">therefore </w:t>
      </w:r>
      <w:r w:rsidR="00FE38DF">
        <w:t>our model</w:t>
      </w:r>
      <w:r w:rsidR="0099266F">
        <w:t xml:space="preserve"> </w:t>
      </w:r>
      <w:r w:rsidR="005F4728">
        <w:t>may</w:t>
      </w:r>
      <w:r w:rsidR="0099266F">
        <w:t xml:space="preserve"> be considered</w:t>
      </w:r>
      <w:r w:rsidR="00EF4501">
        <w:t xml:space="preserve"> </w:t>
      </w:r>
      <w:r w:rsidR="00013B83">
        <w:t>mis</w:t>
      </w:r>
      <w:r w:rsidR="007F1CEE">
        <w:t>-</w:t>
      </w:r>
      <w:r w:rsidR="00013B83">
        <w:t>specified</w:t>
      </w:r>
      <w:r w:rsidR="00D33C4E">
        <w:t>.</w:t>
      </w:r>
      <w:r w:rsidR="00CB5E9F">
        <w:t xml:space="preserve"> </w:t>
      </w:r>
      <w:commentRangeStart w:id="554"/>
      <w:r w:rsidR="00D37D2A">
        <w:t>Only i</w:t>
      </w:r>
      <w:r w:rsidR="00E327BF">
        <w:t xml:space="preserve">n the first scenario, </w:t>
      </w:r>
      <w:r w:rsidR="00D37D2A">
        <w:t>the</w:t>
      </w:r>
      <w:r w:rsidR="00B45406">
        <w:t xml:space="preserve"> </w:t>
      </w:r>
      <w:r w:rsidR="00F27E59">
        <w:t xml:space="preserve">multivariate meta-analysis </w:t>
      </w:r>
      <w:r w:rsidR="00D37D2A">
        <w:t>had</w:t>
      </w:r>
      <w:r w:rsidR="00397D46">
        <w:t xml:space="preserve"> approximately the same </w:t>
      </w:r>
      <w:r w:rsidR="00E458F3">
        <w:t>efficiency</w:t>
      </w:r>
      <w:r w:rsidR="00081C15">
        <w:t xml:space="preserve"> as pointwise</w:t>
      </w:r>
      <w:r w:rsidR="00D37D2A">
        <w:t xml:space="preserve"> meta-analysis</w:t>
      </w:r>
      <w:r w:rsidR="00081C15">
        <w:t xml:space="preserve"> and GAMMs</w:t>
      </w:r>
      <w:commentRangeEnd w:id="554"/>
      <w:r w:rsidR="00C320A9">
        <w:rPr>
          <w:rStyle w:val="CommentReference"/>
        </w:rPr>
        <w:commentReference w:id="554"/>
      </w:r>
      <w:r w:rsidR="00DF1C1A">
        <w:t>.</w:t>
      </w:r>
      <w:r w:rsidR="00BD7EF7">
        <w:t xml:space="preserve"> </w:t>
      </w:r>
      <w:r w:rsidR="003D41FE">
        <w:t xml:space="preserve"> </w:t>
      </w:r>
      <w:commentRangeStart w:id="555"/>
      <w:r w:rsidR="00D37D2A">
        <w:t xml:space="preserve">A </w:t>
      </w:r>
      <w:r w:rsidR="00F33AF7">
        <w:t>ma</w:t>
      </w:r>
      <w:r w:rsidR="00D37D2A">
        <w:t>jor</w:t>
      </w:r>
      <w:r w:rsidR="00F33AF7">
        <w:t xml:space="preserve"> </w:t>
      </w:r>
      <w:r w:rsidR="001120EF">
        <w:t xml:space="preserve">limitation </w:t>
      </w:r>
      <w:r w:rsidR="00D37D2A">
        <w:t xml:space="preserve">of </w:t>
      </w:r>
      <w:r w:rsidR="00D37D2A">
        <w:lastRenderedPageBreak/>
        <w:t xml:space="preserve">multivariate meta-analysis </w:t>
      </w:r>
      <w:r w:rsidR="00F33AF7">
        <w:t xml:space="preserve">is </w:t>
      </w:r>
      <w:r w:rsidR="00C1703C">
        <w:t>th</w:t>
      </w:r>
      <w:r w:rsidR="0027608F">
        <w:t xml:space="preserve">at </w:t>
      </w:r>
      <w:r w:rsidR="00D37D2A">
        <w:t xml:space="preserve">it </w:t>
      </w:r>
      <w:r w:rsidR="00C67C74">
        <w:t>lacks robustness</w:t>
      </w:r>
      <w:r w:rsidR="0051151B">
        <w:t xml:space="preserve"> to </w:t>
      </w:r>
      <w:r w:rsidR="00D37D2A">
        <w:t xml:space="preserve">changes in the </w:t>
      </w:r>
      <w:r w:rsidR="0051151B">
        <w:t>model</w:t>
      </w:r>
      <w:r w:rsidR="00C67C74">
        <w:t>.</w:t>
      </w:r>
      <w:r w:rsidR="00D07387">
        <w:t xml:space="preserve"> </w:t>
      </w:r>
      <w:r w:rsidR="00234C8F">
        <w:t>For instance,</w:t>
      </w:r>
      <w:r w:rsidR="00B65B42">
        <w:t xml:space="preserve"> </w:t>
      </w:r>
      <w:r w:rsidR="003835E9">
        <w:t>in the second and third scenario</w:t>
      </w:r>
      <w:ins w:id="556" w:author="Jeroen Hoogland" w:date="2020-12-08T16:02:00Z">
        <w:r w:rsidR="00323257">
          <w:t>,</w:t>
        </w:r>
      </w:ins>
      <w:r w:rsidR="003835E9">
        <w:t xml:space="preserve"> </w:t>
      </w:r>
      <w:r w:rsidR="00B65B42">
        <w:t xml:space="preserve">multivariate meta-analysis showed </w:t>
      </w:r>
      <w:r w:rsidR="007620E2">
        <w:t xml:space="preserve">very different results when combined with RCS </w:t>
      </w:r>
      <w:r w:rsidR="00D37D2A">
        <w:t>or</w:t>
      </w:r>
      <w:r w:rsidR="00234C8F">
        <w:t xml:space="preserve"> </w:t>
      </w:r>
      <w:r w:rsidR="001E4A74">
        <w:t>B-splines</w:t>
      </w:r>
      <w:r w:rsidR="00901EEC">
        <w:t>, see Figures 10 and 11.</w:t>
      </w:r>
      <w:r w:rsidR="00A41376">
        <w:t xml:space="preserve"> </w:t>
      </w:r>
      <w:commentRangeEnd w:id="555"/>
      <w:r w:rsidR="00323257">
        <w:rPr>
          <w:rStyle w:val="CommentReference"/>
        </w:rPr>
        <w:commentReference w:id="555"/>
      </w:r>
      <w:r w:rsidR="00C11544">
        <w:t xml:space="preserve">Furthermore, it is less flexible </w:t>
      </w:r>
      <w:r w:rsidR="000B4230">
        <w:t>compared to pointwise meta-analysis</w:t>
      </w:r>
      <w:r w:rsidR="00555DCC">
        <w:t>,</w:t>
      </w:r>
      <w:r w:rsidR="00840458">
        <w:t xml:space="preserve"> since</w:t>
      </w:r>
      <w:r w:rsidR="00C67C74">
        <w:t xml:space="preserve"> </w:t>
      </w:r>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w:t>
      </w:r>
      <w:r w:rsidR="00EE649A">
        <w:t xml:space="preserve">same </w:t>
      </w:r>
      <w:r w:rsidR="00D44084">
        <w:t xml:space="preserve">type of spline, </w:t>
      </w:r>
      <w:r w:rsidR="00EE649A">
        <w:t xml:space="preserve">same </w:t>
      </w:r>
      <w:r w:rsidR="00D44084">
        <w:t xml:space="preserve">number and </w:t>
      </w:r>
      <w:r w:rsidR="00D70E5B">
        <w:t xml:space="preserve">positions of </w:t>
      </w:r>
      <w:r w:rsidR="009C03DA">
        <w:t xml:space="preserve">knots and </w:t>
      </w:r>
      <w:r w:rsidR="0041292A">
        <w:t>the</w:t>
      </w:r>
      <w:r w:rsidR="000559CE">
        <w:t xml:space="preserve"> same</w:t>
      </w:r>
      <w:r w:rsidR="0041292A">
        <w:t xml:space="preserve"> range of X</w:t>
      </w:r>
      <w:r w:rsidR="009638B0">
        <w:t xml:space="preserve"> </w:t>
      </w:r>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r w:rsidR="00C04278">
        <w:t xml:space="preserve"> </w:t>
      </w:r>
      <w:r w:rsidR="003C20FE">
        <w:t xml:space="preserve">This restriction </w:t>
      </w:r>
      <w:r w:rsidR="00C24267">
        <w:t xml:space="preserve">may be problematic in cases where </w:t>
      </w:r>
      <w:r w:rsidR="00C840EB">
        <w:t>a subset of</w:t>
      </w:r>
      <w:r w:rsidR="00C24267">
        <w:t xml:space="preserve"> </w:t>
      </w:r>
      <w:r w:rsidR="0054451B">
        <w:t xml:space="preserve">studies included in </w:t>
      </w:r>
      <w:r w:rsidR="003B1461">
        <w:t>the</w:t>
      </w:r>
      <w:r w:rsidR="0054451B">
        <w:t xml:space="preserve"> meta-analysis</w:t>
      </w:r>
      <w:r w:rsidR="00FF7D4C">
        <w:t xml:space="preserve"> </w:t>
      </w:r>
      <w:r w:rsidR="000941D7">
        <w:t>has</w:t>
      </w:r>
      <w:r w:rsidR="00C11544">
        <w:t xml:space="preserve"> a</w:t>
      </w:r>
      <w:r w:rsidR="00FF7D4C">
        <w:t xml:space="preserve"> limited number of participants.</w:t>
      </w:r>
      <w:r w:rsidR="00E66580">
        <w:t xml:space="preserve"> </w:t>
      </w:r>
      <w:r w:rsidR="00564F39">
        <w:t>In that case</w:t>
      </w:r>
      <w:ins w:id="557" w:author="Jeroen Hoogland" w:date="2020-12-08T16:08:00Z">
        <w:r w:rsidR="0098043A">
          <w:t>,</w:t>
        </w:r>
      </w:ins>
      <w:r w:rsidR="00564F39">
        <w:t xml:space="preserve"> </w:t>
      </w:r>
      <w:r w:rsidR="001A477D">
        <w:t>m</w:t>
      </w:r>
      <w:r w:rsidR="00564F39">
        <w:t>odelling</w:t>
      </w:r>
      <w:r w:rsidR="00C36BA0">
        <w:t xml:space="preserve"> the association</w:t>
      </w:r>
      <w:r w:rsidR="00B1572A">
        <w:t xml:space="preserve"> between the outcome and</w:t>
      </w:r>
      <w:r w:rsidR="00C36BA0">
        <w:t xml:space="preserve"> </w:t>
      </w:r>
      <w:r w:rsidR="00EE649A">
        <w:t xml:space="preserve">the </w:t>
      </w:r>
      <w:r w:rsidR="00A42E62">
        <w:t>spline</w:t>
      </w:r>
      <w:r w:rsidR="00B1572A">
        <w:t xml:space="preserve"> transformations of X</w:t>
      </w:r>
      <w:r w:rsidR="00235912">
        <w:t xml:space="preserve"> </w:t>
      </w:r>
      <w:r w:rsidR="00E66580">
        <w:t>may fail to converg</w:t>
      </w:r>
      <w:r w:rsidR="00B95286">
        <w:t>e</w:t>
      </w:r>
      <w:r w:rsidR="00EE649A">
        <w:t>,</w:t>
      </w:r>
      <w:r w:rsidR="00A517DA">
        <w:t xml:space="preserve"> and only </w:t>
      </w:r>
      <w:r w:rsidR="004E19E5">
        <w:t xml:space="preserve">multivariate meta-analysis </w:t>
      </w:r>
      <w:r w:rsidR="00C11544">
        <w:t>based on</w:t>
      </w:r>
      <w:r w:rsidR="00EE649A">
        <w:t xml:space="preserve"> </w:t>
      </w:r>
      <w:r w:rsidR="00EE649A" w:rsidRPr="00C623C4">
        <w:t>simple</w:t>
      </w:r>
      <w:r w:rsidR="004E19E5" w:rsidRPr="00C623C4">
        <w:t xml:space="preserve"> linear</w:t>
      </w:r>
      <w:r w:rsidR="00C11544" w:rsidRPr="00C623C4">
        <w:t xml:space="preserve"> models</w:t>
      </w:r>
      <w:r w:rsidR="004E19E5">
        <w:t xml:space="preserve"> may be possible.</w:t>
      </w:r>
      <w:r w:rsidR="00E8119C">
        <w:t xml:space="preserve"> </w:t>
      </w:r>
      <w:r w:rsidR="00184307">
        <w:t>Finally,</w:t>
      </w:r>
      <w:r w:rsidR="00667848">
        <w:t xml:space="preserve"> since </w:t>
      </w:r>
      <w:r w:rsidR="00DF2830">
        <w:t xml:space="preserve">multivariate meta-analysis </w:t>
      </w:r>
      <w:r w:rsidR="00316825">
        <w:t xml:space="preserve">pools </w:t>
      </w:r>
      <w:r w:rsidR="00C11544">
        <w:t xml:space="preserve">the </w:t>
      </w:r>
      <w:r w:rsidR="00D368DB">
        <w:t>coefficients</w:t>
      </w:r>
      <w:r w:rsidR="00941AEF">
        <w:t xml:space="preserve"> </w:t>
      </w:r>
      <w:r w:rsidR="0027286B">
        <w:t>estimated during the first</w:t>
      </w:r>
      <w:r w:rsidR="00EE649A">
        <w:t xml:space="preserve"> </w:t>
      </w:r>
      <w:r w:rsidR="0027286B">
        <w:t>stage</w:t>
      </w:r>
      <w:commentRangeStart w:id="558"/>
      <w:ins w:id="559" w:author="Jeroen Hoogland" w:date="2020-12-08T16:09:00Z">
        <w:r w:rsidR="0098043A">
          <w:t>,</w:t>
        </w:r>
      </w:ins>
      <w:r w:rsidR="00492577">
        <w:t xml:space="preserve"> it may not be compatible </w:t>
      </w:r>
      <w:r w:rsidR="00032B71">
        <w:t xml:space="preserve">with </w:t>
      </w:r>
      <w:r w:rsidR="00F339E2">
        <w:t>approaches where penalisation</w:t>
      </w:r>
      <w:r w:rsidR="00F06405">
        <w:t xml:space="preserve"> </w:t>
      </w:r>
      <w:r w:rsidR="005B2109">
        <w:t xml:space="preserve">to </w:t>
      </w:r>
      <w:r w:rsidR="00EE649A">
        <w:t>those coefficients</w:t>
      </w:r>
      <w:r w:rsidR="005B2109">
        <w:t xml:space="preserve"> </w:t>
      </w:r>
      <w:r w:rsidR="00F06405">
        <w:t xml:space="preserve">is </w:t>
      </w:r>
      <w:r w:rsidR="00D607B4">
        <w:t>applied</w:t>
      </w:r>
      <w:commentRangeEnd w:id="558"/>
      <w:r w:rsidR="0098043A">
        <w:rPr>
          <w:rStyle w:val="CommentReference"/>
        </w:rPr>
        <w:commentReference w:id="558"/>
      </w:r>
      <w:r w:rsidR="00516E2B">
        <w:t xml:space="preserve">. </w:t>
      </w:r>
      <w:r w:rsidR="0039731F">
        <w:t xml:space="preserve"> </w:t>
      </w:r>
    </w:p>
    <w:p w14:paraId="2CC16F27" w14:textId="51EB315C" w:rsidR="00ED7FEF" w:rsidRDefault="00780C20" w:rsidP="00594FB1">
      <w:pPr>
        <w:spacing w:after="0"/>
        <w:rPr>
          <w:b/>
          <w:bCs/>
        </w:rPr>
      </w:pPr>
      <w:r w:rsidRPr="0095079B">
        <w:rPr>
          <w:b/>
          <w:bCs/>
        </w:rPr>
        <w:t xml:space="preserve">GAMM can handle different study domains and sample sizes, whilst producing smooth pooled regression curves, but careful modelling </w:t>
      </w:r>
      <w:r w:rsidR="0095079B">
        <w:rPr>
          <w:b/>
          <w:bCs/>
        </w:rPr>
        <w:t xml:space="preserve">is </w:t>
      </w:r>
      <w:r w:rsidRPr="0095079B">
        <w:rPr>
          <w:b/>
          <w:bCs/>
        </w:rPr>
        <w:t>required</w:t>
      </w:r>
    </w:p>
    <w:p w14:paraId="21988236" w14:textId="288E6E4B" w:rsidR="00E44653" w:rsidRPr="00E44653" w:rsidRDefault="00041133" w:rsidP="00DD0130">
      <w:pPr>
        <w:spacing w:after="180"/>
        <w:ind w:firstLine="431"/>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r w:rsidR="00E44653" w:rsidRPr="00E44653">
        <w:t>d</w:t>
      </w:r>
      <w:r w:rsidR="002D256A" w:rsidRPr="00E44653">
        <w:t>ifferences in the distributions of X</w:t>
      </w:r>
      <w:r w:rsidR="009F7A04" w:rsidRPr="00E44653">
        <w:t xml:space="preserve"> across studies</w:t>
      </w:r>
      <w:r w:rsidR="00043AF6">
        <w:t xml:space="preserve">, </w:t>
      </w:r>
      <w:r w:rsidR="00D90235" w:rsidRPr="00E44653">
        <w:t xml:space="preserve">include all </w:t>
      </w:r>
      <w:r w:rsidR="00F12050" w:rsidRPr="00E44653">
        <w:t>studies regardless of the number of observations</w:t>
      </w:r>
      <w:r w:rsidR="001120EF" w:rsidRPr="00E44653">
        <w:t xml:space="preserve">, and result in smooth pooled curves and confidence intervals. </w:t>
      </w:r>
      <w:r w:rsidR="00A0495B" w:rsidRPr="00E44653">
        <w:t xml:space="preserve">The main disadvantage of GAMMs is that </w:t>
      </w:r>
      <w:commentRangeStart w:id="560"/>
      <w:r w:rsidR="001C7BE2" w:rsidRPr="00E44653">
        <w:t xml:space="preserve">we may lose </w:t>
      </w:r>
      <w:del w:id="561" w:author="Jeroen Hoogland" w:date="2020-12-08T16:10:00Z">
        <w:r w:rsidR="001C7BE2" w:rsidRPr="00E44653">
          <w:delText xml:space="preserve">the </w:delText>
        </w:r>
      </w:del>
      <w:r w:rsidR="001C7BE2" w:rsidRPr="00E44653">
        <w:t xml:space="preserve">insight </w:t>
      </w:r>
      <w:ins w:id="562" w:author="Jeroen Hoogland" w:date="2020-12-10T18:17:00Z">
        <w:r w:rsidR="001120EF" w:rsidRPr="00E44653">
          <w:t>in</w:t>
        </w:r>
      </w:ins>
      <w:ins w:id="563" w:author="Jeroen Hoogland" w:date="2020-12-08T16:10:00Z">
        <w:r w:rsidR="00096EA0">
          <w:t>to</w:t>
        </w:r>
      </w:ins>
      <w:del w:id="564" w:author="Jeroen Hoogland" w:date="2020-12-10T18:17:00Z">
        <w:r w:rsidR="001120EF" w:rsidRPr="00E44653">
          <w:delText>in</w:delText>
        </w:r>
      </w:del>
      <w:r w:rsidR="001120EF" w:rsidRPr="00E44653">
        <w:t xml:space="preserve">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EE649A">
        <w:t xml:space="preserve">the </w:t>
      </w:r>
      <w:r w:rsidR="00A107C7" w:rsidRPr="00E44653">
        <w:t>two-stage methods</w:t>
      </w:r>
      <w:commentRangeEnd w:id="560"/>
      <w:r w:rsidR="00D11DF8">
        <w:rPr>
          <w:rStyle w:val="CommentReference"/>
        </w:rPr>
        <w:commentReference w:id="560"/>
      </w:r>
      <w:r w:rsidR="00A107C7" w:rsidRPr="00E44653">
        <w:t>.</w:t>
      </w:r>
      <w:r w:rsidR="008C5D17" w:rsidRPr="00E44653">
        <w:t xml:space="preserve"> </w:t>
      </w:r>
      <w:r w:rsidR="00B2595D" w:rsidRPr="00E44653">
        <w:t xml:space="preserve">Furthermore, </w:t>
      </w:r>
      <w:r w:rsidR="002C47A9" w:rsidRPr="00E44653">
        <w:t>GAMMs require</w:t>
      </w:r>
      <w:r w:rsidR="00767604" w:rsidRPr="00E44653">
        <w:t xml:space="preserve"> </w:t>
      </w:r>
      <w:r w:rsidR="002C47A9" w:rsidRPr="00E44653">
        <w:t xml:space="preserve">careful </w:t>
      </w:r>
      <w:r w:rsidR="00E7228E" w:rsidRPr="00E44653">
        <w:t>m</w:t>
      </w:r>
      <w:r w:rsidR="002C47A9" w:rsidRPr="00E44653">
        <w:t>odelling</w:t>
      </w:r>
      <w:r w:rsidR="00E7228E" w:rsidRPr="00E44653">
        <w:t xml:space="preserve">, especially when aggregation (ecological) bias </w:t>
      </w:r>
      <w:r w:rsidR="008C244B" w:rsidRPr="00E44653">
        <w:t>might be</w:t>
      </w:r>
      <w:r w:rsidR="00E7228E" w:rsidRPr="00E44653">
        <w:t xml:space="preserve"> </w:t>
      </w:r>
      <w:r w:rsidR="008C244B" w:rsidRPr="00E44653">
        <w:t>present</w:t>
      </w:r>
      <w:r w:rsidR="00EE649A">
        <w:t>,</w:t>
      </w:r>
      <w:r w:rsidR="008C244B" w:rsidRPr="00E44653">
        <w:t xml:space="preserve"> </w:t>
      </w:r>
      <w:commentRangeStart w:id="565"/>
      <w:r w:rsidR="008C244B" w:rsidRPr="00E44653">
        <w:t xml:space="preserve">as discussed by </w:t>
      </w:r>
      <w:commentRangeEnd w:id="565"/>
      <w:r w:rsidR="000624E7">
        <w:rPr>
          <w:rStyle w:val="CommentReference"/>
        </w:rPr>
        <w:commentReference w:id="565"/>
      </w:r>
      <w:r w:rsidR="008C244B" w:rsidRPr="00E44653">
        <w:t>Riley et al.</w:t>
      </w:r>
      <w:r w:rsidR="0095079B">
        <w:t xml:space="preserve">, Hua et al., </w:t>
      </w:r>
      <w:r w:rsidR="00AA1700" w:rsidRPr="00E44653">
        <w:t xml:space="preserve"> Belias et al</w:t>
      </w:r>
      <w:r w:rsidR="0081212D" w:rsidRPr="00E44653">
        <w:t>.</w:t>
      </w:r>
      <w:r w:rsidR="008C244B" w:rsidRPr="00E44653">
        <w:t xml:space="preserve"> </w:t>
      </w:r>
      <w:r w:rsidR="00AA1700" w:rsidRPr="00E44653">
        <w:fldChar w:fldCharType="begin"/>
      </w:r>
      <w:r w:rsidR="00494D73">
        <w:instrText xml:space="preserve"> ADDIN ZOTERO_ITEM CSL_CITATION {"citationID":"XcC7xtOI","properties":{"formattedCitation":"[25, 46, 56]","plainCitation":"[25, 46, 56]","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level covariates: Statistical recommendations for conduct and planning","title-short":"Individual participant data meta</w:instrText>
      </w:r>
      <w:r w:rsidR="00494D73">
        <w:rPr>
          <w:rFonts w:ascii="Times New Roman" w:hAnsi="Times New Roman" w:cs="Times New Roman"/>
        </w:rPr>
        <w:instrText>‐</w:instrText>
      </w:r>
      <w:r w:rsidR="00494D73">
        <w:instrText>analysis to examine interactions between treatment effect and participant</w:instrText>
      </w:r>
      <w:r w:rsidR="00494D73">
        <w:rPr>
          <w:rFonts w:ascii="Times New Roman" w:hAnsi="Times New Roman" w:cs="Times New Roman"/>
        </w:rPr>
        <w:instrText>‐</w:instrText>
      </w:r>
      <w:r w:rsidR="00494D73">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494D73" w:rsidRPr="00494D73">
        <w:rPr>
          <w:rFonts w:ascii="Garamond" w:hAnsi="Garamond"/>
        </w:rPr>
        <w:t>[25, 46, 56]</w:t>
      </w:r>
      <w:r w:rsidR="00AA1700" w:rsidRPr="00E44653">
        <w:fldChar w:fldCharType="end"/>
      </w:r>
      <w:r w:rsidR="008C244B" w:rsidRPr="00E44653">
        <w:t>.</w:t>
      </w:r>
    </w:p>
    <w:p w14:paraId="4D71E1AD" w14:textId="01DDD213" w:rsidR="00FD3A45" w:rsidRDefault="000B7B1C">
      <w:pPr>
        <w:pStyle w:val="Heading1"/>
      </w:pPr>
      <w:r>
        <w:t>Software</w:t>
      </w:r>
    </w:p>
    <w:p w14:paraId="42C4E092" w14:textId="34724823" w:rsidR="001F60BE" w:rsidRDefault="00636139" w:rsidP="00F269DC">
      <w:pPr>
        <w:pStyle w:val="FirstParagraph"/>
        <w:ind w:firstLine="431"/>
      </w:pPr>
      <w:bookmarkStart w:id="566" w:name="sec6"/>
      <w:r>
        <w:t xml:space="preserve">All analyses were performed </w:t>
      </w:r>
      <w:r w:rsidR="00D735F0">
        <w:t xml:space="preserve">with </w:t>
      </w:r>
      <w:r>
        <w:t xml:space="preserve">the statistical software R version </w:t>
      </w:r>
      <w:commentRangeStart w:id="567"/>
      <w:commentRangeStart w:id="568"/>
      <w:r>
        <w:t>3.6.0</w:t>
      </w:r>
      <w:commentRangeEnd w:id="567"/>
      <w:r w:rsidR="00D735F0">
        <w:rPr>
          <w:rStyle w:val="CommentReference"/>
        </w:rPr>
        <w:commentReference w:id="567"/>
      </w:r>
      <w:commentRangeEnd w:id="568"/>
      <w:r w:rsidR="00131F11">
        <w:rPr>
          <w:rStyle w:val="CommentReference"/>
        </w:rPr>
        <w:commentReference w:id="568"/>
      </w:r>
      <w:r>
        <w:t xml:space="preserve">. For data manipulation we used the </w:t>
      </w:r>
      <w:r>
        <w:rPr>
          <w:b/>
        </w:rPr>
        <w:t xml:space="preserve">tidyverse </w:t>
      </w:r>
      <w:r w:rsidR="00FE6B6B">
        <w:rPr>
          <w:b/>
        </w:rPr>
        <w:fldChar w:fldCharType="begin"/>
      </w:r>
      <w:r w:rsidR="00494D73">
        <w:rPr>
          <w:b/>
        </w:rPr>
        <w:instrText xml:space="preserve"> ADDIN ZOTERO_ITEM CSL_CITATION {"citationID":"SX0xMu6n","properties":{"formattedCitation":"[57]","plainCitation":"[57]","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494D73" w:rsidRPr="00494D73">
        <w:rPr>
          <w:rFonts w:ascii="Garamond" w:hAnsi="Garamond"/>
        </w:rPr>
        <w:t>[57]</w:t>
      </w:r>
      <w:r w:rsidR="00FE6B6B">
        <w:rPr>
          <w:b/>
        </w:rPr>
        <w:fldChar w:fldCharType="end"/>
      </w:r>
      <w:r w:rsidR="001F60BE">
        <w:t xml:space="preserve"> package, for the splines </w:t>
      </w:r>
      <w:r w:rsidR="00846668">
        <w:t xml:space="preserve">and </w:t>
      </w:r>
      <w:r w:rsidR="003C4930">
        <w:t>GAMMs</w:t>
      </w:r>
      <w:r w:rsidR="00846668">
        <w:t xml:space="preserve"> </w:t>
      </w:r>
      <w:r w:rsidR="001F60BE">
        <w:t xml:space="preserve">we used the </w:t>
      </w:r>
      <w:r w:rsidR="001F60BE">
        <w:rPr>
          <w:b/>
        </w:rPr>
        <w:t>mgcv</w:t>
      </w:r>
      <w:r w:rsidR="0040171C">
        <w:rPr>
          <w:b/>
        </w:rPr>
        <w:t xml:space="preserve"> </w:t>
      </w:r>
      <w:r w:rsidR="00FE6B6B">
        <w:rPr>
          <w:b/>
        </w:rPr>
        <w:fldChar w:fldCharType="begin"/>
      </w:r>
      <w:r w:rsidR="00494D73">
        <w:rPr>
          <w:b/>
        </w:rPr>
        <w:instrText xml:space="preserve"> ADDIN ZOTERO_ITEM CSL_CITATION {"citationID":"22VaWjCy","properties":{"formattedCitation":"[50]","plainCitation":"[50]","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494D73" w:rsidRPr="00494D73">
        <w:rPr>
          <w:rFonts w:ascii="Garamond" w:hAnsi="Garamond"/>
        </w:rPr>
        <w:t>[50]</w:t>
      </w:r>
      <w:r w:rsidR="00FE6B6B">
        <w:rPr>
          <w:b/>
        </w:rPr>
        <w:fldChar w:fldCharType="end"/>
      </w:r>
      <w:r w:rsidR="001F60BE">
        <w:t xml:space="preserve"> </w:t>
      </w:r>
      <w:r>
        <w:t>package, including its predict function for the confidence intervals, and for pointwise and multivariate meta-analys</w:t>
      </w:r>
      <w:r w:rsidR="00D735F0">
        <w:t>is</w:t>
      </w:r>
      <w:r>
        <w:t xml:space="preserve"> the </w:t>
      </w:r>
      <w:r w:rsidR="001F60BE">
        <w:rPr>
          <w:b/>
        </w:rPr>
        <w:t>meta</w:t>
      </w:r>
      <w:r w:rsidR="00FE6B6B">
        <w:rPr>
          <w:b/>
        </w:rPr>
        <w:t xml:space="preserve"> </w:t>
      </w:r>
      <w:r w:rsidR="00FE6B6B">
        <w:rPr>
          <w:b/>
        </w:rPr>
        <w:fldChar w:fldCharType="begin"/>
      </w:r>
      <w:r w:rsidR="00494D73">
        <w:rPr>
          <w:b/>
        </w:rPr>
        <w:instrText xml:space="preserve"> ADDIN ZOTERO_ITEM CSL_CITATION {"citationID":"oCplyDjo","properties":{"formattedCitation":"[58]","plainCitation":"[58]","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494D73" w:rsidRPr="00494D73">
        <w:rPr>
          <w:rFonts w:ascii="Garamond" w:hAnsi="Garamond"/>
        </w:rPr>
        <w:t>[58]</w:t>
      </w:r>
      <w:r w:rsidR="00FE6B6B">
        <w:rPr>
          <w:b/>
        </w:rPr>
        <w:fldChar w:fldCharType="end"/>
      </w:r>
      <w:r w:rsidR="001F60BE">
        <w:t xml:space="preserve"> and </w:t>
      </w:r>
      <w:r w:rsidR="001F60BE">
        <w:rPr>
          <w:b/>
        </w:rPr>
        <w:t>mvmeta</w:t>
      </w:r>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r w:rsidR="00222B8A">
        <w:t xml:space="preserve">Stata </w:t>
      </w:r>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t>
      </w:r>
      <w:commentRangeStart w:id="569"/>
      <w:commentRangeStart w:id="570"/>
      <w:r w:rsidR="001F60BE">
        <w:t xml:space="preserve">we provide </w:t>
      </w:r>
      <w:r w:rsidR="00E856FC">
        <w:t xml:space="preserve">the </w:t>
      </w:r>
      <w:r w:rsidR="001F60BE">
        <w:t>script</w:t>
      </w:r>
      <w:r w:rsidR="00E856FC">
        <w:t>s</w:t>
      </w:r>
      <w:r w:rsidR="001F60BE">
        <w:t xml:space="preserve"> to </w:t>
      </w:r>
      <w:commentRangeEnd w:id="569"/>
      <w:r w:rsidR="00D735F0">
        <w:rPr>
          <w:rStyle w:val="CommentReference"/>
        </w:rPr>
        <w:commentReference w:id="569"/>
      </w:r>
      <w:commentRangeEnd w:id="570"/>
      <w:r w:rsidR="001F0EE6">
        <w:rPr>
          <w:rStyle w:val="CommentReference"/>
        </w:rPr>
        <w:commentReference w:id="570"/>
      </w:r>
      <w:r w:rsidR="001F60BE">
        <w:t>apply splines in multiple studies scenarios</w:t>
      </w:r>
      <w:r w:rsidR="00D8622B">
        <w:t xml:space="preserve"> </w:t>
      </w:r>
      <w:r w:rsidR="00FE6B6B">
        <w:t>only in R</w:t>
      </w:r>
      <w:r w:rsidR="00EF29CC">
        <w:t>,</w:t>
      </w:r>
      <w:r w:rsidR="00EF29CC" w:rsidRPr="00EF29CC">
        <w:t xml:space="preserve"> </w:t>
      </w:r>
      <w:r w:rsidR="00EF29CC">
        <w:t>using the third illustrative scenario as an example</w:t>
      </w:r>
      <w:r w:rsidR="001F60BE">
        <w:t xml:space="preserve">.   </w:t>
      </w:r>
    </w:p>
    <w:bookmarkEnd w:id="566"/>
    <w:p w14:paraId="7C6DCF56" w14:textId="77777777" w:rsidR="00FE6B6B" w:rsidRDefault="00FE6B6B" w:rsidP="00FE6B6B">
      <w:pPr>
        <w:pStyle w:val="Heading1"/>
      </w:pPr>
      <w:r>
        <w:t>Empirical example</w:t>
      </w:r>
    </w:p>
    <w:p w14:paraId="5F375BD9" w14:textId="483AE692"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children, aged from 0 to 12 years old. The primary outcome was fever and/or ear-pain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r w:rsidR="00A644C2">
        <w:t xml:space="preserve"> acute otitis media</w:t>
      </w:r>
      <w:r w:rsidR="000A6E38">
        <w:t xml:space="preserve"> </w:t>
      </w:r>
      <w:r w:rsidR="00A644C2">
        <w:t>(</w:t>
      </w:r>
      <w:r w:rsidR="000A6E38">
        <w:t>AOM</w:t>
      </w:r>
      <w:r w:rsidR="00A644C2">
        <w:t>)</w:t>
      </w:r>
      <w:r w:rsidR="00B90C22">
        <w:t xml:space="preserve">. </w:t>
      </w:r>
    </w:p>
    <w:p w14:paraId="6F320FDF" w14:textId="4369E4CA" w:rsidR="00B90B99" w:rsidRDefault="002F7C79" w:rsidP="006D6FB3">
      <w:pPr>
        <w:pStyle w:val="Heading2"/>
      </w:pPr>
      <w:r>
        <w:t>Methods</w:t>
      </w:r>
    </w:p>
    <w:p w14:paraId="25563D20" w14:textId="17DCB0C0" w:rsidR="00394443" w:rsidRDefault="00730BBE" w:rsidP="00373E40">
      <w:pPr>
        <w:pStyle w:val="FirstParagraph"/>
        <w:ind w:firstLine="576"/>
      </w:pPr>
      <w:ins w:id="571" w:author="Jeroen Hoogland" w:date="2020-12-08T16:20:00Z">
        <w:r>
          <w:t xml:space="preserve">Data from one study were </w:t>
        </w:r>
      </w:ins>
      <w:del w:id="572" w:author="Jeroen Hoogland" w:date="2020-12-08T16:20:00Z">
        <w:r w:rsidR="00840B62">
          <w:delText xml:space="preserve">From </w:delText>
        </w:r>
        <w:r w:rsidR="00DA0F59">
          <w:delText xml:space="preserve">a </w:delText>
        </w:r>
        <w:r w:rsidR="00840B62">
          <w:delText xml:space="preserve">total of </w:delText>
        </w:r>
        <w:r w:rsidR="00D54629">
          <w:delText>6 studies</w:delText>
        </w:r>
        <w:r w:rsidR="00186147">
          <w:delText xml:space="preserve">, </w:delText>
        </w:r>
        <w:r w:rsidR="006D6FB3">
          <w:delText xml:space="preserve">we used 5 studies and </w:delText>
        </w:r>
      </w:del>
      <w:r w:rsidR="006D6FB3">
        <w:t xml:space="preserve">omitted </w:t>
      </w:r>
      <w:del w:id="573" w:author="Jeroen Hoogland" w:date="2020-12-08T16:20:00Z">
        <w:r w:rsidR="00205554">
          <w:delText>one</w:delText>
        </w:r>
        <w:r w:rsidR="007A1F39">
          <w:delText xml:space="preserve"> study </w:delText>
        </w:r>
      </w:del>
      <w:del w:id="574" w:author="Jeroen Hoogland" w:date="2020-12-08T16:18:00Z">
        <w:r w:rsidR="007A1F39">
          <w:delText xml:space="preserve">with </w:delText>
        </w:r>
        <w:r w:rsidR="00E335EB">
          <w:delText xml:space="preserve">315 </w:delText>
        </w:r>
        <w:r w:rsidR="00687890">
          <w:delText>p</w:delText>
        </w:r>
        <w:r w:rsidR="00E335EB">
          <w:delText>articipants</w:delText>
        </w:r>
        <w:r w:rsidR="00D54629">
          <w:delText xml:space="preserve"> </w:delText>
        </w:r>
        <w:r w:rsidR="00962B98">
          <w:delText>f</w:delText>
        </w:r>
        <w:r w:rsidR="00C00E10">
          <w:delText>rom</w:delText>
        </w:r>
        <w:r w:rsidR="00962B98">
          <w:delText xml:space="preserve"> all </w:delText>
        </w:r>
        <w:r w:rsidR="008C79D7">
          <w:delText xml:space="preserve">subsequent </w:delText>
        </w:r>
        <w:r w:rsidR="00962B98">
          <w:delText>analyses</w:delText>
        </w:r>
        <w:r w:rsidR="00AE4EA2">
          <w:delText xml:space="preserve"> </w:delText>
        </w:r>
      </w:del>
      <w:r w:rsidR="00855763">
        <w:t xml:space="preserve">as </w:t>
      </w:r>
      <w:del w:id="575" w:author="Jeroen Hoogland" w:date="2020-12-08T16:20:00Z">
        <w:r w:rsidR="00AE4EA2">
          <w:delText xml:space="preserve">the </w:delText>
        </w:r>
      </w:del>
      <w:r w:rsidR="00AE4EA2">
        <w:t xml:space="preserve">information </w:t>
      </w:r>
      <w:del w:id="576" w:author="Jeroen Hoogland" w:date="2020-12-08T16:20:00Z">
        <w:r w:rsidR="00AE4EA2">
          <w:delText xml:space="preserve">for </w:delText>
        </w:r>
      </w:del>
      <w:ins w:id="577" w:author="Jeroen Hoogland" w:date="2020-12-08T16:20:00Z">
        <w:r>
          <w:t xml:space="preserve">on </w:t>
        </w:r>
      </w:ins>
      <w:r w:rsidR="00AE4EA2">
        <w:t>unilateral or bilateral AOM was not reported</w:t>
      </w:r>
      <w:ins w:id="578" w:author="Jeroen Hoogland" w:date="2020-12-08T16:20:00Z">
        <w:r w:rsidR="00C24981">
          <w:t xml:space="preserve"> and </w:t>
        </w:r>
      </w:ins>
      <w:ins w:id="579" w:author="Jeroen Hoogland" w:date="2020-12-08T16:21:00Z">
        <w:r w:rsidR="00C24981">
          <w:t>the main purpose is just to illustrate the spline methods</w:t>
        </w:r>
      </w:ins>
      <w:ins w:id="580" w:author="Jeroen Hoogland" w:date="2020-12-10T18:17:00Z">
        <w:r w:rsidR="00AE4EA2">
          <w:t>.</w:t>
        </w:r>
      </w:ins>
      <w:del w:id="581" w:author="Jeroen Hoogland" w:date="2020-12-10T18:17:00Z">
        <w:r w:rsidR="00AE4EA2">
          <w:delText>.</w:delText>
        </w:r>
      </w:del>
      <w:r w:rsidR="00F47DB5">
        <w:t xml:space="preserve"> </w:t>
      </w:r>
      <w:r w:rsidR="00554A2F">
        <w:t xml:space="preserve">We </w:t>
      </w:r>
      <w:r w:rsidR="00554A2F" w:rsidRPr="00185E06">
        <w:t>used data of children till 9 years</w:t>
      </w:r>
      <w:r w:rsidR="000C074A">
        <w:t xml:space="preserve"> old</w:t>
      </w:r>
      <w:r w:rsidR="00D458AC">
        <w:t xml:space="preserve">, as </w:t>
      </w:r>
      <w:r w:rsidR="001D7E3A">
        <w:t xml:space="preserve">AOM above 9 years is </w:t>
      </w:r>
      <w:del w:id="582" w:author="Jeroen Hoogland" w:date="2020-12-08T16:21:00Z">
        <w:r w:rsidR="001D7E3A">
          <w:delText xml:space="preserve">seldom </w:delText>
        </w:r>
      </w:del>
      <w:ins w:id="583" w:author="Jeroen Hoogland" w:date="2020-12-08T16:21:00Z">
        <w:r w:rsidR="00C24981">
          <w:t xml:space="preserve">rare </w:t>
        </w:r>
      </w:ins>
      <w:r w:rsidR="001D7E3A">
        <w:t xml:space="preserve">and </w:t>
      </w:r>
      <w:r w:rsidR="00697FB0">
        <w:t xml:space="preserve">we </w:t>
      </w:r>
      <w:r w:rsidR="00BE761E">
        <w:t xml:space="preserve">had </w:t>
      </w:r>
      <w:r w:rsidR="001D7E3A">
        <w:t xml:space="preserve">a </w:t>
      </w:r>
      <w:r w:rsidR="008A0E75">
        <w:t xml:space="preserve">limited number of </w:t>
      </w:r>
      <w:r w:rsidR="00D458AC">
        <w:t>children o</w:t>
      </w:r>
      <w:r w:rsidR="00F51E2A">
        <w:t>ver</w:t>
      </w:r>
      <w:r w:rsidR="00076999">
        <w:t xml:space="preserve"> that age</w:t>
      </w:r>
      <w:r w:rsidR="00057678">
        <w:t xml:space="preserve"> (</w:t>
      </w:r>
      <w:r w:rsidR="00772CB6">
        <w:t xml:space="preserve">only </w:t>
      </w:r>
      <w:r w:rsidR="00057678">
        <w:t>15)</w:t>
      </w:r>
      <w:r w:rsidR="00076999">
        <w:t>.</w:t>
      </w:r>
      <w:r w:rsidR="002642C9">
        <w:t xml:space="preserve"> </w:t>
      </w:r>
      <w:r w:rsidR="00013DD3">
        <w:t>From the remaining</w:t>
      </w:r>
      <w:r w:rsidR="0090457B">
        <w:t xml:space="preserve"> </w:t>
      </w:r>
      <w:r w:rsidR="00840B62">
        <w:t xml:space="preserve">5 studies, </w:t>
      </w:r>
      <w:r w:rsidR="00205554">
        <w:t>one</w:t>
      </w:r>
      <w:r w:rsidR="005A4EEE">
        <w:t xml:space="preserve"> study</w:t>
      </w:r>
      <w:r w:rsidR="00A70CE9">
        <w:t xml:space="preserve"> (Appelman et al</w:t>
      </w:r>
      <w:r w:rsidR="00497E8E">
        <w:t xml:space="preserve">.) </w:t>
      </w:r>
      <w:r w:rsidR="005A4EEE">
        <w:t xml:space="preserve">had </w:t>
      </w:r>
      <w:r w:rsidR="006D6FB3">
        <w:t xml:space="preserve">a </w:t>
      </w:r>
      <w:r w:rsidR="005A4EEE">
        <w:t>limited number of events</w:t>
      </w:r>
      <w:r w:rsidR="004B2232">
        <w:t xml:space="preserve"> </w:t>
      </w:r>
      <w:r w:rsidR="006D6FB3">
        <w:t>(children with fever</w:t>
      </w:r>
      <w:r w:rsidR="000B3101">
        <w:t>/</w:t>
      </w:r>
      <w:r w:rsidR="006D6FB3">
        <w:t xml:space="preserve">ear pain) </w:t>
      </w:r>
      <w:r w:rsidR="004B2232">
        <w:t xml:space="preserve">and </w:t>
      </w:r>
      <w:r w:rsidR="00D735F0">
        <w:t xml:space="preserve">for </w:t>
      </w:r>
      <w:r w:rsidR="006D6FB3">
        <w:t>some age-</w:t>
      </w:r>
      <w:r w:rsidR="00D15E82">
        <w:t xml:space="preserve">bilateral </w:t>
      </w:r>
      <w:r w:rsidR="006D6FB3">
        <w:t>AOM combinations no events at all</w:t>
      </w:r>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r w:rsidR="00027AB4">
        <w:t>this</w:t>
      </w:r>
      <w:r w:rsidR="006D6FB3">
        <w:t xml:space="preserve"> </w:t>
      </w:r>
      <w:r w:rsidR="003F2B92">
        <w:t>study</w:t>
      </w:r>
      <w:r w:rsidR="00161AB7">
        <w:t>.</w:t>
      </w:r>
      <w:r w:rsidR="009B5780">
        <w:t xml:space="preserve"> </w:t>
      </w:r>
    </w:p>
    <w:p w14:paraId="4B09B541" w14:textId="35C403F7" w:rsidR="00394443" w:rsidRPr="003A3104" w:rsidRDefault="00394443" w:rsidP="003A3104">
      <w:pPr>
        <w:pStyle w:val="FirstParagraph"/>
        <w:rPr>
          <w:b/>
          <w:bCs/>
        </w:rPr>
      </w:pPr>
      <w:r w:rsidRPr="003A3104">
        <w:rPr>
          <w:b/>
          <w:bCs/>
        </w:rPr>
        <w:t>Pointwise meta-analysis</w:t>
      </w:r>
    </w:p>
    <w:p w14:paraId="6DD59195" w14:textId="4134E41B" w:rsidR="00997774" w:rsidRDefault="00CB2C8B" w:rsidP="00373E40">
      <w:pPr>
        <w:pStyle w:val="FirstParagraph"/>
        <w:ind w:firstLine="576"/>
      </w:pPr>
      <w:r>
        <w:lastRenderedPageBreak/>
        <w:t>For</w:t>
      </w:r>
      <w:r w:rsidR="0005020C">
        <w:t xml:space="preserve"> </w:t>
      </w:r>
      <w:r w:rsidR="00BB792F">
        <w:t>pointwise</w:t>
      </w:r>
      <w:r w:rsidR="007D5D03">
        <w:t xml:space="preserve"> meta-analysis,</w:t>
      </w:r>
      <w:r w:rsidR="0022799D">
        <w:t xml:space="preserve"> for the</w:t>
      </w:r>
      <w:r w:rsidR="002B4958">
        <w:t xml:space="preserve"> Appelman</w:t>
      </w:r>
      <w:r w:rsidR="0022799D">
        <w:t xml:space="preserve"> stud</w:t>
      </w:r>
      <w:r w:rsidR="005471D1">
        <w:t>y</w:t>
      </w:r>
      <w:r w:rsidR="0022799D">
        <w:t xml:space="preserve"> </w:t>
      </w:r>
      <w:r w:rsidR="00F6768F">
        <w:t>we fitted a logistic regression</w:t>
      </w:r>
      <w:r w:rsidR="00D735F0">
        <w:t xml:space="preserve"> model</w:t>
      </w:r>
      <w:r w:rsidR="00F6768F">
        <w:t xml:space="preserve"> including the main effects of bilateral AOM</w:t>
      </w:r>
      <w:r w:rsidR="00795267">
        <w:t>, treatment</w:t>
      </w:r>
      <w:r w:rsidR="00F6768F">
        <w:t xml:space="preserve"> and age</w:t>
      </w:r>
      <w:r w:rsidR="00BC7914">
        <w:t xml:space="preserve"> and </w:t>
      </w:r>
      <w:commentRangeStart w:id="584"/>
      <w:r w:rsidR="00BC7914">
        <w:t xml:space="preserve">their </w:t>
      </w:r>
      <w:r w:rsidR="00BD2A5B" w:rsidRPr="00206072">
        <w:t>two-</w:t>
      </w:r>
      <w:r w:rsidR="00333136">
        <w:t xml:space="preserve">by-two </w:t>
      </w:r>
      <w:r w:rsidR="001E21A7">
        <w:t>interactions</w:t>
      </w:r>
      <w:commentRangeEnd w:id="584"/>
      <w:r w:rsidR="00B96128">
        <w:rPr>
          <w:rStyle w:val="CommentReference"/>
        </w:rPr>
        <w:commentReference w:id="584"/>
      </w:r>
      <w:r w:rsidR="00D735F0">
        <w:t>,</w:t>
      </w:r>
      <w:r w:rsidR="0022799D">
        <w:t xml:space="preserve"> without any spline transformation for age</w:t>
      </w:r>
      <w:r w:rsidR="007D123E">
        <w:t xml:space="preserve">. For the remaining </w:t>
      </w:r>
      <w:r w:rsidR="00A70927">
        <w:t>studies</w:t>
      </w:r>
      <w:r w:rsidR="007D123E">
        <w:t xml:space="preserve"> </w:t>
      </w:r>
      <w:r w:rsidR="004168BA">
        <w:t xml:space="preserve">we </w:t>
      </w:r>
      <w:r w:rsidR="00F35ABC">
        <w:t>fitted</w:t>
      </w:r>
      <w:r w:rsidR="00380C74">
        <w:t xml:space="preserve"> per study</w:t>
      </w:r>
      <w:r w:rsidR="00F35ABC">
        <w:t xml:space="preserve"> a logistic regression </w:t>
      </w:r>
      <w:r w:rsidR="00D735F0">
        <w:t xml:space="preserve">model </w:t>
      </w:r>
      <w:r w:rsidR="00F35ABC">
        <w:t xml:space="preserve">including the main effects </w:t>
      </w:r>
      <w:r w:rsidR="00946B1C">
        <w:t>of bilateral</w:t>
      </w:r>
      <w:r w:rsidR="0024386E">
        <w:t xml:space="preserve"> AOM</w:t>
      </w:r>
      <w:r w:rsidR="002439E2">
        <w:t>, treatment</w:t>
      </w:r>
      <w:r w:rsidR="000B3101">
        <w:t>,</w:t>
      </w:r>
      <w:r w:rsidR="0024386E">
        <w:t xml:space="preserve"> </w:t>
      </w:r>
      <w:r w:rsidR="005369AC">
        <w:t>and</w:t>
      </w:r>
      <w:r w:rsidR="00F35ABC">
        <w:t xml:space="preserve"> age</w:t>
      </w:r>
      <w:r w:rsidR="00A8014B">
        <w:t xml:space="preserve"> </w:t>
      </w:r>
      <w:r w:rsidR="00F35ABC">
        <w:t xml:space="preserve">transformed </w:t>
      </w:r>
      <w:r w:rsidR="000B3101">
        <w:t xml:space="preserve">by each of </w:t>
      </w:r>
      <w:r w:rsidR="00F35ABC">
        <w:t>the</w:t>
      </w:r>
      <w:r w:rsidR="000B3101">
        <w:t xml:space="preserve"> </w:t>
      </w:r>
      <w:r w:rsidR="00F35ABC">
        <w:t>aforementioned spline</w:t>
      </w:r>
      <w:r w:rsidR="00DA7AAC">
        <w:t xml:space="preserve"> approaches</w:t>
      </w:r>
      <w:r w:rsidR="00C54A81">
        <w:t>,</w:t>
      </w:r>
      <w:r w:rsidR="004168BA">
        <w:t xml:space="preserve"> </w:t>
      </w:r>
      <w:r w:rsidR="00471227">
        <w:t xml:space="preserve">and </w:t>
      </w:r>
      <w:r w:rsidR="000B3101">
        <w:t xml:space="preserve">we </w:t>
      </w:r>
      <w:r w:rsidR="002B1446">
        <w:t xml:space="preserve">included </w:t>
      </w:r>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1D7E3A">
        <w:t xml:space="preserve"> (both two-way)</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 xml:space="preserve">at </w:t>
      </w:r>
      <w:r w:rsidR="001D7E3A">
        <w:t xml:space="preserve">the </w:t>
      </w:r>
      <w:r w:rsidR="00252B41">
        <w:t>10</w:t>
      </w:r>
      <w:r w:rsidR="00A830BF" w:rsidRPr="002A0F20">
        <w:t>%</w:t>
      </w:r>
      <w:r w:rsidR="00A830BF">
        <w:t xml:space="preserve">, </w:t>
      </w:r>
      <w:r w:rsidR="00A830BF" w:rsidRPr="002A0F20">
        <w:t>50%</w:t>
      </w:r>
      <w:r w:rsidR="00A830BF">
        <w:t xml:space="preserve">, </w:t>
      </w:r>
      <w:r w:rsidR="000B3101">
        <w:t xml:space="preserve">and </w:t>
      </w:r>
      <w:r w:rsidR="00454912">
        <w:t>90</w:t>
      </w:r>
      <w:r w:rsidR="00A830BF">
        <w:t>% quantiles</w:t>
      </w:r>
      <w:r w:rsidR="00A830BF" w:rsidDel="00CE2827">
        <w:t xml:space="preserve"> </w:t>
      </w:r>
      <w:r w:rsidR="00A830BF">
        <w:t xml:space="preserve">of </w:t>
      </w:r>
      <w:r w:rsidR="00B25C6B">
        <w:t>age</w:t>
      </w:r>
      <w:r w:rsidR="000B3101">
        <w:t>;</w:t>
      </w:r>
      <w:r w:rsidR="00A830BF">
        <w:t xml:space="preserve"> for B-splines</w:t>
      </w:r>
      <w:r w:rsidR="0076441D">
        <w:t xml:space="preserve"> we used </w:t>
      </w:r>
      <w:r w:rsidR="000B3101">
        <w:t xml:space="preserve">second </w:t>
      </w:r>
      <w:r w:rsidR="0076441D">
        <w:t xml:space="preserve">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0B3101">
        <w:t xml:space="preserve">boundaries </w:t>
      </w:r>
      <w:r w:rsidR="008569DB">
        <w:t>per study</w:t>
      </w:r>
      <w:r w:rsidR="00A830BF">
        <w:t xml:space="preserve">), </w:t>
      </w:r>
      <w:r w:rsidR="00B61E54">
        <w:t>while</w:t>
      </w:r>
      <w:r w:rsidR="00A830BF">
        <w:t xml:space="preserve"> for P-splines</w:t>
      </w:r>
      <w:r w:rsidR="00877181">
        <w:t xml:space="preserve"> we used</w:t>
      </w:r>
      <w:r w:rsidR="008A388C">
        <w:t xml:space="preserve"> </w:t>
      </w:r>
      <w:r w:rsidR="000B3101">
        <w:t>third</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0B3101">
        <w:t>boundaries pe</w:t>
      </w:r>
      <w:r w:rsidR="00BC575C">
        <w:t>r study</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w:t>
      </w:r>
      <w:r w:rsidR="00F43B12">
        <w:t xml:space="preserve"> </w:t>
      </w:r>
      <w:r w:rsidR="008E42AD">
        <w:t>Subsequently,</w:t>
      </w:r>
      <w:r w:rsidR="00C87ECD">
        <w:t xml:space="preserve"> </w:t>
      </w:r>
      <w:r w:rsidR="002B77C5">
        <w:t xml:space="preserve">we extracted the predicted </w:t>
      </w:r>
      <w:r w:rsidR="00F15FFF">
        <w:t>outcome</w:t>
      </w:r>
      <w:r w:rsidR="000B3101">
        <w:t>s</w:t>
      </w:r>
      <w:r w:rsidR="00F15FFF">
        <w:t xml:space="preserve"> for </w:t>
      </w:r>
      <w:r w:rsidR="00AC649C">
        <w:t>fever</w:t>
      </w:r>
      <w:r w:rsidR="000B3101">
        <w:t>/</w:t>
      </w:r>
      <w:r w:rsidR="00F15FFF">
        <w:t>ear p</w:t>
      </w:r>
      <w:r w:rsidR="00EF3A9E">
        <w:t>ain</w:t>
      </w:r>
      <w:r w:rsidR="00AB7F47">
        <w:t xml:space="preserve"> in logit scale</w:t>
      </w:r>
      <w:r w:rsidR="006B414E">
        <w:t xml:space="preserve"> and</w:t>
      </w:r>
      <w:r w:rsidR="00966AA3">
        <w:t xml:space="preserve"> </w:t>
      </w:r>
      <w:r w:rsidR="00D02821">
        <w:t xml:space="preserve">pooled them using a random-effects meta-analysis approach with REML </w:t>
      </w:r>
      <w:r w:rsidR="00D02821">
        <w:rPr>
          <w:lang w:val="el-GR"/>
        </w:rPr>
        <w:t>τ</w:t>
      </w:r>
      <w:r w:rsidR="00D02821" w:rsidRPr="006D6FB3">
        <w:rPr>
          <w:vertAlign w:val="superscript"/>
        </w:rPr>
        <w:t>2</w:t>
      </w:r>
      <w:r w:rsidR="00D02821" w:rsidRPr="006D6FB3">
        <w:t xml:space="preserve"> </w:t>
      </w:r>
      <w:r w:rsidR="00D02821">
        <w:t>estimator</w:t>
      </w:r>
      <w:r w:rsidR="000B1B28">
        <w:t xml:space="preserve">. </w:t>
      </w:r>
      <w:r w:rsidR="008C1434">
        <w:t>T</w:t>
      </w:r>
      <w:r w:rsidR="000B1B28">
        <w:t xml:space="preserve">o show the pooled risk conditional on children’s age, bilateral AOM and treatment group, </w:t>
      </w:r>
      <w:r w:rsidR="00336654">
        <w:t>we</w:t>
      </w:r>
      <w:r w:rsidR="009A716A">
        <w:t xml:space="preserve"> </w:t>
      </w:r>
      <w:r w:rsidR="00966AA3">
        <w:t>back-transformed</w:t>
      </w:r>
      <w:r w:rsidR="0000504F">
        <w:t xml:space="preserve"> the pooled</w:t>
      </w:r>
      <w:r w:rsidR="005F2AF1">
        <w:t xml:space="preserve"> curves</w:t>
      </w:r>
      <w:r w:rsidR="00966AA3">
        <w:t xml:space="preserve"> into risk</w:t>
      </w:r>
      <w:r w:rsidR="00A30677">
        <w:t>s</w:t>
      </w:r>
      <w:r w:rsidR="001334F1">
        <w:t xml:space="preserve"> curves</w:t>
      </w:r>
      <w:r w:rsidR="009C243F">
        <w:t>.</w:t>
      </w:r>
      <w:r w:rsidR="006F7D35">
        <w:t xml:space="preserve"> </w:t>
      </w:r>
      <w:r w:rsidR="004A5061">
        <w:t>T</w:t>
      </w:r>
      <w:r w:rsidR="00DE613E">
        <w:t xml:space="preserve">o show the treatment effect conditional </w:t>
      </w:r>
      <w:r w:rsidR="000B3101">
        <w:t xml:space="preserve">on </w:t>
      </w:r>
      <w:r w:rsidR="00DE613E">
        <w:t>children’s age</w:t>
      </w:r>
      <w:r w:rsidR="008116B4">
        <w:t xml:space="preserve"> and bilateral AOM</w:t>
      </w:r>
      <w:r w:rsidR="00A66EDF">
        <w:t>,</w:t>
      </w:r>
      <w:r w:rsidR="00553DB2">
        <w:t xml:space="preserve"> we first back-transformed </w:t>
      </w:r>
      <w:r w:rsidR="006925BE">
        <w:t xml:space="preserve">per study </w:t>
      </w:r>
      <w:r w:rsidR="00553DB2">
        <w:t>the</w:t>
      </w:r>
      <w:r w:rsidR="002E62AB">
        <w:t xml:space="preserve"> predicted </w:t>
      </w:r>
      <w:r w:rsidR="000B3101">
        <w:t>fever/ear pain</w:t>
      </w:r>
      <w:r w:rsidR="009F7ED1">
        <w:t xml:space="preserve"> </w:t>
      </w:r>
      <w:r w:rsidR="002E62AB">
        <w:t>risk</w:t>
      </w:r>
      <w:r w:rsidR="00596132">
        <w:t>.</w:t>
      </w:r>
      <w:r w:rsidR="00553DB2">
        <w:t xml:space="preserve"> </w:t>
      </w:r>
      <w:r w:rsidR="001F0E56">
        <w:t>To estimate the</w:t>
      </w:r>
      <w:r w:rsidR="00C67873">
        <w:t xml:space="preserve"> risk difference</w:t>
      </w:r>
      <w:r w:rsidR="00BA2E0C">
        <w:t xml:space="preserve"> between the treated and control</w:t>
      </w:r>
      <w:r w:rsidR="0037533B">
        <w:t xml:space="preserve"> along with their confidence intervals</w:t>
      </w:r>
      <w:r w:rsidR="00A976E7">
        <w:t xml:space="preserve">, we followed the proposal of Newcombe </w:t>
      </w:r>
      <w:r w:rsidR="00A976E7">
        <w:fldChar w:fldCharType="begin"/>
      </w:r>
      <w:r w:rsidR="00A976E7">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976E7">
        <w:fldChar w:fldCharType="separate"/>
      </w:r>
      <w:r w:rsidR="00A976E7" w:rsidRPr="003347A8">
        <w:rPr>
          <w:rFonts w:ascii="Garamond" w:hAnsi="Garamond"/>
        </w:rPr>
        <w:t>[34]</w:t>
      </w:r>
      <w:r w:rsidR="00A976E7">
        <w:fldChar w:fldCharType="end"/>
      </w:r>
      <w:r w:rsidR="00970031">
        <w:t>, see Section 3</w:t>
      </w:r>
      <w:r w:rsidR="00287B33">
        <w:t xml:space="preserve">. </w:t>
      </w:r>
      <w:r w:rsidR="008B1B67">
        <w:t>Finally</w:t>
      </w:r>
      <w:r w:rsidR="00E00BA4">
        <w:t>,</w:t>
      </w:r>
      <w:r w:rsidR="00EE288F">
        <w:t xml:space="preserve"> we </w:t>
      </w:r>
      <w:r w:rsidR="009F33BF">
        <w:t>pooled</w:t>
      </w:r>
      <w:r w:rsidR="00B00D2E">
        <w:t xml:space="preserve"> </w:t>
      </w:r>
      <w:r w:rsidR="00F933A6">
        <w:t>the risk differences</w:t>
      </w:r>
      <w:r w:rsidR="00B00D2E">
        <w:t xml:space="preserve"> </w:t>
      </w:r>
      <w:r w:rsidR="00432EB9">
        <w:t xml:space="preserve">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0ABB4A0C" w14:textId="14C03E52" w:rsidR="00CE52CF" w:rsidRPr="00CE52CF" w:rsidRDefault="00CE52CF" w:rsidP="003A3104">
      <w:pPr>
        <w:pStyle w:val="BodyText"/>
      </w:pPr>
      <w:r w:rsidRPr="003A3104">
        <w:rPr>
          <w:b/>
          <w:bCs/>
        </w:rPr>
        <w:t>Mu</w:t>
      </w:r>
      <w:r w:rsidR="00E57EAC">
        <w:rPr>
          <w:b/>
          <w:bCs/>
        </w:rPr>
        <w:t>l</w:t>
      </w:r>
      <w:r w:rsidR="00CD0C35">
        <w:rPr>
          <w:b/>
          <w:bCs/>
        </w:rPr>
        <w:t>t</w:t>
      </w:r>
      <w:r w:rsidR="00E57EAC">
        <w:rPr>
          <w:b/>
          <w:bCs/>
        </w:rPr>
        <w:t>ivariate meta-analysis</w:t>
      </w:r>
    </w:p>
    <w:p w14:paraId="111F76B5" w14:textId="62D6283A" w:rsidR="009521FB" w:rsidRDefault="00A5141F" w:rsidP="009521FB">
      <w:pPr>
        <w:pStyle w:val="FirstParagraph"/>
        <w:ind w:firstLine="576"/>
      </w:pPr>
      <w:r>
        <w:t xml:space="preserve">For </w:t>
      </w:r>
      <w:r w:rsidR="00827B6C">
        <w:t>multivariate meta-analysis</w:t>
      </w:r>
      <w:r>
        <w:t>, we omitted the</w:t>
      </w:r>
      <w:r w:rsidR="009E1200">
        <w:t xml:space="preserve"> Appelman</w:t>
      </w:r>
      <w:r>
        <w:t xml:space="preserve"> </w:t>
      </w:r>
      <w:r w:rsidR="008517E1">
        <w:t xml:space="preserve">study </w:t>
      </w:r>
      <w:r>
        <w:t xml:space="preserve">mentioned above. </w:t>
      </w:r>
      <w:r w:rsidR="006D6FB3">
        <w:t>The</w:t>
      </w:r>
      <w:r w:rsidR="00A70501">
        <w:t>refore,</w:t>
      </w:r>
      <w:r w:rsidR="006D6FB3">
        <w:t xml:space="preserve"> multivariate meta-analysis was based on the </w:t>
      </w:r>
      <w:r w:rsidR="00B27D90">
        <w:t>4</w:t>
      </w:r>
      <w:r w:rsidR="00A93546">
        <w:t xml:space="preserve"> </w:t>
      </w:r>
      <w:r w:rsidR="00E23E4D">
        <w:t>remain</w:t>
      </w:r>
      <w:r w:rsidR="00BE38D5">
        <w:t>in</w:t>
      </w:r>
      <w:r w:rsidR="00E23E4D">
        <w:t>g</w:t>
      </w:r>
      <w:r w:rsidR="006D6FB3">
        <w:t xml:space="preserve"> studies with </w:t>
      </w:r>
      <w:r w:rsidR="007160E4">
        <w:t xml:space="preserve">a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xml:space="preserve">, we </w:t>
      </w:r>
      <w:r w:rsidR="00992D0A">
        <w:t>performed data-augmentation</w:t>
      </w:r>
      <w:r w:rsidR="00367644">
        <w:t xml:space="preserve"> as a preliminary step</w:t>
      </w:r>
      <w:r w:rsidR="00ED4739">
        <w:t>.</w:t>
      </w:r>
      <w:r w:rsidR="00A265D0">
        <w:t xml:space="preserve"> In</w:t>
      </w:r>
      <w:r w:rsidR="00BE6C85">
        <w:t xml:space="preserve"> the first stage of </w:t>
      </w:r>
      <w:r w:rsidR="00DB00AF">
        <w:t xml:space="preserve">the </w:t>
      </w:r>
      <w:r w:rsidR="001B2416">
        <w:t>multi</w:t>
      </w:r>
      <w:r w:rsidR="00B21059">
        <w:t>variate</w:t>
      </w:r>
      <w:r w:rsidR="00BE6C85">
        <w:t xml:space="preserve"> meta-</w:t>
      </w:r>
      <w:r w:rsidR="00E07911">
        <w:t>analysis,</w:t>
      </w:r>
      <w:r w:rsidR="00BE6C85">
        <w:t xml:space="preserve">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age</w:t>
      </w:r>
      <w:r w:rsidR="00B27D90">
        <w:t>,</w:t>
      </w:r>
      <w:r w:rsidR="00844312">
        <w:t xml:space="preserve"> </w:t>
      </w:r>
      <w:r w:rsidR="0026558D">
        <w:t>and the</w:t>
      </w:r>
      <w:r w:rsidR="00BD2A5B">
        <w:t xml:space="preserve"> </w:t>
      </w:r>
      <w:r w:rsidR="00BD2A5B" w:rsidRPr="004F6072">
        <w:t>two-</w:t>
      </w:r>
      <w:r w:rsidR="00F20756">
        <w:t>way</w:t>
      </w:r>
      <w:r w:rsidR="00BD2A5B" w:rsidRPr="004F6072">
        <w:t xml:space="preserve"> </w:t>
      </w:r>
      <w:r w:rsidR="0026558D">
        <w:t xml:space="preserve">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3C6350">
        <w:t>multivariate meta</w:t>
      </w:r>
      <w:r w:rsidR="00FD247E">
        <w:t xml:space="preserve">-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 xml:space="preserve">the </w:t>
      </w:r>
      <w:r w:rsidR="0038350C">
        <w:t>4</w:t>
      </w:r>
      <w:r w:rsidR="003F602B">
        <w:t>studies</w:t>
      </w:r>
      <w:r w:rsidR="008C3E02">
        <w:t xml:space="preserve"> combined</w:t>
      </w:r>
      <w:r w:rsidR="00B27D90">
        <w:t xml:space="preserve">; </w:t>
      </w:r>
      <w:r w:rsidR="009521FB">
        <w:t xml:space="preserve">for B-splines we used </w:t>
      </w:r>
      <w:r w:rsidR="00B27D90">
        <w:t xml:space="preserve">second </w:t>
      </w:r>
      <w:r w:rsidR="009521FB">
        <w:t>degree basis functions and 3 equidistant knots (1 inner knot</w:t>
      </w:r>
      <w:r w:rsidR="00D67552">
        <w:t xml:space="preserve"> at </w:t>
      </w:r>
      <w:r w:rsidR="00586999">
        <w:t>2.5</w:t>
      </w:r>
      <w:r w:rsidR="00FD1A66">
        <w:t xml:space="preserve"> age</w:t>
      </w:r>
      <w:r w:rsidR="009521FB">
        <w:t xml:space="preserve"> plus </w:t>
      </w:r>
      <w:r w:rsidR="00B27D90">
        <w:t xml:space="preserve">2 at </w:t>
      </w:r>
      <w:r w:rsidR="009521FB">
        <w:t>the boundaries</w:t>
      </w:r>
      <w:r w:rsidR="00AB2014">
        <w:t xml:space="preserve"> of age</w:t>
      </w:r>
      <w:r w:rsidR="004E2BBC">
        <w:t>)</w:t>
      </w:r>
      <w:r w:rsidR="004F65EE">
        <w:t>.</w:t>
      </w:r>
      <w:r w:rsidR="00EC22CE">
        <w:t xml:space="preserve"> </w:t>
      </w:r>
      <w:r w:rsidR="009521FB">
        <w:t xml:space="preserve">Subsequently, we extracted </w:t>
      </w:r>
      <w:r w:rsidR="009521FB" w:rsidRPr="0058351C">
        <w:t xml:space="preserve">the </w:t>
      </w:r>
      <w:r w:rsidR="00B44112" w:rsidRPr="0058351C">
        <w:t xml:space="preserve">regression </w:t>
      </w:r>
      <w:commentRangeStart w:id="585"/>
      <w:commentRangeEnd w:id="585"/>
      <w:r w:rsidR="00B27D90" w:rsidRPr="0058351C">
        <w:rPr>
          <w:rStyle w:val="CommentReference"/>
        </w:rPr>
        <w:commentReference w:id="585"/>
      </w:r>
      <w:commentRangeStart w:id="586"/>
      <w:commentRangeEnd w:id="586"/>
      <w:r w:rsidR="009226B4" w:rsidRPr="0058351C">
        <w:rPr>
          <w:rStyle w:val="CommentReference"/>
        </w:rPr>
        <w:commentReference w:id="586"/>
      </w:r>
      <w:r w:rsidR="00F111C2">
        <w:t xml:space="preserve">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w:t>
      </w:r>
      <w:r w:rsidR="00B27D90">
        <w:t xml:space="preserve"> for </w:t>
      </w:r>
      <w:r w:rsidR="00B27D90">
        <w:rPr>
          <w:lang w:val="el-GR"/>
        </w:rPr>
        <w:t>τ</w:t>
      </w:r>
      <w:r w:rsidR="00B27D90" w:rsidRPr="006D6FB3">
        <w:rPr>
          <w:vertAlign w:val="superscript"/>
        </w:rPr>
        <w:t>2</w:t>
      </w:r>
      <w:r w:rsidR="009521FB">
        <w:t>. Finally,</w:t>
      </w:r>
      <w:r w:rsidR="00001CC6">
        <w:t xml:space="preserve"> to show the</w:t>
      </w:r>
      <w:r w:rsidR="00A57515">
        <w:t xml:space="preserve"> risk </w:t>
      </w:r>
      <w:r w:rsidR="009E589B">
        <w:t>of developing fever</w:t>
      </w:r>
      <w:r w:rsidR="00B27D90">
        <w:t>/ear pain</w:t>
      </w:r>
      <w:r w:rsidR="00180652">
        <w:t xml:space="preserve"> conditional </w:t>
      </w:r>
      <w:r w:rsidR="00B27D90">
        <w:t xml:space="preserve">on </w:t>
      </w:r>
      <w:r w:rsidR="00180652">
        <w:t>age</w:t>
      </w:r>
      <w:r w:rsidR="005B5A0C">
        <w:t>,</w:t>
      </w:r>
      <w:r w:rsidR="00180652">
        <w:t xml:space="preserve"> </w:t>
      </w:r>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47084069" w14:textId="2BF8DDF8" w:rsidR="000A0CC2" w:rsidRPr="000A0CC2" w:rsidRDefault="000A0CC2" w:rsidP="003A3104">
      <w:pPr>
        <w:pStyle w:val="BodyText"/>
      </w:pPr>
      <w:r w:rsidRPr="003A3104">
        <w:rPr>
          <w:b/>
          <w:bCs/>
        </w:rPr>
        <w:t>Generalised additive mixed effects models</w:t>
      </w:r>
    </w:p>
    <w:p w14:paraId="18267789" w14:textId="1A1D9A71" w:rsidR="00510072" w:rsidRDefault="00346F11" w:rsidP="00510072">
      <w:pPr>
        <w:pStyle w:val="BodyText"/>
      </w:pPr>
      <w:r>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w:t>
      </w:r>
      <w:r w:rsidR="00BD2A5B" w:rsidRPr="00DA2498">
        <w:t>two-</w:t>
      </w:r>
      <w:r w:rsidR="001B63E4" w:rsidRPr="003A3104">
        <w:t>way</w:t>
      </w:r>
      <w:r w:rsidR="00BD2A5B" w:rsidRPr="00DA2498">
        <w:t xml:space="preserve"> </w:t>
      </w:r>
      <w:r w:rsidR="007A38BC">
        <w:t xml:space="preserve">interactions of spline transformed age with treatment and bilateral AOM. </w:t>
      </w:r>
      <w:r w:rsidR="00CA3796">
        <w:t xml:space="preserve">We used similar </w:t>
      </w:r>
      <w:r w:rsidR="007160E4">
        <w:t xml:space="preserve">definitions for </w:t>
      </w:r>
      <w:r w:rsidR="00CA3796">
        <w:t xml:space="preserve">knot positioning and degrees of splines as in </w:t>
      </w:r>
      <w:r w:rsidR="00BB792F">
        <w:t>pointwise</w:t>
      </w:r>
      <w:r w:rsidR="00CA3796">
        <w:t xml:space="preserve"> and </w:t>
      </w:r>
      <w:r w:rsidR="00C34BBB">
        <w:t>multivariate</w:t>
      </w:r>
      <w:r w:rsidR="00B82ED5">
        <w:t xml:space="preserve"> meta-analysis</w:t>
      </w:r>
      <w:r w:rsidR="00782488">
        <w:t>,</w:t>
      </w:r>
      <w:r w:rsidR="008C4ADA">
        <w:t xml:space="preserve"> </w:t>
      </w:r>
      <w:r w:rsidR="009F33E7">
        <w:t xml:space="preserve">but </w:t>
      </w:r>
      <w:r w:rsidR="00E44FF5">
        <w:t>using the whole data-set</w:t>
      </w:r>
      <w:r w:rsidR="00A248B3">
        <w:t xml:space="preserve"> without data-augmentation</w:t>
      </w:r>
      <w:r w:rsidR="009F33E7">
        <w:t xml:space="preserve"> nor extrapolation</w:t>
      </w:r>
      <w:r w:rsidR="00FE7D7B">
        <w:t xml:space="preserve">. </w:t>
      </w:r>
      <w:r w:rsidR="00CA3796">
        <w:t xml:space="preserve"> </w:t>
      </w:r>
      <w:r w:rsidR="00021FCD">
        <w:t>We followed Wood’s proposal and included random-effects</w:t>
      </w:r>
      <w:r w:rsidR="001E6F29">
        <w:t xml:space="preserve"> for the</w:t>
      </w:r>
      <w:r w:rsidR="000D603F">
        <w:t xml:space="preserve"> intercept and </w:t>
      </w:r>
      <w:r w:rsidR="001E6F29">
        <w:t xml:space="preserve">for the </w:t>
      </w:r>
      <w:r w:rsidR="000D603F">
        <w:t>slope</w:t>
      </w:r>
      <w:r w:rsidR="001E6F29">
        <w:t xml:space="preserve"> of age</w:t>
      </w:r>
      <w:r w:rsidR="00021FCD">
        <w:t xml:space="preserve">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0029412D" w14:textId="7D8B4320" w:rsidR="00BD2A5B" w:rsidRDefault="004E6920" w:rsidP="00FB3C9F">
      <w:pPr>
        <w:pStyle w:val="BodyText"/>
        <w:ind w:firstLine="568"/>
        <w:rPr>
          <w:rFonts w:eastAsia="Times New Roman"/>
          <w:color w:val="808080" w:themeColor="background1" w:themeShade="80"/>
          <w:sz w:val="24"/>
          <w:szCs w:val="24"/>
        </w:rPr>
      </w:pPr>
      <w:bookmarkStart w:id="587" w:name="_Hlk53691743"/>
      <w:r>
        <w:t>Figures 14</w:t>
      </w:r>
      <w:r w:rsidR="00DB483C">
        <w:t>,</w:t>
      </w:r>
      <w:r w:rsidR="000B3101">
        <w:t xml:space="preserve"> </w:t>
      </w:r>
      <w:r w:rsidR="00DB483C">
        <w:t>16 and 18</w:t>
      </w:r>
      <w:r>
        <w:t xml:space="preserve"> show </w:t>
      </w:r>
      <w:r w:rsidR="00A47675">
        <w:t>the</w:t>
      </w:r>
      <w:r w:rsidR="00067CCF">
        <w:t xml:space="preserve"> pooled regression curves of </w:t>
      </w:r>
      <w:r w:rsidR="00BF053C">
        <w:t xml:space="preserve">pointwise </w:t>
      </w:r>
      <w:r w:rsidR="00BD2A5B">
        <w:t xml:space="preserve">meta-analysis, </w:t>
      </w:r>
      <w:r w:rsidR="00BF053C">
        <w:t>multivariate meta-analysis and GAMMs</w:t>
      </w:r>
      <w:r w:rsidR="00BD2A5B">
        <w:t>,</w:t>
      </w:r>
      <w:r w:rsidR="00E814A7">
        <w:t xml:space="preserve"> conditional on age and bilaterality of AOM</w:t>
      </w:r>
      <w:r w:rsidR="00821327">
        <w:t>.</w:t>
      </w:r>
      <w:r w:rsidR="00DC3340">
        <w:t xml:space="preserve"> </w:t>
      </w:r>
      <w:r w:rsidR="00821327">
        <w:t>F</w:t>
      </w:r>
      <w:r w:rsidR="00AB3789">
        <w:t xml:space="preserve">igures </w:t>
      </w:r>
      <w:r w:rsidR="00CB6185">
        <w:t>15,</w:t>
      </w:r>
      <w:r w:rsidR="001811E9">
        <w:t xml:space="preserve"> </w:t>
      </w:r>
      <w:r w:rsidR="00CB6185">
        <w:t>17,</w:t>
      </w:r>
      <w:r w:rsidR="001811E9">
        <w:t xml:space="preserve"> and </w:t>
      </w:r>
      <w:r w:rsidR="00CB6185">
        <w:t>19</w:t>
      </w:r>
      <w:r w:rsidR="00AB3789">
        <w:t xml:space="preserve"> </w:t>
      </w:r>
      <w:r w:rsidR="00C1385B">
        <w:t xml:space="preserve">show </w:t>
      </w:r>
      <w:r w:rsidR="00AB3789">
        <w:t>the</w:t>
      </w:r>
      <w:r w:rsidR="00F87433">
        <w:t xml:space="preserve"> absolute risk difference between </w:t>
      </w:r>
      <w:r w:rsidR="001811E9">
        <w:t xml:space="preserve">the </w:t>
      </w:r>
      <w:r w:rsidR="00F87433">
        <w:t>treated and control</w:t>
      </w:r>
      <w:r w:rsidR="001811E9">
        <w:t xml:space="preserve"> group</w:t>
      </w:r>
      <w:r w:rsidR="00F87433">
        <w:t xml:space="preserve"> (</w:t>
      </w:r>
      <w:r w:rsidR="001811E9">
        <w:t xml:space="preserve">the </w:t>
      </w:r>
      <w:r w:rsidR="00F87433">
        <w:t xml:space="preserve">treatment effect) </w:t>
      </w:r>
      <w:r w:rsidR="00AD6102">
        <w:t>conditional</w:t>
      </w:r>
      <w:r w:rsidR="001811E9">
        <w:t xml:space="preserve"> on</w:t>
      </w:r>
      <w:r w:rsidR="00AD6102">
        <w:t xml:space="preserve"> age and bilaterality of </w:t>
      </w:r>
      <w:r w:rsidR="00AD6102">
        <w:lastRenderedPageBreak/>
        <w:t>AOM</w:t>
      </w:r>
      <w:r w:rsidR="00DC186C">
        <w:t xml:space="preserve">. </w:t>
      </w:r>
      <w:bookmarkEnd w:id="587"/>
      <w:r w:rsidR="00BD2A5B" w:rsidRPr="00BD2A5B">
        <w:t>Since this is an empirical example, the underlying true associations are not known and we cannot draw firm conclusions with respect to the appropriateness of the different approaches. However, we show the pooled curves and compare them with regard to their smoothness and width of confidence intervals, and report convergence issues if any</w:t>
      </w:r>
      <w:r w:rsidR="00B4788B" w:rsidRPr="00FB3C9F">
        <w:t>.</w:t>
      </w:r>
      <w:r w:rsidR="00B4788B">
        <w:rPr>
          <w:rFonts w:eastAsia="Times New Roman"/>
          <w:color w:val="808080" w:themeColor="background1" w:themeShade="80"/>
          <w:sz w:val="24"/>
          <w:szCs w:val="24"/>
        </w:rPr>
        <w:t xml:space="preserve"> </w:t>
      </w:r>
    </w:p>
    <w:p w14:paraId="06465440" w14:textId="409F778C" w:rsidR="00BD2A5B" w:rsidRDefault="002D492B" w:rsidP="00FB3C9F">
      <w:pPr>
        <w:pStyle w:val="BodyText"/>
        <w:ind w:firstLine="568"/>
      </w:pPr>
      <w:r>
        <w:t xml:space="preserve">As </w:t>
      </w:r>
      <w:r w:rsidR="00E961E0">
        <w:t>we were</w:t>
      </w:r>
      <w:r>
        <w:t xml:space="preserve"> investigating interaction</w:t>
      </w:r>
      <w:r w:rsidR="005B3621">
        <w:t>s</w:t>
      </w:r>
      <w:r w:rsidR="00CF4FAD">
        <w:t xml:space="preserve"> </w:t>
      </w:r>
      <w:r w:rsidR="005B3621">
        <w:t xml:space="preserve">between </w:t>
      </w:r>
      <w:r w:rsidR="00DB00AF">
        <w:t>t</w:t>
      </w:r>
      <w:r w:rsidR="00CF4FAD">
        <w:t>reatment, bilaterality of AOM</w:t>
      </w:r>
      <w:r w:rsidR="00E87D1E">
        <w:t xml:space="preserve"> and</w:t>
      </w:r>
      <w:r w:rsidR="00CF4FAD">
        <w:t xml:space="preserve"> age</w:t>
      </w:r>
      <w:r w:rsidR="00BD2A5B">
        <w:t>,</w:t>
      </w:r>
      <w:r>
        <w:t xml:space="preserve"> </w:t>
      </w:r>
      <w:r w:rsidR="006B6E4C">
        <w:t xml:space="preserve">in some studies </w:t>
      </w:r>
      <w:r w:rsidR="007B7F8D">
        <w:t>the</w:t>
      </w:r>
      <w:r w:rsidR="006B6E4C">
        <w:t xml:space="preserve"> </w:t>
      </w:r>
      <w:r>
        <w:t>combination</w:t>
      </w:r>
      <w:r w:rsidR="00F55798">
        <w:t>s</w:t>
      </w:r>
      <w:r w:rsidR="006B6E4C">
        <w:t xml:space="preserve"> of the</w:t>
      </w:r>
      <w:r w:rsidR="0042530A">
        <w:t>se</w:t>
      </w:r>
      <w:r w:rsidR="006B6E4C">
        <w:t xml:space="preserve"> variables </w:t>
      </w:r>
      <w:r w:rsidR="007373BB">
        <w:t xml:space="preserve">created groups </w:t>
      </w:r>
      <w:r w:rsidR="007C3168">
        <w:t>o</w:t>
      </w:r>
      <w:r w:rsidR="007373BB">
        <w:t xml:space="preserve">f patients </w:t>
      </w:r>
      <w:r w:rsidR="00BD2A5B">
        <w:t>with a</w:t>
      </w:r>
      <w:r w:rsidR="006B6E4C">
        <w:t xml:space="preserve"> </w:t>
      </w:r>
      <w:r w:rsidR="00445776">
        <w:t>limited number of events</w:t>
      </w:r>
      <w:r w:rsidR="00BD2A5B">
        <w:t xml:space="preserve"> </w:t>
      </w:r>
      <w:r w:rsidR="00BD2A5B" w:rsidRPr="007F2EC3">
        <w:t>at certain age</w:t>
      </w:r>
      <w:r w:rsidR="00BD2A5B" w:rsidRPr="003A3104">
        <w:t xml:space="preserve"> range</w:t>
      </w:r>
      <w:r w:rsidR="00BD2A5B" w:rsidRPr="007F2EC3">
        <w:t>s</w:t>
      </w:r>
      <w:r w:rsidR="00DA6D3E">
        <w:t xml:space="preserve">. </w:t>
      </w:r>
      <w:r w:rsidR="007C3168">
        <w:t>Consequently</w:t>
      </w:r>
      <w:r w:rsidR="006D70C0">
        <w:t xml:space="preserve">, </w:t>
      </w:r>
      <w:r w:rsidR="00BB792F">
        <w:t>pointwise</w:t>
      </w:r>
      <w:r w:rsidR="00357901">
        <w:t xml:space="preserve"> meta-analysis </w:t>
      </w:r>
      <w:r w:rsidR="00BD2A5B">
        <w:t xml:space="preserve">resulted in </w:t>
      </w:r>
      <w:r w:rsidR="00357901">
        <w:t xml:space="preserve">wide confidence intervals in </w:t>
      </w:r>
      <w:r w:rsidR="00BD2A5B">
        <w:t xml:space="preserve">some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r w:rsidR="00BD2A5B" w:rsidRPr="007F2EC3">
        <w:t xml:space="preserve">not always </w:t>
      </w:r>
      <w:r w:rsidR="00847BB3" w:rsidRPr="007F2EC3">
        <w:t>smooth</w:t>
      </w:r>
      <w:r w:rsidR="00847BB3">
        <w:t xml:space="preserve"> </w:t>
      </w:r>
      <w:r w:rsidR="00A81A68">
        <w:t xml:space="preserve">due to </w:t>
      </w:r>
      <w:r w:rsidR="00D97E5E">
        <w:t xml:space="preserve">differences in </w:t>
      </w:r>
      <w:r w:rsidR="00D97E5E" w:rsidRPr="007F2EC3">
        <w:t>the</w:t>
      </w:r>
      <w:r w:rsidR="00950862" w:rsidRPr="007F2EC3">
        <w:t xml:space="preserve"> </w:t>
      </w:r>
      <w:r w:rsidR="00BD2A5B" w:rsidRPr="007F2EC3">
        <w:t>age ranges</w:t>
      </w:r>
      <w:r w:rsidR="00950862">
        <w:t xml:space="preserve"> </w:t>
      </w:r>
      <w:r w:rsidR="00A60D90">
        <w:t xml:space="preserve">across the </w:t>
      </w:r>
      <w:r w:rsidR="000F5912">
        <w:t>studies</w:t>
      </w:r>
      <w:r w:rsidR="004558D4">
        <w:t xml:space="preserve">. </w:t>
      </w:r>
    </w:p>
    <w:p w14:paraId="27BAE8A9" w14:textId="6BD838BF" w:rsidR="00C24D62" w:rsidRDefault="00C34BBB" w:rsidP="00FB3C9F">
      <w:pPr>
        <w:pStyle w:val="BodyText"/>
        <w:ind w:firstLine="568"/>
      </w:pPr>
      <w:r>
        <w:t>Multivariate meta</w:t>
      </w:r>
      <w:r w:rsidR="007D1F41">
        <w:t>-</w:t>
      </w:r>
      <w:r w:rsidR="003379D2">
        <w:t>analysis</w:t>
      </w:r>
      <w:r w:rsidR="00681EA3">
        <w:t xml:space="preserve"> </w:t>
      </w:r>
      <w:r w:rsidR="006E712E">
        <w:t>resulted in smooth pooled regression curves for both the restricted cubic splines and the B splines approach</w:t>
      </w:r>
      <w:r w:rsidR="00E31CF5">
        <w:t>, see Figures 16 and 17</w:t>
      </w:r>
      <w:r w:rsidR="006E712E">
        <w:t>.</w:t>
      </w:r>
      <w:r w:rsidR="00A6402A">
        <w:t xml:space="preserve"> </w:t>
      </w:r>
      <w:r w:rsidR="000D6CC9">
        <w:t xml:space="preserve">GAMMs </w:t>
      </w:r>
      <w:r w:rsidR="006B3AF8">
        <w:t>combined with</w:t>
      </w:r>
      <w:r w:rsidR="003F6B41">
        <w:t xml:space="preserve"> penalised splines </w:t>
      </w:r>
      <w:r w:rsidR="00BD2A5B">
        <w:t xml:space="preserve">resulted in </w:t>
      </w:r>
      <w:r w:rsidR="00FD7B5F">
        <w:t>smooth</w:t>
      </w:r>
      <w:r w:rsidR="00BF00AB">
        <w:t xml:space="preserve"> pooled regression lines </w:t>
      </w:r>
      <w:r w:rsidR="001829C0">
        <w:t>and</w:t>
      </w:r>
      <w:r w:rsidR="00BF00AB">
        <w:t xml:space="preserve"> confidence intervals</w:t>
      </w:r>
      <w:r w:rsidR="00B47F66">
        <w:t xml:space="preserve">, see Figure </w:t>
      </w:r>
      <w:r w:rsidR="00086160">
        <w:t>18</w:t>
      </w:r>
      <w:r w:rsidR="00DB00AF">
        <w:t xml:space="preserve"> </w:t>
      </w:r>
      <w:r w:rsidR="00B47F66">
        <w:t>and Figure 1</w:t>
      </w:r>
      <w:r w:rsidR="00086160">
        <w:t>9</w:t>
      </w:r>
      <w:r w:rsidR="00270832">
        <w:t xml:space="preserve">, while </w:t>
      </w:r>
      <w:r w:rsidR="00F654AF">
        <w:t xml:space="preserve">GAMMs combined with </w:t>
      </w:r>
      <w:r w:rsidR="00270832">
        <w:t xml:space="preserve">regression splines </w:t>
      </w:r>
      <w:r w:rsidR="00F654AF">
        <w:t xml:space="preserve">resulted in non-smooth regression lines and </w:t>
      </w:r>
      <w:r w:rsidR="00525C67">
        <w:t>wide confidence intervals</w:t>
      </w:r>
      <w:r w:rsidR="00D23617">
        <w:t xml:space="preserve"> in sub-domains of age</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651BA337" w:rsidR="00AD7A5D" w:rsidRDefault="00003114" w:rsidP="0072232E">
      <w:pPr>
        <w:pStyle w:val="BodyText"/>
      </w:pPr>
      <w:r w:rsidRPr="008D3A07">
        <w:t xml:space="preserve">Figure </w:t>
      </w:r>
      <w:r>
        <w:t>17</w:t>
      </w:r>
      <w:r w:rsidRPr="008D3A07">
        <w:t>. approximately here</w:t>
      </w:r>
    </w:p>
    <w:p w14:paraId="1E1A549D" w14:textId="0CE2D397" w:rsidR="005C3744" w:rsidRDefault="005C3744" w:rsidP="005C3744">
      <w:pPr>
        <w:pStyle w:val="BodyText"/>
      </w:pPr>
      <w:r w:rsidRPr="008D3A07">
        <w:t xml:space="preserve">Figure </w:t>
      </w:r>
      <w:r>
        <w:t>18</w:t>
      </w:r>
      <w:r w:rsidRPr="008D3A07">
        <w:t>. approximately here</w:t>
      </w:r>
    </w:p>
    <w:p w14:paraId="732CBC69" w14:textId="11E80CC6" w:rsidR="005C3744" w:rsidRPr="0072232E" w:rsidRDefault="005C3744" w:rsidP="005C3744">
      <w:pPr>
        <w:pStyle w:val="BodyText"/>
      </w:pPr>
      <w:r w:rsidRPr="008D3A07">
        <w:t xml:space="preserve">Figure </w:t>
      </w:r>
      <w:r>
        <w:t>19</w:t>
      </w:r>
      <w:r w:rsidRPr="008D3A07">
        <w:t>. approximately here</w:t>
      </w:r>
    </w:p>
    <w:p w14:paraId="70516692" w14:textId="77777777" w:rsidR="005C3744" w:rsidRPr="0072232E" w:rsidRDefault="005C3744" w:rsidP="0072232E">
      <w:pPr>
        <w:pStyle w:val="BodyText"/>
      </w:pPr>
    </w:p>
    <w:p w14:paraId="4A5E53F5" w14:textId="77777777" w:rsidR="00FE6B6B" w:rsidRDefault="00FE6B6B" w:rsidP="00FE6B6B">
      <w:pPr>
        <w:pStyle w:val="Heading1"/>
      </w:pPr>
      <w:bookmarkStart w:id="588" w:name="sec7"/>
      <w:r>
        <w:t>Discussion</w:t>
      </w:r>
      <w:bookmarkEnd w:id="588"/>
    </w:p>
    <w:p w14:paraId="08CEFC91" w14:textId="27F9CF71" w:rsidR="00231973" w:rsidRDefault="00AC670F" w:rsidP="00EC10E9">
      <w:pPr>
        <w:pStyle w:val="BodyText"/>
        <w:ind w:firstLine="432"/>
      </w:pPr>
      <w:r>
        <w:t xml:space="preserve">Our results, in which we </w:t>
      </w:r>
      <w:r w:rsidR="00FE6B6B">
        <w:t xml:space="preserve">illustrated </w:t>
      </w:r>
      <w:r w:rsidR="001E6F29">
        <w:t xml:space="preserve">four </w:t>
      </w:r>
      <w:r w:rsidR="00FE6B6B">
        <w:t>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r w:rsidR="00F22FE6">
        <w:t xml:space="preserve">on three scenarios with artificial data, </w:t>
      </w:r>
      <w:r>
        <w:t xml:space="preserve">showed that </w:t>
      </w:r>
      <w:r w:rsidR="00C05D74">
        <w:t xml:space="preserve">all </w:t>
      </w:r>
      <w:r>
        <w:t xml:space="preserve">approaches </w:t>
      </w:r>
      <w:r w:rsidR="009361CD">
        <w:t xml:space="preserve">performed equally well </w:t>
      </w:r>
      <w:r>
        <w:t xml:space="preserve">in modelling the underlying true association </w:t>
      </w:r>
      <w:del w:id="589" w:author="Michael Belias" w:date="2020-12-10T18:17:00Z">
        <w:r>
          <w:delText xml:space="preserve">analysis </w:delText>
        </w:r>
      </w:del>
      <w:r>
        <w:t xml:space="preserve">in case of a heterogeneous </w:t>
      </w:r>
      <w:r w:rsidR="00D65E1F">
        <w:t>data-set</w:t>
      </w:r>
      <w:r w:rsidR="00D65E1F" w:rsidDel="00D65E1F">
        <w:t xml:space="preserve"> </w:t>
      </w:r>
      <w:r>
        <w:t xml:space="preserve">with similar ranges of the effect modifier. </w:t>
      </w:r>
      <w:r w:rsidR="00094737">
        <w:t xml:space="preserve">In the two scenarios with different ranges, </w:t>
      </w:r>
      <w:commentRangeStart w:id="590"/>
      <w:ins w:id="591" w:author="Jeroen Hoogland" w:date="2020-12-10T18:17:00Z">
        <w:r w:rsidR="00AB7A2E">
          <w:t>only</w:t>
        </w:r>
        <w:r>
          <w:t xml:space="preserve"> GAMMs </w:t>
        </w:r>
        <w:commentRangeEnd w:id="590"/>
        <w:r w:rsidR="006775C2">
          <w:rPr>
            <w:rStyle w:val="CommentReference"/>
          </w:rPr>
          <w:commentReference w:id="590"/>
        </w:r>
      </w:ins>
      <w:ins w:id="592" w:author="Michael Belias" w:date="2020-12-10T18:17:00Z">
        <w:r w:rsidR="00094737">
          <w:t xml:space="preserve">pointwise meta-analysis </w:t>
        </w:r>
      </w:ins>
      <w:r w:rsidR="00094737">
        <w:t xml:space="preserve">resulted in </w:t>
      </w:r>
      <w:ins w:id="593" w:author="Michael Belias" w:date="2020-12-10T18:17:00Z">
        <w:r w:rsidR="00094737">
          <w:t>non-</w:t>
        </w:r>
      </w:ins>
      <w:r w:rsidR="00094737">
        <w:t xml:space="preserve">smooth pooled regression lines and </w:t>
      </w:r>
      <w:del w:id="594" w:author="Michael Belias" w:date="2020-12-10T18:17:00Z">
        <w:r>
          <w:delText>confidence intervals.</w:delText>
        </w:r>
      </w:del>
      <w:ins w:id="595" w:author="Michael Belias" w:date="2020-12-10T18:17:00Z">
        <w:r w:rsidR="00094737">
          <w:t>wide confidence intervals</w:t>
        </w:r>
        <w:r w:rsidR="00094737" w:rsidRPr="007442E9">
          <w:t xml:space="preserve"> </w:t>
        </w:r>
        <w:r w:rsidR="00094737">
          <w:t>in some sub-domains of BMI. Multivariate meta-analysis resulted in</w:t>
        </w:r>
        <w:r w:rsidR="00831A1F">
          <w:t xml:space="preserve"> smooth</w:t>
        </w:r>
        <w:r w:rsidR="006E4B37">
          <w:t xml:space="preserve"> </w:t>
        </w:r>
        <w:r w:rsidR="005B490E">
          <w:t>but</w:t>
        </w:r>
        <w:r w:rsidR="00094737">
          <w:t xml:space="preserve"> </w:t>
        </w:r>
        <w:r w:rsidR="003F6F48">
          <w:t xml:space="preserve">different </w:t>
        </w:r>
        <w:r w:rsidR="00094737">
          <w:t>pooled curves</w:t>
        </w:r>
        <w:r w:rsidR="00441B07" w:rsidRPr="00441B07">
          <w:t xml:space="preserve"> </w:t>
        </w:r>
        <w:r w:rsidR="00441B07">
          <w:t>across spline approaches</w:t>
        </w:r>
        <w:r w:rsidR="00442728">
          <w:t>,</w:t>
        </w:r>
        <w:r w:rsidR="00C501CC">
          <w:t xml:space="preserve"> with</w:t>
        </w:r>
        <w:r w:rsidR="00094737">
          <w:t xml:space="preserve"> wide confidence intervals. GAMMs resulted in smooth pooled regression lines</w:t>
        </w:r>
        <w:r w:rsidR="00675F49">
          <w:t xml:space="preserve"> and narrower</w:t>
        </w:r>
        <w:r w:rsidR="00840E2B">
          <w:t xml:space="preserve"> </w:t>
        </w:r>
        <w:r w:rsidR="00094737">
          <w:t>confidence intervals</w:t>
        </w:r>
        <w:r w:rsidR="00675F49">
          <w:t xml:space="preserve"> than pointwise and multivariate meta-analysis</w:t>
        </w:r>
        <w:r w:rsidR="00094737">
          <w:t>.</w:t>
        </w:r>
      </w:ins>
      <w:r w:rsidR="007B576C">
        <w:t xml:space="preserve"> </w:t>
      </w:r>
      <w:r w:rsidR="004B5E55">
        <w:t xml:space="preserve">When </w:t>
      </w:r>
      <w:r>
        <w:t xml:space="preserve">applying </w:t>
      </w:r>
      <w:r w:rsidR="00A5048D">
        <w:t>the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from 0-</w:t>
      </w:r>
      <w:r w:rsidR="00F443AF">
        <w:t xml:space="preserve">9 </w:t>
      </w:r>
      <w:r w:rsidR="004471BE">
        <w:t xml:space="preserve">years with </w:t>
      </w:r>
      <w:r w:rsidR="00D1109F">
        <w:t xml:space="preserve">unilateral </w:t>
      </w:r>
      <w:r w:rsidR="008262F1">
        <w:t xml:space="preserve">or </w:t>
      </w:r>
      <w:r w:rsidR="004471BE">
        <w:t>bilateral otitis media</w:t>
      </w:r>
      <w:r>
        <w:t>, we found that GAMMs</w:t>
      </w:r>
      <w:r w:rsidR="002A4C22">
        <w:t>, especially when</w:t>
      </w:r>
      <w:r>
        <w:t xml:space="preserve"> combined with penalised splines</w:t>
      </w:r>
      <w:r w:rsidR="002A4C22">
        <w:t>,</w:t>
      </w:r>
      <w:r>
        <w:t xml:space="preserve"> </w:t>
      </w:r>
      <w:r w:rsidR="00837808">
        <w:t xml:space="preserve">resulted in </w:t>
      </w:r>
      <w:r>
        <w:t xml:space="preserve">smooth pooled regression lines and </w:t>
      </w:r>
      <w:commentRangeStart w:id="596"/>
      <w:r>
        <w:t xml:space="preserve">reasonable </w:t>
      </w:r>
      <w:commentRangeEnd w:id="596"/>
      <w:r w:rsidR="002A2EB8">
        <w:rPr>
          <w:rStyle w:val="CommentReference"/>
        </w:rPr>
        <w:commentReference w:id="596"/>
      </w:r>
      <w:r>
        <w:t xml:space="preserve">confidence intervals for the whole range of the potential treatment effect measure modifier (age), while </w:t>
      </w:r>
      <w:r w:rsidR="00BB792F">
        <w:t>pointwise</w:t>
      </w:r>
      <w:r>
        <w:t xml:space="preserve"> meta-analysis </w:t>
      </w:r>
      <w:r w:rsidR="00837808">
        <w:t>resulted in non-smooth</w:t>
      </w:r>
      <w:r>
        <w:t xml:space="preserve"> and very wide confidence </w:t>
      </w:r>
      <w:r w:rsidRPr="007375A9">
        <w:t>intervals</w:t>
      </w:r>
      <w:r w:rsidR="008262F1">
        <w:t>, and m</w:t>
      </w:r>
      <w:r w:rsidR="00541326">
        <w:t>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r w:rsidR="008262F1">
        <w:t xml:space="preserve"> and</w:t>
      </w:r>
      <w:r>
        <w:t xml:space="preserve"> failed to converge for B-splines.</w:t>
      </w:r>
    </w:p>
    <w:p w14:paraId="0B376ADA" w14:textId="10838D58" w:rsidR="00370BBD" w:rsidRDefault="00785B68" w:rsidP="00533C79">
      <w:pPr>
        <w:pStyle w:val="FirstParagraph"/>
        <w:ind w:firstLine="432"/>
      </w:pPr>
      <w:r>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r w:rsidR="007D42DA">
        <w:t>In</w:t>
      </w:r>
      <w:r w:rsidR="000C066A">
        <w:t xml:space="preserve"> our illustrative </w:t>
      </w:r>
      <w:r w:rsidR="00EE5693">
        <w:t xml:space="preserve">examples we </w:t>
      </w:r>
      <w:r w:rsidR="00FA5D4D">
        <w:t xml:space="preserve">introduced </w:t>
      </w:r>
      <w:r w:rsidR="00747A09">
        <w:t>three</w:t>
      </w:r>
      <w:r w:rsidR="00E0706A">
        <w:t xml:space="preserve"> </w:t>
      </w:r>
      <w:r w:rsidR="00302872">
        <w:lastRenderedPageBreak/>
        <w:t xml:space="preserve">features </w:t>
      </w:r>
      <w:r w:rsidR="00104E86">
        <w:t>in</w:t>
      </w:r>
      <w:r w:rsidR="005C6AE6">
        <w:t>to</w:t>
      </w:r>
      <w:r w:rsidR="00302872">
        <w:t xml:space="preserve"> our generating </w:t>
      </w:r>
      <w:r w:rsidR="009C1B6E" w:rsidRPr="00B07BB6">
        <w:t>mechanism</w:t>
      </w:r>
      <w:r w:rsidR="00A57668">
        <w:t>s</w:t>
      </w:r>
      <w:r w:rsidR="004A7E7E">
        <w:t xml:space="preserve">. </w:t>
      </w:r>
      <w:r w:rsidR="00333C8A">
        <w:t>First</w:t>
      </w:r>
      <w:r w:rsidR="00334CA8">
        <w:t>,</w:t>
      </w:r>
      <w:r w:rsidR="00333C8A">
        <w:t xml:space="preserve"> </w:t>
      </w:r>
      <w:r w:rsidR="00DF59D4">
        <w:t>t</w:t>
      </w:r>
      <w:r w:rsidR="00081F23" w:rsidRPr="00B07BB6">
        <w:t>he association of mortality risk with BMI was</w:t>
      </w:r>
      <w:r w:rsidR="00E36D25">
        <w:t xml:space="preserve"> simple</w:t>
      </w:r>
      <w:r w:rsidR="00A74C50">
        <w:t xml:space="preserve"> and</w:t>
      </w:r>
      <w:r w:rsidR="0039509B">
        <w:t xml:space="preserve"> realistic as</w:t>
      </w:r>
      <w:r w:rsidR="006D1C63">
        <w:t xml:space="preserve"> it was</w:t>
      </w:r>
      <w:r w:rsidR="00A74C50">
        <w:t xml:space="preserve"> </w:t>
      </w:r>
      <w:r w:rsidR="00CE2A18">
        <w:t xml:space="preserve">based </w:t>
      </w:r>
      <w:r w:rsidR="00FA4704">
        <w:t xml:space="preserve">on </w:t>
      </w:r>
      <w:r w:rsidR="006F112D">
        <w:t xml:space="preserve">previously </w:t>
      </w:r>
      <w:r w:rsidR="00EC1186">
        <w:t>published</w:t>
      </w:r>
      <w:r w:rsidR="00034C7F">
        <w:t xml:space="preserve"> </w:t>
      </w:r>
      <w:r w:rsidR="003E3C58">
        <w:t>papers</w:t>
      </w:r>
      <w:r w:rsidR="005F2792">
        <w:t xml:space="preserve"> </w:t>
      </w:r>
      <w:r w:rsidR="005F2792">
        <w:fldChar w:fldCharType="begin"/>
      </w:r>
      <w:r w:rsidR="00B550D6">
        <w:instrText xml:space="preserve"> ADDIN ZOTERO_ITEM CSL_CITATION {"citationID":"ycSBlEgz","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B550D6">
        <w:rPr>
          <w:rFonts w:ascii="Times New Roman" w:hAnsi="Times New Roman" w:cs="Times New Roman"/>
        </w:rPr>
        <w:instrText> </w:instrText>
      </w:r>
      <w:r w:rsidR="00B550D6">
        <w:instrText>150 from the HUNT Study and 366</w:instrText>
      </w:r>
      <w:r w:rsidR="00B550D6">
        <w:rPr>
          <w:rFonts w:ascii="Times New Roman" w:hAnsi="Times New Roman" w:cs="Times New Roman"/>
        </w:rPr>
        <w:instrText> </w:instrText>
      </w:r>
      <w:r w:rsidR="00B550D6">
        <w:instrText>385 from UK Biobank.\n            \n            \n              Main outcome measures\n              All cause and cause specific (cardiovascular, cancer, and non-cardiovascular non-cancer) mortality.\n            \n            \n              Results\n              12</w:instrText>
      </w:r>
      <w:r w:rsidR="00B550D6">
        <w:rPr>
          <w:rFonts w:ascii="Times New Roman" w:hAnsi="Times New Roman" w:cs="Times New Roman"/>
        </w:rPr>
        <w:instrText> </w:instrText>
      </w:r>
      <w:r w:rsidR="00B550D6">
        <w:instrText>015 and 10</w:instrText>
      </w:r>
      <w:r w:rsidR="00B550D6">
        <w:rPr>
          <w:rFonts w:ascii="Times New Roman" w:hAnsi="Times New Roman" w:cs="Times New Roman"/>
        </w:rPr>
        <w:instrText> </w:instrText>
      </w:r>
      <w:r w:rsidR="00B550D6">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schema":"https://github.com/citation-style-language/schema/raw/master/csl-citation.json"} </w:instrText>
      </w:r>
      <w:r w:rsidR="005F2792">
        <w:fldChar w:fldCharType="separate"/>
      </w:r>
      <w:r w:rsidR="00B550D6" w:rsidRPr="00B550D6">
        <w:rPr>
          <w:rFonts w:ascii="Garamond" w:hAnsi="Garamond"/>
        </w:rPr>
        <w:t>[27, 28]</w:t>
      </w:r>
      <w:r w:rsidR="005F2792">
        <w:fldChar w:fldCharType="end"/>
      </w:r>
      <w:r w:rsidR="00B7350D">
        <w:t xml:space="preserve">. </w:t>
      </w:r>
      <w:r w:rsidR="001E6F29">
        <w:t>Second, w</w:t>
      </w:r>
      <w:r w:rsidR="00C55649">
        <w:t>e</w:t>
      </w:r>
      <w:r w:rsidR="00EC53DA">
        <w:t xml:space="preserve"> </w:t>
      </w:r>
      <w:r w:rsidR="00FA66C3">
        <w:t>generated</w:t>
      </w:r>
      <w:r w:rsidR="00EC53DA">
        <w:t xml:space="preserve"> </w:t>
      </w:r>
      <w:r w:rsidR="006A4FC2">
        <w:t xml:space="preserve">IPD-MA </w:t>
      </w:r>
      <w:r w:rsidR="00531D46">
        <w:t>scenarios</w:t>
      </w:r>
      <w:r w:rsidR="000A0BBB">
        <w:t xml:space="preserve"> </w:t>
      </w:r>
      <w:r w:rsidR="00FC7F31">
        <w:t xml:space="preserve">suitable to pool </w:t>
      </w:r>
      <w:r w:rsidR="001E6F29">
        <w:t>as the</w:t>
      </w:r>
      <w:r w:rsidR="00A62E33">
        <w:t xml:space="preserve"> between</w:t>
      </w:r>
      <w:r w:rsidR="001E6F29">
        <w:t>-study</w:t>
      </w:r>
      <w:r w:rsidR="006E1AC6">
        <w:t xml:space="preserve"> </w:t>
      </w:r>
      <w:r w:rsidR="00081F23" w:rsidRPr="00B07BB6">
        <w:t>heterogeneity</w:t>
      </w:r>
      <w:r w:rsidR="00C138D4">
        <w:t xml:space="preserve"> of the </w:t>
      </w:r>
      <w:r w:rsidR="00FD3506">
        <w:t>regression curves</w:t>
      </w:r>
      <w:r w:rsidR="00081F23" w:rsidRPr="00B07BB6">
        <w:t xml:space="preserve"> was limited</w:t>
      </w:r>
      <w:r w:rsidR="00686AAC">
        <w:t xml:space="preserve"> to</w:t>
      </w:r>
      <w:r w:rsidR="00081F23" w:rsidRPr="00B07BB6">
        <w:t xml:space="preserve"> I</w:t>
      </w:r>
      <w:r w:rsidR="00081F23" w:rsidRPr="00240BDE">
        <w:rPr>
          <w:vertAlign w:val="superscript"/>
        </w:rPr>
        <w:t>2</w:t>
      </w:r>
      <w:r w:rsidR="00081F23" w:rsidRPr="00B07BB6">
        <w:t xml:space="preserve"> less than 40%.</w:t>
      </w:r>
      <w:r w:rsidR="008424E4" w:rsidRPr="008424E4">
        <w:t xml:space="preserve"> </w:t>
      </w:r>
      <w:r w:rsidR="00B35891">
        <w:t>Finally</w:t>
      </w:r>
      <w:r w:rsidR="00502044">
        <w:t>,</w:t>
      </w:r>
      <w:r w:rsidR="008371E7">
        <w:t xml:space="preserve"> in the second and third scenarios</w:t>
      </w:r>
      <w:r w:rsidR="00502044">
        <w:t xml:space="preserve"> </w:t>
      </w:r>
      <w:r w:rsidR="00935B98">
        <w:t xml:space="preserve">we </w:t>
      </w:r>
      <w:r w:rsidR="008253E3">
        <w:t>generated</w:t>
      </w:r>
      <w:r w:rsidR="008E416C">
        <w:t xml:space="preserve"> </w:t>
      </w:r>
      <w:r w:rsidR="009128A2">
        <w:t xml:space="preserve">per study </w:t>
      </w:r>
      <w:r w:rsidR="003065D5">
        <w:t>different</w:t>
      </w:r>
      <w:r w:rsidR="008E416C">
        <w:t xml:space="preserve"> </w:t>
      </w:r>
      <w:r w:rsidR="00DB48B6">
        <w:t>boun</w:t>
      </w:r>
      <w:r w:rsidR="00A963E3">
        <w:t>daries</w:t>
      </w:r>
      <w:r w:rsidR="00D475D7">
        <w:t xml:space="preserve"> </w:t>
      </w:r>
      <w:r w:rsidR="000F7A0A">
        <w:t>for</w:t>
      </w:r>
      <w:r w:rsidR="009C6668">
        <w:t xml:space="preserve"> BMI</w:t>
      </w:r>
      <w:r w:rsidR="00F47F03">
        <w:t>,</w:t>
      </w:r>
      <w:r w:rsidR="00B121D6">
        <w:t xml:space="preserve"> </w:t>
      </w:r>
      <w:r w:rsidR="007D2E2D">
        <w:t>in order</w:t>
      </w:r>
      <w:r w:rsidR="00DA3B1D">
        <w:t xml:space="preserve"> </w:t>
      </w:r>
      <w:r w:rsidR="001E6F29">
        <w:t xml:space="preserve">to </w:t>
      </w:r>
      <w:r w:rsidR="00DA3B1D">
        <w:t>illustrate</w:t>
      </w:r>
      <w:r w:rsidR="00155039">
        <w:t xml:space="preserve"> </w:t>
      </w:r>
      <w:r w:rsidR="003E7127">
        <w:t xml:space="preserve">the </w:t>
      </w:r>
      <w:r w:rsidR="00786360">
        <w:t>performance</w:t>
      </w:r>
      <w:r w:rsidR="003E7127">
        <w:t xml:space="preserve"> </w:t>
      </w:r>
      <w:r w:rsidR="007C53DC">
        <w:t>of</w:t>
      </w:r>
      <w:r w:rsidR="003E7127">
        <w:t xml:space="preserve"> the pooling methods</w:t>
      </w:r>
      <w:r w:rsidR="005051F9">
        <w:t xml:space="preserve"> in scenarios</w:t>
      </w:r>
      <w:r w:rsidR="00951745">
        <w:t xml:space="preserve"> where</w:t>
      </w:r>
      <w:r w:rsidR="003E7127">
        <w:t xml:space="preserve"> </w:t>
      </w:r>
      <w:commentRangeStart w:id="597"/>
      <w:r w:rsidR="00951745">
        <w:t>t</w:t>
      </w:r>
      <w:r w:rsidR="003C19D0">
        <w:t xml:space="preserve">he regression curves </w:t>
      </w:r>
      <w:commentRangeEnd w:id="597"/>
      <w:r w:rsidR="009F3C42">
        <w:rPr>
          <w:rStyle w:val="CommentReference"/>
        </w:rPr>
        <w:commentReference w:id="597"/>
      </w:r>
      <w:r w:rsidR="00F946F8">
        <w:t>have</w:t>
      </w:r>
      <w:r w:rsidR="000A510A">
        <w:t xml:space="preserve"> limited overlap</w:t>
      </w:r>
      <w:r w:rsidR="007C7BBD">
        <w:t>.</w:t>
      </w:r>
    </w:p>
    <w:p w14:paraId="3237BA39" w14:textId="188657F0"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homogeneous associations and </w:t>
      </w:r>
      <w:r w:rsidR="0085773F">
        <w:t>similar</w:t>
      </w:r>
      <w:r w:rsidR="00EC10E9">
        <w:t xml:space="preserve"> ranges of </w:t>
      </w:r>
      <w:r w:rsidR="00701318">
        <w:t>the effect modifier</w:t>
      </w:r>
      <w:r w:rsidR="00676AD3" w:rsidRPr="00676AD3">
        <w:t xml:space="preserve"> </w:t>
      </w:r>
      <w:r w:rsidR="00676AD3">
        <w:t>across studies</w:t>
      </w:r>
      <w:r w:rsidR="00EC10E9">
        <w:t>.</w:t>
      </w:r>
      <w:r w:rsidR="006807E8">
        <w:t xml:space="preserve"> We considered that this scenario is rarely </w:t>
      </w:r>
      <w:r w:rsidR="00676AD3">
        <w:t>present</w:t>
      </w:r>
      <w:r w:rsidR="006807E8">
        <w:t xml:space="preserve"> in practice and that all approaches would produce similar results.</w:t>
      </w:r>
      <w:r w:rsidR="00B07BB6">
        <w:t xml:space="preserve"> </w:t>
      </w:r>
      <w:del w:id="598" w:author="Michael Belias" w:date="2020-12-10T18:17:00Z">
        <w:r w:rsidR="00676AD3">
          <w:delText>We chose t</w:delText>
        </w:r>
        <w:r w:rsidR="00B07BB6" w:rsidRPr="00B07BB6">
          <w:delText xml:space="preserve">he settings </w:delText>
        </w:r>
        <w:r w:rsidR="00676AD3">
          <w:delText xml:space="preserve">as they </w:delText>
        </w:r>
        <w:r w:rsidR="00B07BB6" w:rsidRPr="00B07BB6">
          <w:delText>generated realistic data</w:delText>
        </w:r>
        <w:r w:rsidR="00676AD3">
          <w:delText>,</w:delText>
        </w:r>
        <w:r w:rsidR="00676AD3" w:rsidRPr="002B1898">
          <w:delText xml:space="preserve"> </w:delText>
        </w:r>
        <w:r w:rsidR="00676AD3" w:rsidRPr="00B07BB6">
          <w:delText>appropriate for pooling</w:delText>
        </w:r>
        <w:r w:rsidR="002B1898">
          <w:delText xml:space="preserve">, </w:delText>
        </w:r>
        <w:r w:rsidR="00676AD3">
          <w:delText xml:space="preserve">and </w:delText>
        </w:r>
        <w:r w:rsidR="002B1898">
          <w:delText>suitable for the purpose of an introductory paper in IPD-MA</w:delText>
        </w:r>
        <w:r w:rsidR="009F33E7">
          <w:delText>, as illustration for the stronger and weaker points of the approaches</w:delText>
        </w:r>
        <w:r w:rsidR="002B1898">
          <w:delText>.</w:delText>
        </w:r>
      </w:del>
      <w:r w:rsidR="003C42A6">
        <w:t xml:space="preserve"> </w:t>
      </w:r>
      <w:r w:rsidR="009F33E7" w:rsidRPr="00015683">
        <w:t xml:space="preserve">Second, we did not illustrate the performance of the </w:t>
      </w:r>
      <w:r w:rsidR="009F33E7" w:rsidRPr="00FA4C33">
        <w:t>pooling methods</w:t>
      </w:r>
      <w:r w:rsidR="009F33E7" w:rsidRPr="00015683">
        <w:t xml:space="preserve"> in scenarios with ecological bias.</w:t>
      </w:r>
      <w:r w:rsidR="009F33E7" w:rsidRPr="00BA5CA9">
        <w:t xml:space="preserve"> </w:t>
      </w:r>
      <w:r w:rsidR="009F33E7">
        <w:t xml:space="preserve">Modelling choices that avoid ecological bias in presence of non-linear associations still require further research and were thus outside the scope of this article. </w:t>
      </w:r>
      <w:r w:rsidR="001E6F29">
        <w:t>Last</w:t>
      </w:r>
      <w:r w:rsidR="00687DDB">
        <w:t>,</w:t>
      </w:r>
      <w:r w:rsidR="00FE6B6B">
        <w:t xml:space="preserve"> </w:t>
      </w:r>
      <w:r w:rsidR="00657277">
        <w:t xml:space="preserve">corresponding to our main aim to provide an introduction to splines, </w:t>
      </w:r>
      <w:r w:rsidR="00FE6B6B">
        <w:t xml:space="preserve">we </w:t>
      </w:r>
      <w:r w:rsidR="00657277">
        <w:t xml:space="preserve">limited our study </w:t>
      </w:r>
      <w:r w:rsidR="002B1898">
        <w:t xml:space="preserve">to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stepp</w:t>
      </w:r>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r w:rsidR="00785B68">
        <w:t>ess)</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24A8B104"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r w:rsidR="00975AAB">
        <w:t xml:space="preserve"> </w:t>
      </w:r>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t>
      </w:r>
      <w:commentRangeStart w:id="599"/>
      <w:r w:rsidR="007B284D">
        <w:t xml:space="preserve">we </w:t>
      </w:r>
      <w:r w:rsidR="008B70FD">
        <w:t xml:space="preserve">focused on </w:t>
      </w:r>
      <w:r w:rsidR="006959A6">
        <w:t xml:space="preserve">estimating </w:t>
      </w:r>
      <w:r w:rsidR="008B70FD">
        <w:t>the absolute risk differences.</w:t>
      </w:r>
      <w:commentRangeEnd w:id="599"/>
      <w:r w:rsidR="009F3C42">
        <w:rPr>
          <w:rStyle w:val="CommentReference"/>
        </w:rPr>
        <w:commentReference w:id="599"/>
      </w:r>
      <w:r w:rsidR="008B70FD">
        <w:t xml:space="preserve">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676AD3">
        <w:t xml:space="preserve">if the aim is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ntroduction on how to apply splines in </w:t>
      </w:r>
      <w:r w:rsidR="00676AD3">
        <w:t>IPD-MA</w:t>
      </w:r>
      <w:r w:rsidR="00106B14">
        <w:t xml:space="preserve"> will aid researchers to </w:t>
      </w:r>
      <w:r w:rsidR="00676AD3">
        <w:t xml:space="preserve">consider </w:t>
      </w:r>
      <w:r w:rsidR="00106B14">
        <w:t>non-</w:t>
      </w:r>
      <w:r w:rsidR="00676AD3">
        <w:t xml:space="preserve">linear </w:t>
      </w:r>
      <w:r w:rsidR="00D0561B">
        <w:t>relations</w:t>
      </w:r>
      <w:r w:rsidR="00676AD3">
        <w:t xml:space="preserve"> with a potential effect modifier</w:t>
      </w:r>
      <w:r w:rsidR="00106B14">
        <w:t xml:space="preserve">. Doing so may provide </w:t>
      </w:r>
      <w:del w:id="600" w:author="Jeroen Hoogland" w:date="2020-12-08T16:40:00Z">
        <w:r w:rsidR="00106B14">
          <w:delText>better</w:delText>
        </w:r>
        <w:r w:rsidR="00106B14" w:rsidDel="009F3C42">
          <w:delText xml:space="preserve"> </w:delText>
        </w:r>
      </w:del>
      <w:ins w:id="601" w:author="Jeroen Hoogland" w:date="2020-12-08T16:40:00Z">
        <w:r w:rsidR="009F3C42">
          <w:t>more</w:t>
        </w:r>
        <w:r w:rsidR="00106B14">
          <w:t xml:space="preserve"> </w:t>
        </w:r>
      </w:ins>
      <w:r w:rsidR="00106B14">
        <w:t>insight in the underlying associations</w:t>
      </w:r>
      <w:ins w:id="602" w:author="Jeroen Hoogland" w:date="2020-12-08T16:41:00Z">
        <w:r w:rsidR="009F3C42">
          <w:t xml:space="preserve">, </w:t>
        </w:r>
      </w:ins>
      <w:del w:id="603" w:author="Jeroen Hoogland" w:date="2020-12-08T16:41:00Z">
        <w:r w:rsidR="00106B14">
          <w:delText xml:space="preserve"> and</w:delText>
        </w:r>
      </w:del>
      <w:r w:rsidR="00106B14">
        <w:t xml:space="preserve"> </w:t>
      </w:r>
      <w:ins w:id="604" w:author="Jeroen Hoogland" w:date="2020-12-10T18:17:00Z">
        <w:r w:rsidR="00106B14">
          <w:t>contribut</w:t>
        </w:r>
      </w:ins>
      <w:ins w:id="605" w:author="Jeroen Hoogland" w:date="2020-12-08T16:41:00Z">
        <w:r w:rsidR="009F3C42">
          <w:t>ing</w:t>
        </w:r>
      </w:ins>
      <w:del w:id="606" w:author="Jeroen Hoogland" w:date="2020-12-08T16:41:00Z">
        <w:r w:rsidR="00106B14" w:rsidDel="009F3C42">
          <w:delText>e</w:delText>
        </w:r>
      </w:del>
      <w:del w:id="607" w:author="Jeroen Hoogland" w:date="2020-12-10T18:17:00Z">
        <w:r w:rsidR="00106B14">
          <w:delText>contribute</w:delText>
        </w:r>
      </w:del>
      <w:r w:rsidR="00106B14">
        <w:t xml:space="preserve"> to </w:t>
      </w:r>
      <w:del w:id="608" w:author="Jeroen Hoogland" w:date="2020-12-08T16:41:00Z">
        <w:r w:rsidR="00106B14">
          <w:delText xml:space="preserve">more </w:delText>
        </w:r>
      </w:del>
      <w:ins w:id="609" w:author="Jeroen Hoogland" w:date="2020-12-08T16:42:00Z">
        <w:r w:rsidR="009F3C42">
          <w:t>improved</w:t>
        </w:r>
      </w:ins>
      <w:ins w:id="610" w:author="Jeroen Hoogland" w:date="2020-12-08T16:41:00Z">
        <w:r w:rsidR="009F3C42">
          <w:t xml:space="preserve"> </w:t>
        </w:r>
      </w:ins>
      <w:r w:rsidR="00106B14">
        <w:t>evidence</w:t>
      </w:r>
      <w:ins w:id="611" w:author="Jeroen Hoogland" w:date="2020-12-08T16:41:00Z">
        <w:r w:rsidR="009F3C42">
          <w:t xml:space="preserve"> synthesis</w:t>
        </w:r>
      </w:ins>
      <w:ins w:id="612" w:author="Jeroen Hoogland" w:date="2020-12-08T16:42:00Z">
        <w:r w:rsidR="009F3C42">
          <w:t xml:space="preserve">, and ultimately </w:t>
        </w:r>
      </w:ins>
      <w:del w:id="613" w:author="Jeroen Hoogland" w:date="2020-12-08T16:42:00Z">
        <w:r w:rsidR="00106B14">
          <w:delText xml:space="preserve">-based conclusions and thus </w:delText>
        </w:r>
      </w:del>
      <w:r w:rsidR="00106B14">
        <w:t xml:space="preserve">better clinical decision making. </w:t>
      </w:r>
    </w:p>
    <w:p w14:paraId="77A4888D" w14:textId="4B085889" w:rsidR="0035103D" w:rsidRDefault="00106B14" w:rsidP="00F81CE4">
      <w:pPr>
        <w:ind w:firstLine="432"/>
        <w:rPr>
          <w:color w:val="000000"/>
          <w:shd w:val="clear" w:color="auto" w:fill="FFFFFF"/>
        </w:rPr>
      </w:pPr>
      <w:r>
        <w:rPr>
          <w:color w:val="000000"/>
          <w:shd w:val="clear" w:color="auto" w:fill="FFFFFF"/>
        </w:rPr>
        <w:t xml:space="preserve">In conclusion, </w:t>
      </w:r>
      <w:r w:rsidR="006E1E17">
        <w:rPr>
          <w:color w:val="000000"/>
          <w:shd w:val="clear" w:color="auto" w:fill="FFFFFF"/>
        </w:rPr>
        <w:t xml:space="preserve">taking </w:t>
      </w:r>
      <w:del w:id="614" w:author="Jeroen Hoogland" w:date="2020-12-08T16:42:00Z">
        <w:r w:rsidR="006E1E17">
          <w:rPr>
            <w:color w:val="000000"/>
            <w:shd w:val="clear" w:color="auto" w:fill="FFFFFF"/>
          </w:rPr>
          <w:delText xml:space="preserve">into </w:delText>
        </w:r>
        <w:r w:rsidR="00871A29">
          <w:rPr>
            <w:color w:val="000000"/>
            <w:shd w:val="clear" w:color="auto" w:fill="FFFFFF"/>
          </w:rPr>
          <w:delText>account</w:delText>
        </w:r>
        <w:r w:rsidR="008C1AC4">
          <w:rPr>
            <w:color w:val="000000"/>
            <w:shd w:val="clear" w:color="auto" w:fill="FFFFFF"/>
          </w:rPr>
          <w:delText xml:space="preserve"> </w:delText>
        </w:r>
      </w:del>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t>
      </w:r>
      <w:ins w:id="615" w:author="Jeroen Hoogland" w:date="2020-12-08T16:42:00Z">
        <w:r w:rsidR="00B61EA3">
          <w:rPr>
            <w:color w:val="000000"/>
            <w:shd w:val="clear" w:color="auto" w:fill="FFFFFF"/>
          </w:rPr>
          <w:t xml:space="preserve">into account </w:t>
        </w:r>
      </w:ins>
      <w:r w:rsidR="001F4B8C">
        <w:rPr>
          <w:color w:val="000000"/>
          <w:shd w:val="clear" w:color="auto" w:fill="FFFFFF"/>
        </w:rPr>
        <w:t xml:space="preserve">whilst combining multiple studies </w:t>
      </w:r>
      <w:del w:id="616" w:author="Jeroen Hoogland" w:date="2020-12-08T16:42:00Z">
        <w:r w:rsidR="001F4B8C">
          <w:rPr>
            <w:color w:val="000000"/>
            <w:shd w:val="clear" w:color="auto" w:fill="FFFFFF"/>
          </w:rPr>
          <w:delText xml:space="preserve">needs </w:delText>
        </w:r>
      </w:del>
      <w:ins w:id="617" w:author="Jeroen Hoogland" w:date="2020-12-08T16:42:00Z">
        <w:r w:rsidR="00B61EA3">
          <w:rPr>
            <w:color w:val="000000"/>
            <w:shd w:val="clear" w:color="auto" w:fill="FFFFFF"/>
          </w:rPr>
          <w:t xml:space="preserve">requires </w:t>
        </w:r>
      </w:ins>
      <w:r w:rsidR="001F4B8C">
        <w:rPr>
          <w:color w:val="000000"/>
          <w:shd w:val="clear" w:color="auto" w:fill="FFFFFF"/>
        </w:rPr>
        <w:t xml:space="preserve">careful modelling. </w:t>
      </w:r>
      <w:r w:rsidR="00B13A06">
        <w:rPr>
          <w:color w:val="000000"/>
          <w:shd w:val="clear" w:color="auto" w:fill="FFFFFF"/>
        </w:rPr>
        <w:t xml:space="preserve">Across 3 common IPD-MA scenarios </w:t>
      </w:r>
      <w:commentRangeStart w:id="618"/>
      <w:commentRangeStart w:id="619"/>
      <w:commentRangeStart w:id="620"/>
      <w:r w:rsidR="008126F5">
        <w:rPr>
          <w:color w:val="000000"/>
          <w:shd w:val="clear" w:color="auto" w:fill="FFFFFF"/>
        </w:rPr>
        <w:t xml:space="preserve">and one empirical </w:t>
      </w:r>
      <w:r w:rsidR="006831B0">
        <w:rPr>
          <w:color w:val="000000"/>
          <w:shd w:val="clear" w:color="auto" w:fill="FFFFFF"/>
        </w:rPr>
        <w:t xml:space="preserve">example </w:t>
      </w:r>
      <w:r w:rsidR="008126F5">
        <w:rPr>
          <w:color w:val="000000"/>
          <w:shd w:val="clear" w:color="auto" w:fill="FFFFFF"/>
        </w:rPr>
        <w:t xml:space="preserve">we showed that </w:t>
      </w:r>
      <w:r w:rsidR="00E419D1">
        <w:rPr>
          <w:color w:val="000000"/>
          <w:shd w:val="clear" w:color="auto" w:fill="FFFFFF"/>
        </w:rPr>
        <w:t>p</w:t>
      </w:r>
      <w:r w:rsidR="00E419D1" w:rsidRPr="00E419D1">
        <w:rPr>
          <w:color w:val="000000"/>
          <w:shd w:val="clear" w:color="auto" w:fill="FFFFFF"/>
        </w:rPr>
        <w:t>ointwise meta-analysis</w:t>
      </w:r>
      <w:r w:rsidR="0085768F">
        <w:rPr>
          <w:color w:val="000000"/>
          <w:shd w:val="clear" w:color="auto" w:fill="FFFFFF"/>
        </w:rPr>
        <w:t xml:space="preserve"> is</w:t>
      </w:r>
      <w:r w:rsidR="00E419D1" w:rsidRPr="00E419D1">
        <w:rPr>
          <w:color w:val="000000"/>
          <w:shd w:val="clear" w:color="auto" w:fill="FFFFFF"/>
        </w:rPr>
        <w:t xml:space="preserve"> robust</w:t>
      </w:r>
      <w:r w:rsidR="00F90D7D">
        <w:rPr>
          <w:color w:val="000000"/>
          <w:shd w:val="clear" w:color="auto" w:fill="FFFFFF"/>
        </w:rPr>
        <w:t xml:space="preserve"> to model changes</w:t>
      </w:r>
      <w:r w:rsidR="00E419D1" w:rsidRPr="00E419D1">
        <w:rPr>
          <w:color w:val="000000"/>
          <w:shd w:val="clear" w:color="auto" w:fill="FFFFFF"/>
        </w:rPr>
        <w:t xml:space="preserve"> and flexible</w:t>
      </w:r>
      <w:r w:rsidR="0088094B">
        <w:rPr>
          <w:color w:val="000000"/>
          <w:shd w:val="clear" w:color="auto" w:fill="FFFFFF"/>
        </w:rPr>
        <w:t>,</w:t>
      </w:r>
      <w:r w:rsidR="00E419D1" w:rsidRPr="00E419D1">
        <w:rPr>
          <w:color w:val="000000"/>
          <w:shd w:val="clear" w:color="auto" w:fill="FFFFFF"/>
        </w:rPr>
        <w:t xml:space="preserve"> but non-smoothness may occur</w:t>
      </w:r>
      <w:r w:rsidR="005169E3">
        <w:rPr>
          <w:color w:val="000000"/>
          <w:shd w:val="clear" w:color="auto" w:fill="FFFFFF"/>
        </w:rPr>
        <w:t>,</w:t>
      </w:r>
      <w:r w:rsidR="004A322A">
        <w:rPr>
          <w:color w:val="000000"/>
          <w:shd w:val="clear" w:color="auto" w:fill="FFFFFF"/>
        </w:rPr>
        <w:t xml:space="preserve"> </w:t>
      </w:r>
      <w:r w:rsidR="00B529E9">
        <w:rPr>
          <w:color w:val="000000"/>
          <w:shd w:val="clear" w:color="auto" w:fill="FFFFFF"/>
        </w:rPr>
        <w:t>m</w:t>
      </w:r>
      <w:r w:rsidR="00B529E9" w:rsidRPr="00B529E9">
        <w:rPr>
          <w:color w:val="000000"/>
          <w:shd w:val="clear" w:color="auto" w:fill="FFFFFF"/>
        </w:rPr>
        <w:t>ultivariate meta-analysis</w:t>
      </w:r>
      <w:r w:rsidR="00AB21D0">
        <w:rPr>
          <w:color w:val="000000"/>
          <w:shd w:val="clear" w:color="auto" w:fill="FFFFFF"/>
        </w:rPr>
        <w:t xml:space="preserve"> may</w:t>
      </w:r>
      <w:r w:rsidR="00936F30">
        <w:rPr>
          <w:color w:val="000000"/>
          <w:shd w:val="clear" w:color="auto" w:fill="FFFFFF"/>
        </w:rPr>
        <w:t xml:space="preserve"> be</w:t>
      </w:r>
      <w:r w:rsidR="00B529E9" w:rsidRPr="00B529E9">
        <w:rPr>
          <w:color w:val="000000"/>
          <w:shd w:val="clear" w:color="auto" w:fill="FFFFFF"/>
        </w:rPr>
        <w:t xml:space="preserve"> efficient if specified “correctly”, but lacks robustness and flexibility</w:t>
      </w:r>
      <w:r w:rsidR="009F33E7">
        <w:rPr>
          <w:color w:val="000000"/>
          <w:shd w:val="clear" w:color="auto" w:fill="FFFFFF"/>
        </w:rPr>
        <w:t>,</w:t>
      </w:r>
      <w:r w:rsidR="00082FBC">
        <w:rPr>
          <w:color w:val="000000"/>
          <w:shd w:val="clear" w:color="auto" w:fill="FFFFFF"/>
        </w:rPr>
        <w:t xml:space="preserve"> and </w:t>
      </w:r>
      <w:r w:rsidR="007A1076" w:rsidRPr="007A1076">
        <w:rPr>
          <w:color w:val="000000"/>
          <w:shd w:val="clear" w:color="auto" w:fill="FFFFFF"/>
        </w:rPr>
        <w:t>GAMM</w:t>
      </w:r>
      <w:r w:rsidR="0072204A">
        <w:rPr>
          <w:color w:val="000000"/>
          <w:shd w:val="clear" w:color="auto" w:fill="FFFFFF"/>
        </w:rPr>
        <w:t xml:space="preserve"> </w:t>
      </w:r>
      <w:r w:rsidR="004D696C">
        <w:rPr>
          <w:color w:val="000000"/>
          <w:shd w:val="clear" w:color="auto" w:fill="FFFFFF"/>
        </w:rPr>
        <w:t xml:space="preserve">can </w:t>
      </w:r>
      <w:r w:rsidR="00BD4FC4">
        <w:rPr>
          <w:color w:val="000000"/>
          <w:shd w:val="clear" w:color="auto" w:fill="FFFFFF"/>
        </w:rPr>
        <w:t>handle</w:t>
      </w:r>
      <w:r w:rsidR="007A1076" w:rsidRPr="007A1076">
        <w:rPr>
          <w:color w:val="000000"/>
          <w:shd w:val="clear" w:color="auto" w:fill="FFFFFF"/>
        </w:rPr>
        <w:t xml:space="preserve"> different study domains and sample sizes</w:t>
      </w:r>
      <w:r w:rsidR="00DE607A">
        <w:rPr>
          <w:color w:val="000000"/>
          <w:shd w:val="clear" w:color="auto" w:fill="FFFFFF"/>
        </w:rPr>
        <w:t xml:space="preserve">, whilst producing smooth </w:t>
      </w:r>
      <w:r w:rsidR="004D5B81">
        <w:rPr>
          <w:color w:val="000000"/>
          <w:shd w:val="clear" w:color="auto" w:fill="FFFFFF"/>
        </w:rPr>
        <w:t>pooled regression curves</w:t>
      </w:r>
      <w:r w:rsidR="007A1076" w:rsidRPr="007A1076">
        <w:rPr>
          <w:color w:val="000000"/>
          <w:shd w:val="clear" w:color="auto" w:fill="FFFFFF"/>
        </w:rPr>
        <w:t xml:space="preserve">, but careful modelling </w:t>
      </w:r>
      <w:r w:rsidR="009F33E7">
        <w:rPr>
          <w:color w:val="000000"/>
          <w:shd w:val="clear" w:color="auto" w:fill="FFFFFF"/>
        </w:rPr>
        <w:t xml:space="preserve">is </w:t>
      </w:r>
      <w:r w:rsidR="007A1076" w:rsidRPr="007A1076">
        <w:rPr>
          <w:color w:val="000000"/>
          <w:shd w:val="clear" w:color="auto" w:fill="FFFFFF"/>
        </w:rPr>
        <w:t>required</w:t>
      </w:r>
      <w:r w:rsidR="00AF5464">
        <w:rPr>
          <w:color w:val="000000"/>
          <w:shd w:val="clear" w:color="auto" w:fill="FFFFFF"/>
        </w:rPr>
        <w:t>.</w:t>
      </w:r>
      <w:commentRangeEnd w:id="618"/>
      <w:ins w:id="621" w:author="Jeroen Hoogland" w:date="2020-12-10T18:17:00Z">
        <w:r w:rsidR="00374245">
          <w:rPr>
            <w:rStyle w:val="CommentReference"/>
          </w:rPr>
          <w:commentReference w:id="618"/>
        </w:r>
        <w:commentRangeEnd w:id="619"/>
        <w:r w:rsidR="009F33E7">
          <w:rPr>
            <w:rStyle w:val="CommentReference"/>
          </w:rPr>
          <w:commentReference w:id="619"/>
        </w:r>
        <w:r w:rsidR="006B6278" w:rsidRPr="006B6278">
          <w:t xml:space="preserve"> </w:t>
        </w:r>
        <w:commentRangeEnd w:id="620"/>
        <w:r w:rsidR="007C290E">
          <w:rPr>
            <w:rStyle w:val="CommentReference"/>
          </w:rPr>
          <w:commentReference w:id="620"/>
        </w:r>
      </w:ins>
      <w:del w:id="622" w:author="Jeroen Hoogland" w:date="2020-12-10T18:17:00Z">
        <w:r w:rsidR="006B6278" w:rsidRPr="006B6278">
          <w:delText xml:space="preserve"> </w:delText>
        </w:r>
      </w:del>
      <w:r w:rsidR="006B6278">
        <w:t xml:space="preserve">Splines provide </w:t>
      </w:r>
      <w:r w:rsidR="006B6278">
        <w:rPr>
          <w:color w:val="000000"/>
          <w:shd w:val="clear" w:color="auto" w:fill="FFFFFF"/>
        </w:rPr>
        <w:t>a helpful tool to capture nonlinear treatment effect differences in IPD-MA.</w:t>
      </w:r>
    </w:p>
    <w:p w14:paraId="33D6AE3C" w14:textId="60C35744" w:rsidR="001F4B8C" w:rsidRPr="00E31CF5" w:rsidRDefault="001F4B8C" w:rsidP="00F81CE4">
      <w:pPr>
        <w:ind w:firstLine="432"/>
        <w:rPr>
          <w:del w:id="623" w:author="Michael Belias" w:date="2020-12-10T18:17:00Z"/>
          <w:strike/>
        </w:rPr>
      </w:pPr>
      <w:del w:id="624" w:author="Michael Belias" w:date="2020-12-10T18:17:00Z">
        <w:r w:rsidRPr="00E31CF5">
          <w:rPr>
            <w:strike/>
            <w:color w:val="000000"/>
            <w:shd w:val="clear" w:color="auto" w:fill="FFFFFF"/>
          </w:rPr>
          <w:delText>D</w:delText>
        </w:r>
        <w:r w:rsidR="00DB1D1C" w:rsidRPr="00E31CF5">
          <w:rPr>
            <w:strike/>
            <w:color w:val="000000"/>
            <w:shd w:val="clear" w:color="auto" w:fill="FFFFFF"/>
          </w:rPr>
          <w:delText xml:space="preserve">epending on </w:delText>
        </w:r>
        <w:r w:rsidR="00D3176A" w:rsidRPr="00E31CF5">
          <w:rPr>
            <w:strike/>
            <w:color w:val="000000"/>
            <w:shd w:val="clear" w:color="auto" w:fill="FFFFFF"/>
          </w:rPr>
          <w:delText xml:space="preserve">the </w:delText>
        </w:r>
        <w:r w:rsidR="00501AC0" w:rsidRPr="00E31CF5">
          <w:rPr>
            <w:strike/>
            <w:color w:val="000000"/>
            <w:shd w:val="clear" w:color="auto" w:fill="FFFFFF"/>
          </w:rPr>
          <w:delText xml:space="preserve">spline and </w:delText>
        </w:r>
        <w:r w:rsidRPr="00E31CF5">
          <w:rPr>
            <w:strike/>
            <w:color w:val="000000"/>
            <w:shd w:val="clear" w:color="auto" w:fill="FFFFFF"/>
          </w:rPr>
          <w:delText xml:space="preserve">pooling method </w:delText>
        </w:r>
        <w:r w:rsidR="00AD323A" w:rsidRPr="00E31CF5">
          <w:rPr>
            <w:strike/>
            <w:color w:val="000000"/>
            <w:shd w:val="clear" w:color="auto" w:fill="FFFFFF"/>
          </w:rPr>
          <w:delText>different</w:delText>
        </w:r>
        <w:r w:rsidR="00AD323A" w:rsidRPr="00E31CF5" w:rsidDel="006A7C5D">
          <w:rPr>
            <w:strike/>
            <w:color w:val="000000"/>
            <w:shd w:val="clear" w:color="auto" w:fill="FFFFFF"/>
          </w:rPr>
          <w:delText xml:space="preserve"> </w:delText>
        </w:r>
        <w:r w:rsidRPr="00E31CF5">
          <w:rPr>
            <w:strike/>
            <w:color w:val="000000"/>
            <w:shd w:val="clear" w:color="auto" w:fill="FFFFFF"/>
          </w:rPr>
          <w:delText>results</w:delText>
        </w:r>
        <w:r w:rsidR="006A7C5D" w:rsidRPr="00E31CF5">
          <w:rPr>
            <w:strike/>
            <w:color w:val="000000"/>
            <w:shd w:val="clear" w:color="auto" w:fill="FFFFFF"/>
          </w:rPr>
          <w:delText xml:space="preserve"> may be</w:delText>
        </w:r>
        <w:r w:rsidR="00AD323A" w:rsidRPr="00E31CF5">
          <w:rPr>
            <w:strike/>
            <w:color w:val="000000"/>
            <w:shd w:val="clear" w:color="auto" w:fill="FFFFFF"/>
          </w:rPr>
          <w:delText xml:space="preserve"> found</w:delText>
        </w:r>
        <w:r w:rsidR="00D0561B" w:rsidRPr="00E31CF5">
          <w:rPr>
            <w:strike/>
            <w:color w:val="000000"/>
            <w:shd w:val="clear" w:color="auto" w:fill="FFFFFF"/>
          </w:rPr>
          <w:delText>, especially when using multivariate meta-analysis</w:delText>
        </w:r>
        <w:r w:rsidRPr="00E31CF5">
          <w:rPr>
            <w:strike/>
            <w:color w:val="000000"/>
            <w:shd w:val="clear" w:color="auto" w:fill="FFFFFF"/>
          </w:rPr>
          <w:delText xml:space="preserve">. We showed </w:delText>
        </w:r>
        <w:r w:rsidR="00DF0522" w:rsidRPr="00E31CF5">
          <w:rPr>
            <w:strike/>
            <w:color w:val="000000"/>
            <w:shd w:val="clear" w:color="auto" w:fill="FFFFFF"/>
          </w:rPr>
          <w:delText>across</w:delText>
        </w:r>
        <w:r w:rsidRPr="00E31CF5">
          <w:rPr>
            <w:strike/>
            <w:color w:val="000000"/>
            <w:shd w:val="clear" w:color="auto" w:fill="FFFFFF"/>
          </w:rPr>
          <w:delText xml:space="preserve"> 3 common IPD-MA scenarios and one empirical example</w:delText>
        </w:r>
        <w:r w:rsidR="00DF0522" w:rsidRPr="00E31CF5">
          <w:rPr>
            <w:strike/>
            <w:color w:val="000000"/>
            <w:shd w:val="clear" w:color="auto" w:fill="FFFFFF"/>
          </w:rPr>
          <w:delText>,</w:delText>
        </w:r>
        <w:r w:rsidR="004638DA" w:rsidRPr="00E31CF5">
          <w:rPr>
            <w:strike/>
            <w:color w:val="000000"/>
            <w:shd w:val="clear" w:color="auto" w:fill="FFFFFF"/>
          </w:rPr>
          <w:delText xml:space="preserve"> that</w:delText>
        </w:r>
        <w:r w:rsidRPr="00E31CF5">
          <w:rPr>
            <w:strike/>
            <w:color w:val="000000"/>
            <w:shd w:val="clear" w:color="auto" w:fill="FFFFFF"/>
          </w:rPr>
          <w:delText xml:space="preserve"> one-stage GAMM</w:delText>
        </w:r>
        <w:r w:rsidR="004A239B" w:rsidRPr="00E31CF5">
          <w:rPr>
            <w:strike/>
            <w:color w:val="000000"/>
            <w:shd w:val="clear" w:color="auto" w:fill="FFFFFF"/>
          </w:rPr>
          <w:delText xml:space="preserve"> combined with penalised </w:delText>
        </w:r>
        <w:r w:rsidR="00AD0E2E" w:rsidRPr="00E31CF5">
          <w:rPr>
            <w:strike/>
            <w:color w:val="000000"/>
            <w:shd w:val="clear" w:color="auto" w:fill="FFFFFF"/>
          </w:rPr>
          <w:delText>splines</w:delText>
        </w:r>
        <w:r w:rsidRPr="00E31CF5">
          <w:rPr>
            <w:strike/>
            <w:color w:val="000000"/>
            <w:shd w:val="clear" w:color="auto" w:fill="FFFFFF"/>
          </w:rPr>
          <w:delText xml:space="preserve"> seems </w:delText>
        </w:r>
        <w:r w:rsidR="00417745" w:rsidRPr="00E31CF5">
          <w:rPr>
            <w:strike/>
            <w:color w:val="000000"/>
            <w:shd w:val="clear" w:color="auto" w:fill="FFFFFF"/>
          </w:rPr>
          <w:delText xml:space="preserve">to </w:delText>
        </w:r>
        <w:r w:rsidR="003F6B1C" w:rsidRPr="00E31CF5">
          <w:rPr>
            <w:strike/>
            <w:color w:val="000000"/>
            <w:shd w:val="clear" w:color="auto" w:fill="FFFFFF"/>
          </w:rPr>
          <w:delText xml:space="preserve">account for </w:delText>
        </w:r>
        <w:r w:rsidR="0056347F" w:rsidRPr="00E31CF5">
          <w:rPr>
            <w:strike/>
            <w:color w:val="000000"/>
            <w:shd w:val="clear" w:color="auto" w:fill="FFFFFF"/>
          </w:rPr>
          <w:delText>heterogeneity</w:delText>
        </w:r>
        <w:r w:rsidR="00086160" w:rsidRPr="00E31CF5">
          <w:rPr>
            <w:strike/>
            <w:color w:val="000000"/>
            <w:shd w:val="clear" w:color="auto" w:fill="FFFFFF"/>
          </w:rPr>
          <w:delText xml:space="preserve"> in</w:delText>
        </w:r>
        <w:r w:rsidR="00087D11" w:rsidRPr="00E31CF5">
          <w:rPr>
            <w:strike/>
            <w:color w:val="000000"/>
            <w:shd w:val="clear" w:color="auto" w:fill="FFFFFF"/>
          </w:rPr>
          <w:delText xml:space="preserve"> </w:delText>
        </w:r>
        <w:r w:rsidR="000755FE" w:rsidRPr="00E31CF5">
          <w:rPr>
            <w:strike/>
            <w:color w:val="000000"/>
            <w:shd w:val="clear" w:color="auto" w:fill="FFFFFF"/>
          </w:rPr>
          <w:delText>both</w:delText>
        </w:r>
        <w:r w:rsidR="004401AD" w:rsidRPr="00E31CF5">
          <w:rPr>
            <w:strike/>
            <w:color w:val="000000"/>
            <w:shd w:val="clear" w:color="auto" w:fill="FFFFFF"/>
          </w:rPr>
          <w:delText xml:space="preserve"> the regression lines</w:delText>
        </w:r>
        <w:r w:rsidR="008D53C8" w:rsidRPr="00E31CF5">
          <w:rPr>
            <w:strike/>
            <w:color w:val="000000"/>
            <w:shd w:val="clear" w:color="auto" w:fill="FFFFFF"/>
          </w:rPr>
          <w:delText xml:space="preserve"> and </w:delText>
        </w:r>
        <w:r w:rsidR="00441579" w:rsidRPr="00E31CF5">
          <w:rPr>
            <w:strike/>
            <w:color w:val="000000"/>
            <w:shd w:val="clear" w:color="auto" w:fill="FFFFFF"/>
          </w:rPr>
          <w:delText>the ranges of</w:delText>
        </w:r>
        <w:r w:rsidR="005D7063" w:rsidRPr="00E31CF5">
          <w:rPr>
            <w:strike/>
            <w:color w:val="000000"/>
            <w:shd w:val="clear" w:color="auto" w:fill="FFFFFF"/>
          </w:rPr>
          <w:delText xml:space="preserve"> the </w:delText>
        </w:r>
        <w:r w:rsidR="0056347F" w:rsidRPr="00E31CF5">
          <w:rPr>
            <w:strike/>
            <w:color w:val="000000"/>
            <w:shd w:val="clear" w:color="auto" w:fill="FFFFFF"/>
          </w:rPr>
          <w:delText xml:space="preserve"> </w:delText>
        </w:r>
        <w:r w:rsidR="00F11DCB" w:rsidRPr="00E31CF5">
          <w:rPr>
            <w:strike/>
            <w:color w:val="000000"/>
            <w:shd w:val="clear" w:color="auto" w:fill="FFFFFF"/>
          </w:rPr>
          <w:delText>across studies</w:delText>
        </w:r>
        <w:r w:rsidR="00E97F3A" w:rsidRPr="00E31CF5">
          <w:rPr>
            <w:strike/>
            <w:color w:val="000000"/>
            <w:shd w:val="clear" w:color="auto" w:fill="FFFFFF"/>
          </w:rPr>
          <w:delText xml:space="preserve"> </w:delText>
        </w:r>
        <w:r w:rsidR="00396D39" w:rsidRPr="00E31CF5">
          <w:rPr>
            <w:strike/>
            <w:color w:val="000000"/>
            <w:shd w:val="clear" w:color="auto" w:fill="FFFFFF"/>
          </w:rPr>
          <w:delText xml:space="preserve">, while </w:delText>
        </w:r>
        <w:r w:rsidR="00D0561B" w:rsidRPr="00E31CF5">
          <w:rPr>
            <w:strike/>
            <w:color w:val="000000"/>
            <w:shd w:val="clear" w:color="auto" w:fill="FFFFFF"/>
          </w:rPr>
          <w:delText xml:space="preserve">resulting in </w:delText>
        </w:r>
        <w:r w:rsidR="004D61EF" w:rsidRPr="00E31CF5">
          <w:rPr>
            <w:strike/>
            <w:color w:val="000000"/>
            <w:shd w:val="clear" w:color="auto" w:fill="FFFFFF"/>
          </w:rPr>
          <w:delText>smooth</w:delText>
        </w:r>
        <w:r w:rsidRPr="00E31CF5">
          <w:rPr>
            <w:strike/>
            <w:color w:val="000000"/>
            <w:shd w:val="clear" w:color="auto" w:fill="FFFFFF"/>
          </w:rPr>
          <w:delText xml:space="preserve"> </w:delText>
        </w:r>
        <w:r w:rsidR="007D4543" w:rsidRPr="00E31CF5">
          <w:rPr>
            <w:strike/>
            <w:color w:val="000000"/>
            <w:shd w:val="clear" w:color="auto" w:fill="FFFFFF"/>
          </w:rPr>
          <w:delText>regression lines</w:delText>
        </w:r>
        <w:r w:rsidRPr="00E31CF5">
          <w:rPr>
            <w:strike/>
            <w:color w:val="000000"/>
            <w:shd w:val="clear" w:color="auto" w:fill="FFFFFF"/>
          </w:rPr>
          <w:delText xml:space="preserve">. </w:delText>
        </w:r>
        <w:r w:rsidR="008C08E6" w:rsidRPr="00E31CF5">
          <w:rPr>
            <w:strike/>
          </w:rPr>
          <w:delText xml:space="preserve">Splines provide </w:delText>
        </w:r>
        <w:r w:rsidR="008C08E6" w:rsidRPr="00E31CF5">
          <w:rPr>
            <w:strike/>
            <w:color w:val="000000"/>
            <w:shd w:val="clear" w:color="auto" w:fill="FFFFFF"/>
          </w:rPr>
          <w:delText>a helpful tool to capture nonlinear treatment effect differences in IPD-MA.</w:delText>
        </w:r>
      </w:del>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6D9FBF59" w14:textId="77777777" w:rsidR="00B550D6" w:rsidRDefault="007718F7" w:rsidP="00B550D6">
      <w:pPr>
        <w:pStyle w:val="Bibliography"/>
      </w:pPr>
      <w:r>
        <w:fldChar w:fldCharType="begin"/>
      </w:r>
      <w:r w:rsidR="00622496">
        <w:instrText xml:space="preserve"> ADDIN ZOTERO_BIBL {"uncited":[],"omitted":[],"custom":[]} CSL_BIBLIOGRAPHY </w:instrText>
      </w:r>
      <w:r>
        <w:fldChar w:fldCharType="separate"/>
      </w:r>
      <w:r w:rsidR="00B550D6">
        <w:t>1. Simmonds M, Stewart G, Stewart L. A decade of individual participant data meta-analyses: A review of current practice. Contemp Clin Trials. 2015;45 Pt A:76–83.</w:t>
      </w:r>
    </w:p>
    <w:p w14:paraId="247CA096" w14:textId="77777777" w:rsidR="00B550D6" w:rsidRDefault="00B550D6" w:rsidP="00B550D6">
      <w:pPr>
        <w:pStyle w:val="Bibliography"/>
      </w:pPr>
      <w:r>
        <w:t>2. Altman DG, Royston P. The cost of dichotomising continuous variables. BMJ. 2006;332:1080.1.</w:t>
      </w:r>
    </w:p>
    <w:p w14:paraId="5C2959A8" w14:textId="77777777" w:rsidR="00B550D6" w:rsidRDefault="00B550D6" w:rsidP="00B550D6">
      <w:pPr>
        <w:pStyle w:val="Bibliography"/>
      </w:pPr>
      <w:r>
        <w:t>3. Austin PC, Brunner LJ. Inflation of the type I error rate when a continuous confounding variable is categorized in logistic regression analyses. Statist Med. 2004;23:1159–78.</w:t>
      </w:r>
    </w:p>
    <w:p w14:paraId="39616097" w14:textId="77777777" w:rsidR="00B550D6" w:rsidRDefault="00B550D6" w:rsidP="00B550D6">
      <w:pPr>
        <w:pStyle w:val="Bibliography"/>
      </w:pPr>
      <w:r>
        <w:t>4. Maxwell SE, Delaney HD. Bivariate median splits and spurious statistical significance. Psychological Bulletin. 1993;113:181–90.</w:t>
      </w:r>
    </w:p>
    <w:p w14:paraId="67C36389" w14:textId="77777777" w:rsidR="00B550D6" w:rsidRDefault="00B550D6" w:rsidP="00B550D6">
      <w:pPr>
        <w:pStyle w:val="Bibliography"/>
      </w:pPr>
      <w:r>
        <w:t>5. Weinberg CR. How bad is categorization? Epidemiology. 1995;6:345–7.</w:t>
      </w:r>
    </w:p>
    <w:p w14:paraId="4DCE6113" w14:textId="77777777" w:rsidR="00B550D6" w:rsidRDefault="00B550D6" w:rsidP="00B550D6">
      <w:pPr>
        <w:pStyle w:val="Bibliography"/>
      </w:pPr>
      <w:r>
        <w:t>6. Greenland S. Basic Problems in Interaction Assessment. Environmental Health Perspectives. 1993;101:59.</w:t>
      </w:r>
    </w:p>
    <w:p w14:paraId="016EFBBC" w14:textId="77777777" w:rsidR="00B550D6" w:rsidRDefault="00B550D6" w:rsidP="00B550D6">
      <w:pPr>
        <w:pStyle w:val="Bibliography"/>
      </w:pPr>
      <w:r>
        <w:t>7. Zeileis A, Hothorn T, Hornik K. Model-Based Recursive Partitioning. Journal of Computational and Graphical Statistics. 2008;17:492–514.</w:t>
      </w:r>
    </w:p>
    <w:p w14:paraId="19BC0901" w14:textId="77777777" w:rsidR="00B550D6" w:rsidRDefault="00B550D6" w:rsidP="00B550D6">
      <w:pPr>
        <w:pStyle w:val="Bibliography"/>
      </w:pPr>
      <w:r>
        <w:t>8. Seibold H, Hothorn T, Zeileis A. Generalised linear model trees with global additive effects. Adv Data Anal Classif. 2019;13:703–25.</w:t>
      </w:r>
    </w:p>
    <w:p w14:paraId="5DB23D8F" w14:textId="77777777" w:rsidR="00B550D6" w:rsidRDefault="00B550D6" w:rsidP="00B550D6">
      <w:pPr>
        <w:pStyle w:val="Bibliography"/>
      </w:pPr>
      <w:r>
        <w:t>9. Su X, Tsai C-L, Wang H, Nickerson DM, Li B. Subgroup Analysis via Recursive Partitioning. SSRN Journal. 2009. doi:10.2139/ssrn.1341380.</w:t>
      </w:r>
    </w:p>
    <w:p w14:paraId="19F08642" w14:textId="77777777" w:rsidR="00B550D6" w:rsidRDefault="00B550D6" w:rsidP="00B550D6">
      <w:pPr>
        <w:pStyle w:val="Bibliography"/>
      </w:pPr>
      <w:r>
        <w:t>10. Mistry D, Stallard N, Underwood M. A recursive partitioning approach for subgroup identification in individual patient data meta-analysis. Statistics in Medicine. 2018;37:1550–61.</w:t>
      </w:r>
    </w:p>
    <w:p w14:paraId="3B5B51F7" w14:textId="77777777" w:rsidR="00B550D6" w:rsidRDefault="00B550D6" w:rsidP="00B550D6">
      <w:pPr>
        <w:pStyle w:val="Bibliography"/>
      </w:pPr>
      <w:r>
        <w:t>11. Fokkema M, Smits N, Zeileis A, Hothorn T, Kelderman H. Detecting treatment-subgroup interactions in clustered data with generalized linear mixed-effects model trees. Behav Res. 2018;50:2016–34.</w:t>
      </w:r>
    </w:p>
    <w:p w14:paraId="39644F37" w14:textId="77777777" w:rsidR="00B550D6" w:rsidRDefault="00B550D6" w:rsidP="00B550D6">
      <w:pPr>
        <w:pStyle w:val="Bibliography"/>
      </w:pPr>
      <w:r>
        <w:t>12. Wang XV, Cole B, Bonetti M, Gelber RD. Meta-STEPP with random effects. Res Syn Meth. 2018;9:312–7.</w:t>
      </w:r>
    </w:p>
    <w:p w14:paraId="583FCCB1" w14:textId="77777777" w:rsidR="00B550D6" w:rsidRDefault="00B550D6" w:rsidP="00B550D6">
      <w:pPr>
        <w:pStyle w:val="Bibliography"/>
      </w:pPr>
      <w:r>
        <w:t>13. Wang XV, Cole B, Bonetti M, Gelber RD. Meta-STEPP: subpopulation treatment effect pattern plot for individual patient data meta-analysis. Statist Med. 2016;35:3704–16.</w:t>
      </w:r>
    </w:p>
    <w:p w14:paraId="229C88BB" w14:textId="77777777" w:rsidR="00B550D6" w:rsidRDefault="00B550D6" w:rsidP="00B550D6">
      <w:pPr>
        <w:pStyle w:val="Bibliography"/>
      </w:pPr>
      <w:r>
        <w:t>14. Sauerbrei W, Royston P. A new strategy for meta-analysis of continuous covariates in observational studies. Statist Med. 2011;30:3341–60.</w:t>
      </w:r>
    </w:p>
    <w:p w14:paraId="6A362D05" w14:textId="77777777" w:rsidR="00B550D6" w:rsidRDefault="00B550D6" w:rsidP="00B550D6">
      <w:pPr>
        <w:pStyle w:val="Bibliography"/>
      </w:pPr>
      <w:r>
        <w:t>15. Royston P, Sauerbrei W. A new approach to modelling interactions between treatment and continuous covariates in clinical trials by using fractional polynomials. Statist Med. 2004;23:2509–25.</w:t>
      </w:r>
    </w:p>
    <w:p w14:paraId="3B6A16C5" w14:textId="77777777" w:rsidR="00B550D6" w:rsidRDefault="00B550D6" w:rsidP="00B550D6">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6FF86A5E" w14:textId="77777777" w:rsidR="00B550D6" w:rsidRDefault="00B550D6" w:rsidP="00B550D6">
      <w:pPr>
        <w:pStyle w:val="Bibliography"/>
      </w:pPr>
      <w:r>
        <w:t>17. Harrell FE. General Aspects of Fitting Regression Models. In: Regression Modeling Strategies. Cham: Springer International Publishing; 2015. p. 24–6. doi:10.1007/978-3-319-19425-7_2.</w:t>
      </w:r>
    </w:p>
    <w:p w14:paraId="28157A15" w14:textId="77777777" w:rsidR="00B550D6" w:rsidRDefault="00B550D6" w:rsidP="00B550D6">
      <w:pPr>
        <w:pStyle w:val="Bibliography"/>
      </w:pPr>
      <w:r>
        <w:t>18. de Boor C. A Practical Guide to Splines. New York, NY: Springer New York; 1978. doi:10.1007/978-1-4612-6333-3.</w:t>
      </w:r>
    </w:p>
    <w:p w14:paraId="5AF93AB0" w14:textId="77777777" w:rsidR="00B550D6" w:rsidRDefault="00B550D6" w:rsidP="00B550D6">
      <w:pPr>
        <w:pStyle w:val="Bibliography"/>
      </w:pPr>
      <w:r>
        <w:lastRenderedPageBreak/>
        <w:t>19. de Boor C. Package for Calculating with B-Splines. SIAM J Numer Anal. 1977;14:441–72.</w:t>
      </w:r>
    </w:p>
    <w:p w14:paraId="264D6195" w14:textId="77777777" w:rsidR="00B550D6" w:rsidRDefault="00B550D6" w:rsidP="00B550D6">
      <w:pPr>
        <w:pStyle w:val="Bibliography"/>
      </w:pPr>
      <w:r>
        <w:t>20. Best DJ, Green PJ, Silverman BW. Nonparametric Regression and Generalized Linear Models: A Roughness Penalty Approach. Biometrics. 1994;50:1228.</w:t>
      </w:r>
    </w:p>
    <w:p w14:paraId="01A55D56" w14:textId="77777777" w:rsidR="00B550D6" w:rsidRDefault="00B550D6" w:rsidP="00B550D6">
      <w:pPr>
        <w:pStyle w:val="Bibliography"/>
      </w:pPr>
      <w:r>
        <w:t>21. Eilers PHC, Marx BD. Flexible smoothing with B -splines and penalties. Statist Sci. 1996;11:89–121.</w:t>
      </w:r>
    </w:p>
    <w:p w14:paraId="3FFA554E" w14:textId="77777777" w:rsidR="00B550D6" w:rsidRDefault="00B550D6" w:rsidP="00B550D6">
      <w:pPr>
        <w:pStyle w:val="Bibliography"/>
      </w:pPr>
      <w:r>
        <w:t>22. Wood SN. Introducing GAMs. In: Generalized Additive Models. 2nd edition. Chapman and Hall/CRC; 2017. p. 161–94. doi:10.1201/9781315370279-4.</w:t>
      </w:r>
    </w:p>
    <w:p w14:paraId="01A7597F" w14:textId="77777777" w:rsidR="00B550D6" w:rsidRDefault="00B550D6" w:rsidP="00B550D6">
      <w:pPr>
        <w:pStyle w:val="Bibliography"/>
      </w:pPr>
      <w:r>
        <w:t>23. Gasparrini A, Armstrong B, Kenward MG. Multivariate meta-analysis for non-linear and other multi-parameter associations. Statist Med. 2012;31:3821–39.</w:t>
      </w:r>
    </w:p>
    <w:p w14:paraId="0C211902" w14:textId="77777777" w:rsidR="00B550D6" w:rsidRDefault="00B550D6" w:rsidP="00B550D6">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6CC91A39" w14:textId="77777777" w:rsidR="00B550D6" w:rsidRDefault="00B550D6" w:rsidP="00B550D6">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79FFE065" w14:textId="77777777" w:rsidR="00B550D6" w:rsidRDefault="00B550D6" w:rsidP="00B550D6">
      <w:pPr>
        <w:pStyle w:val="Bibliography"/>
      </w:pPr>
      <w:r>
        <w:t>26. Rovers MM, Glasziou P, Appelman CL, Burke P, McCormick DP, Damoiseaux RA, et al. Antibiotics for acute otitis media: a meta-analysis with individual patient data. The Lancet. 2006;368:1429–35.</w:t>
      </w:r>
    </w:p>
    <w:p w14:paraId="685089A3" w14:textId="77777777" w:rsidR="00B550D6" w:rsidRDefault="00B550D6" w:rsidP="00B550D6">
      <w:pPr>
        <w:pStyle w:val="Bibliography"/>
      </w:pPr>
      <w:r>
        <w:t>27. Sun Y-Q, Burgess S, Staley JR, Wood AM, Bell S, Kaptoge SK, et al. Body mass index and all cause mortality in HUNT and UK Biobank studies: linear and non-linear mendelian randomisation analyses. BMJ. 2019;:l1042.</w:t>
      </w:r>
    </w:p>
    <w:p w14:paraId="74BD114C" w14:textId="77777777" w:rsidR="00B550D6" w:rsidRDefault="00B550D6" w:rsidP="00B550D6">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144D7DB5" w14:textId="77777777" w:rsidR="00B550D6" w:rsidRDefault="00B550D6" w:rsidP="00B550D6">
      <w:pPr>
        <w:pStyle w:val="Bibliography"/>
      </w:pPr>
      <w:r>
        <w:t>29. Rothman KJ. Epidemiology: an introduction. 2nd ed. New York, NY: Oxford University Press; 2012.</w:t>
      </w:r>
    </w:p>
    <w:p w14:paraId="7BDC4E36" w14:textId="77777777" w:rsidR="00B550D6" w:rsidRDefault="00B550D6" w:rsidP="00B550D6">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4DB15611" w14:textId="77777777" w:rsidR="00B550D6" w:rsidRDefault="00B550D6" w:rsidP="00B550D6">
      <w:pPr>
        <w:pStyle w:val="Bibliography"/>
      </w:pPr>
      <w:r>
        <w:t>31. Miettinen O. CONFOUNDING AND EFFECT-MODIFICATION. American Journal of Epidemiology. 1974;100:350–3.</w:t>
      </w:r>
    </w:p>
    <w:p w14:paraId="273FAC1C" w14:textId="77777777" w:rsidR="00B550D6" w:rsidRDefault="00B550D6" w:rsidP="00B550D6">
      <w:pPr>
        <w:pStyle w:val="Bibliography"/>
      </w:pPr>
      <w:r>
        <w:t>32. VanderWeele TJ. Confounding and Effect Modification: Distribution and Measure. Epidemiologic Methods. 2012;1. doi:10.1515/2161-962X.1004.</w:t>
      </w:r>
    </w:p>
    <w:p w14:paraId="50BA7128" w14:textId="77777777" w:rsidR="00B550D6" w:rsidRDefault="00B550D6" w:rsidP="00B550D6">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1B93F435" w14:textId="77777777" w:rsidR="00B550D6" w:rsidRDefault="00B550D6" w:rsidP="00B550D6">
      <w:pPr>
        <w:pStyle w:val="Bibliography"/>
      </w:pPr>
      <w:r>
        <w:t>34. Newcombe RG. MOVER-R confidence intervals for ratios and products of two independently estimated quantities. Stat Methods Med Res. 2016;25:1774–8.</w:t>
      </w:r>
    </w:p>
    <w:p w14:paraId="160C6594" w14:textId="77777777" w:rsidR="00B550D6" w:rsidRDefault="00B550D6" w:rsidP="00B550D6">
      <w:pPr>
        <w:pStyle w:val="Bibliography"/>
      </w:pPr>
      <w:r>
        <w:t>35. Perperoglou A, Sauerbrei W, Abrahamowicz M, Schmid M. A review of spline function procedures in R. BMC Med Res Methodol. 2019;19:46.</w:t>
      </w:r>
    </w:p>
    <w:p w14:paraId="74A1ADD0" w14:textId="77777777" w:rsidR="00B550D6" w:rsidRDefault="00B550D6" w:rsidP="00B550D6">
      <w:pPr>
        <w:pStyle w:val="Bibliography"/>
      </w:pPr>
      <w:r>
        <w:t>36. Harrell , FE. Regression Modeling Strategies: With Applications to Linear Models, Logistic and Ordinal Regression, and Survival Analysis. Cham: Springer International Publishing; 2015. doi:10.1007/978-3-319-19425-7.</w:t>
      </w:r>
    </w:p>
    <w:p w14:paraId="7995F69A" w14:textId="77777777" w:rsidR="00B550D6" w:rsidRDefault="00B550D6" w:rsidP="00B550D6">
      <w:pPr>
        <w:pStyle w:val="Bibliography"/>
      </w:pPr>
      <w:r>
        <w:lastRenderedPageBreak/>
        <w:t>37. Dierckx P. Curve and surface fitting with splines. Choice Reviews Online. 1993;31:31-2162-31–2162.</w:t>
      </w:r>
    </w:p>
    <w:p w14:paraId="09225D79" w14:textId="77777777" w:rsidR="00B550D6" w:rsidRDefault="00B550D6" w:rsidP="00B550D6">
      <w:pPr>
        <w:pStyle w:val="Bibliography"/>
      </w:pPr>
      <w:r>
        <w:t>38. Stone, C. J. Comment: Generalized additive models.</w:t>
      </w:r>
    </w:p>
    <w:p w14:paraId="06689140" w14:textId="77777777" w:rsidR="00B550D6" w:rsidRDefault="00B550D6" w:rsidP="00B550D6">
      <w:pPr>
        <w:pStyle w:val="Bibliography"/>
      </w:pPr>
      <w:r>
        <w:t>39. Akaike H. Maximum likelihood identification of Gaussian autoregressive moving average models. Biometrika. 1973;60:255–65.</w:t>
      </w:r>
    </w:p>
    <w:p w14:paraId="7498F0C1" w14:textId="77777777" w:rsidR="00B550D6" w:rsidRDefault="00B550D6" w:rsidP="00B550D6">
      <w:pPr>
        <w:pStyle w:val="Bibliography"/>
      </w:pPr>
      <w:r>
        <w:t>40. Craven P, Wahba G. Smoothing noisy data with spline functions: Estimating the correct degree of smoothing by the method of generalized cross-validation. Numer Math. 1978;31:377–403.</w:t>
      </w:r>
    </w:p>
    <w:p w14:paraId="2A591845" w14:textId="77777777" w:rsidR="00B550D6" w:rsidRDefault="00B550D6" w:rsidP="00B550D6">
      <w:pPr>
        <w:pStyle w:val="Bibliography"/>
      </w:pPr>
      <w:r>
        <w:t>41. Ruppert D, Wand MP, Carroll RJ. Semiparametric Regression. 1st edition. Cambridge University Press; 2003. doi:10.1017/CBO9780511755453.</w:t>
      </w:r>
    </w:p>
    <w:p w14:paraId="3704E828" w14:textId="77777777" w:rsidR="00B550D6" w:rsidRDefault="00B550D6" w:rsidP="00B550D6">
      <w:pPr>
        <w:pStyle w:val="Bibliography"/>
      </w:pPr>
      <w:r>
        <w:t>42. Wood SN. Generalized additive models: an introduction with R. Second edition. Boca Raton: CRC Press/Taylor &amp; Francis Group; 2017.</w:t>
      </w:r>
    </w:p>
    <w:p w14:paraId="524B1F3F" w14:textId="77777777" w:rsidR="00B550D6" w:rsidRDefault="00B550D6" w:rsidP="00B550D6">
      <w:pPr>
        <w:pStyle w:val="Bibliography"/>
      </w:pPr>
      <w:r>
        <w:t>43. Welch BL. The Generalization of `Student’s’ Problem when Several Different Population Variances are Involved. Biometrika. 1947;34:28.</w:t>
      </w:r>
    </w:p>
    <w:p w14:paraId="26FA9020" w14:textId="77777777" w:rsidR="00B550D6" w:rsidRDefault="00B550D6" w:rsidP="00B550D6">
      <w:pPr>
        <w:pStyle w:val="Bibliography"/>
      </w:pPr>
      <w:r>
        <w:t>44. Riley RD, Lambert PC, Abo-Zaid G. Meta-analysis of individual participant data: rationale, conduct, and reporting. BMJ. 2010;340 feb05 1:c221–c221.</w:t>
      </w:r>
    </w:p>
    <w:p w14:paraId="7577E61A" w14:textId="77777777" w:rsidR="00B550D6" w:rsidRDefault="00B550D6" w:rsidP="00B550D6">
      <w:pPr>
        <w:pStyle w:val="Bibliography"/>
      </w:pPr>
      <w:r>
        <w:t>45. Fisher DJ, Carpenter JR, Morris TP, Freeman SC, Tierney JF. Meta-analytical methods to identify who benefits most from treatments: daft, deluded, or deft approach? BMJ. 2017;:j573.</w:t>
      </w:r>
    </w:p>
    <w:p w14:paraId="13C3626B" w14:textId="77777777" w:rsidR="00B550D6" w:rsidRDefault="00B550D6" w:rsidP="00B550D6">
      <w:pPr>
        <w:pStyle w:val="Bibliography"/>
      </w:pPr>
      <w:r>
        <w:t>46. Belias M, Rovers MM, Reitsma JB, Debray TPA, IntHout J. Statistical approaches to identify subgroups in meta-analysis of individual participant data: a simulation study. BMC Med Res Methodol. 2019;19:183.</w:t>
      </w:r>
    </w:p>
    <w:p w14:paraId="49A356CC" w14:textId="77777777" w:rsidR="00B550D6" w:rsidRDefault="00B550D6" w:rsidP="00B550D6">
      <w:pPr>
        <w:pStyle w:val="Bibliography"/>
      </w:pPr>
      <w:r>
        <w:t>47. White IR. Multivariate Random-effects Meta-analysis. The Stata Journal. 2009;9:40–56.</w:t>
      </w:r>
    </w:p>
    <w:p w14:paraId="1A45A53B" w14:textId="77777777" w:rsidR="00B550D6" w:rsidRDefault="00B550D6" w:rsidP="00B550D6">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7CE08918" w14:textId="77777777" w:rsidR="00B550D6" w:rsidRDefault="00B550D6" w:rsidP="00B550D6">
      <w:pPr>
        <w:pStyle w:val="Bibliography"/>
      </w:pPr>
      <w:r>
        <w:t>49. Burke DL, Ensor J, Riley RD. Meta-analysis using individual participant data: one-stage and two-stage approaches, and why they may differ. Stat Med. 2017;36:855–75.</w:t>
      </w:r>
    </w:p>
    <w:p w14:paraId="4CF8548E" w14:textId="77777777" w:rsidR="00B550D6" w:rsidRDefault="00B550D6" w:rsidP="00B550D6">
      <w:pPr>
        <w:pStyle w:val="Bibliography"/>
      </w:pPr>
      <w:r>
        <w:t>50.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6DD0A8B8" w14:textId="77777777" w:rsidR="00B550D6" w:rsidRDefault="00B550D6" w:rsidP="00B550D6">
      <w:pPr>
        <w:pStyle w:val="Bibliography"/>
      </w:pPr>
      <w:r>
        <w:t>51. Wood SN. Fast stable direct fitting and smoothness selection for generalized additive models. J Royal Statistical Soc B. 2008;70:495–518.</w:t>
      </w:r>
    </w:p>
    <w:p w14:paraId="78E59293" w14:textId="77777777" w:rsidR="00B550D6" w:rsidRDefault="00B550D6" w:rsidP="00B550D6">
      <w:pPr>
        <w:pStyle w:val="Bibliography"/>
      </w:pPr>
      <w:r>
        <w:t>52. Kimeldorf GS, Wahba G. A Correspondence Between Bayesian Estimation on Stochastic Processes and Smoothing by Splines. Ann Math Statist. 1970;41:495–502.</w:t>
      </w:r>
    </w:p>
    <w:p w14:paraId="1A351BCC" w14:textId="77777777" w:rsidR="00B550D6" w:rsidRDefault="00B550D6" w:rsidP="00B550D6">
      <w:pPr>
        <w:pStyle w:val="Bibliography"/>
      </w:pPr>
      <w:r>
        <w:t>53. Riley RD, Steyerberg EW. Meta-analysis of a binary outcome using individual participant data and aggregate data. Res Synth Method. 2010;1:2–19.</w:t>
      </w:r>
    </w:p>
    <w:p w14:paraId="02782779" w14:textId="77777777" w:rsidR="00B550D6" w:rsidRPr="003A3104" w:rsidRDefault="00B550D6" w:rsidP="00B550D6">
      <w:pPr>
        <w:pStyle w:val="Bibliography"/>
        <w:rPr>
          <w:lang w:val="nl-NL"/>
        </w:rPr>
      </w:pPr>
      <w:r>
        <w:t xml:space="preserve">54. Higgins JPT, Whitehead A, Turner RM, Omar RZ, Thompson SG. Meta-analysis of continuous outcome data from individual patients. </w:t>
      </w:r>
      <w:r w:rsidRPr="003A3104">
        <w:rPr>
          <w:lang w:val="nl-NL"/>
        </w:rPr>
        <w:t>Statist Med. 2001;20:2219–41.</w:t>
      </w:r>
    </w:p>
    <w:p w14:paraId="568EEF93" w14:textId="77777777" w:rsidR="00B550D6" w:rsidRDefault="00B550D6" w:rsidP="00B550D6">
      <w:pPr>
        <w:pStyle w:val="Bibliography"/>
      </w:pPr>
      <w:r w:rsidRPr="003A3104">
        <w:rPr>
          <w:lang w:val="nl-NL"/>
        </w:rPr>
        <w:lastRenderedPageBreak/>
        <w:t xml:space="preserve">55. Riley RD, Lambert PC, Staessen JA, Wang J, Gueyffier F, Thijs L, et al. </w:t>
      </w:r>
      <w:r>
        <w:t>Meta-analysis of continuous outcomes combining individual patient data and aggregate data. Statist Med. 2008;27:1870–93.</w:t>
      </w:r>
    </w:p>
    <w:p w14:paraId="4489B119" w14:textId="77777777" w:rsidR="00B550D6" w:rsidRDefault="00B550D6" w:rsidP="00B550D6">
      <w:pPr>
        <w:pStyle w:val="Bibliography"/>
      </w:pPr>
      <w:r>
        <w:t>56.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715BDCA1" w14:textId="77777777" w:rsidR="00B550D6" w:rsidRDefault="00B550D6" w:rsidP="00B550D6">
      <w:pPr>
        <w:pStyle w:val="Bibliography"/>
      </w:pPr>
      <w:r>
        <w:t>57. Wickham H. Tidyverse: Easily install and load the ’tidyverse’. 2017. https://CRAN.R-project.org/package=tidyverse.</w:t>
      </w:r>
    </w:p>
    <w:p w14:paraId="6C2BF071" w14:textId="77777777" w:rsidR="00B550D6" w:rsidRDefault="00B550D6" w:rsidP="00B550D6">
      <w:pPr>
        <w:pStyle w:val="Bibliography"/>
      </w:pPr>
      <w:r>
        <w:t>58. Balduzzi S, Rücker G, Schwarzer G. How to perform a meta-analysis with R: a practical tutorial. Evid Based Mental Health. 2019;22:153–60.</w:t>
      </w:r>
    </w:p>
    <w:p w14:paraId="6CB404E0" w14:textId="77777777" w:rsidR="00B550D6" w:rsidRDefault="00B550D6" w:rsidP="00B550D6">
      <w:pPr>
        <w:pStyle w:val="Bibliography"/>
      </w:pPr>
      <w:r>
        <w:t>59. Hastie T, Friedman J, Tibshirani R. Basis Expansions and Regularization. In: The Elements of Statistical Learning. New York, NY: Springer New York; 2001. p. 115–63. doi:10.1007/978-0-387-21606-5_5.</w:t>
      </w:r>
    </w:p>
    <w:p w14:paraId="133D0D60" w14:textId="620AA241"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r w:rsidR="00BA2256">
        <w:rPr>
          <w:sz w:val="22"/>
          <w:szCs w:val="22"/>
        </w:rPr>
        <w:t>l</w:t>
      </w:r>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542"/>
        <w:gridCol w:w="1542"/>
        <w:gridCol w:w="1542"/>
        <w:gridCol w:w="1542"/>
        <w:gridCol w:w="1542"/>
        <w:gridCol w:w="1543"/>
      </w:tblGrid>
      <w:tr w:rsidR="007F29A3" w14:paraId="586E2276" w14:textId="77777777" w:rsidTr="005B36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5B3621">
            <w:pPr>
              <w:spacing w:before="120"/>
              <w:jc w:val="center"/>
            </w:pPr>
            <w:r>
              <w:lastRenderedPageBreak/>
              <w:t>Characteristic</w:t>
            </w:r>
          </w:p>
        </w:tc>
        <w:tc>
          <w:tcPr>
            <w:tcW w:w="3084" w:type="dxa"/>
            <w:gridSpan w:val="2"/>
          </w:tcPr>
          <w:p w14:paraId="5F57FC8E"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84" w:type="dxa"/>
            <w:gridSpan w:val="2"/>
          </w:tcPr>
          <w:p w14:paraId="4D80B704"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3085" w:type="dxa"/>
            <w:gridSpan w:val="2"/>
          </w:tcPr>
          <w:p w14:paraId="5DF9EFB7" w14:textId="77777777" w:rsidR="007F29A3" w:rsidRDefault="007F29A3" w:rsidP="005B3621">
            <w:pPr>
              <w:spacing w:before="120"/>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5B3621">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084" w:type="dxa"/>
            <w:gridSpan w:val="2"/>
          </w:tcPr>
          <w:p w14:paraId="18B46EEC" w14:textId="4EE77AF2"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the predicted outcome </w:t>
            </w:r>
            <w:r w:rsidR="005B3621">
              <w:br/>
            </w:r>
            <w:r>
              <w:t>per</w:t>
            </w:r>
            <w:r w:rsidRPr="00260CEF">
              <w:t xml:space="preserve"> </w:t>
            </w:r>
            <w:r>
              <w:t>value of X</w:t>
            </w:r>
          </w:p>
        </w:tc>
        <w:tc>
          <w:tcPr>
            <w:tcW w:w="3084"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w:t>
            </w:r>
            <w:commentRangeStart w:id="625"/>
            <w:r w:rsidRPr="00260CEF">
              <w:t>curves</w:t>
            </w:r>
            <w:r>
              <w:t xml:space="preserve"> </w:t>
            </w:r>
            <w:commentRangeEnd w:id="625"/>
            <w:r w:rsidR="0014389C">
              <w:rPr>
                <w:rStyle w:val="CommentReference"/>
              </w:rPr>
              <w:commentReference w:id="625"/>
            </w:r>
          </w:p>
        </w:tc>
        <w:tc>
          <w:tcPr>
            <w:tcW w:w="3085"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w:t>
            </w:r>
            <w:commentRangeStart w:id="626"/>
            <w:r>
              <w:t xml:space="preserve">common curve with random effects </w:t>
            </w:r>
            <w:commentRangeEnd w:id="626"/>
            <w:r w:rsidR="0014389C">
              <w:rPr>
                <w:rStyle w:val="CommentReference"/>
              </w:rPr>
              <w:commentReference w:id="626"/>
            </w:r>
            <w:r>
              <w:t xml:space="preserve">to account for across studies differences </w:t>
            </w:r>
          </w:p>
        </w:tc>
      </w:tr>
      <w:tr w:rsidR="007F29A3" w14:paraId="78FCEE37"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084"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84"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3085"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pPr>
            <w:r>
              <w:t>Difficulty to perform</w:t>
            </w:r>
          </w:p>
        </w:tc>
        <w:tc>
          <w:tcPr>
            <w:tcW w:w="3084"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pPr>
            <w:r>
              <w:t>Easy</w:t>
            </w:r>
          </w:p>
        </w:tc>
        <w:tc>
          <w:tcPr>
            <w:tcW w:w="3084"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pPr>
            <w:commentRangeStart w:id="627"/>
            <w:r>
              <w:t>Difficult</w:t>
            </w:r>
            <w:commentRangeEnd w:id="627"/>
            <w:r w:rsidR="0094232A">
              <w:rPr>
                <w:rStyle w:val="CommentReference"/>
              </w:rPr>
              <w:commentReference w:id="627"/>
            </w:r>
          </w:p>
        </w:tc>
        <w:tc>
          <w:tcPr>
            <w:tcW w:w="3085"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pPr>
            <w:commentRangeStart w:id="628"/>
            <w:r>
              <w:t>Intermediate</w:t>
            </w:r>
            <w:commentRangeEnd w:id="628"/>
            <w:r w:rsidR="0014389C">
              <w:rPr>
                <w:rStyle w:val="CommentReference"/>
              </w:rPr>
              <w:commentReference w:id="628"/>
            </w:r>
          </w:p>
        </w:tc>
      </w:tr>
      <w:tr w:rsidR="007F29A3" w14:paraId="39EAC30E" w14:textId="77777777" w:rsidTr="005B3621">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542" w:type="dxa"/>
          </w:tcPr>
          <w:p w14:paraId="651B6318" w14:textId="5831A638"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w:t>
            </w:r>
            <w:r w:rsidR="005B3621">
              <w:t>-analysis</w:t>
            </w:r>
            <w:r>
              <w:t xml:space="preserve"> and GAMM</w:t>
            </w:r>
          </w:p>
        </w:tc>
        <w:tc>
          <w:tcPr>
            <w:tcW w:w="1542"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40F7B9D9" w:rsidR="007F29A3" w:rsidRDefault="007C10BA" w:rsidP="008D3A07">
            <w:pPr>
              <w:jc w:val="center"/>
              <w:cnfStyle w:val="000000000000" w:firstRow="0" w:lastRow="0" w:firstColumn="0" w:lastColumn="0" w:oddVBand="0" w:evenVBand="0" w:oddHBand="0" w:evenHBand="0" w:firstRowFirstColumn="0" w:firstRowLastColumn="0" w:lastRowFirstColumn="0" w:lastRowLastColumn="0"/>
            </w:pPr>
            <w:r>
              <w:t xml:space="preserve">lacks </w:t>
            </w:r>
            <w:commentRangeStart w:id="629"/>
            <w:r>
              <w:t>robustness</w:t>
            </w:r>
            <w:commentRangeEnd w:id="629"/>
            <w:r w:rsidR="00C849E0">
              <w:rPr>
                <w:rStyle w:val="CommentReference"/>
              </w:rPr>
              <w:commentReference w:id="629"/>
            </w:r>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2"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543"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Different distributions of X across studies: </w:t>
            </w:r>
            <w:commentRangeStart w:id="630"/>
            <w:r>
              <w:t>wider confidence intervals than multivariate meta-analysis</w:t>
            </w:r>
            <w:commentRangeEnd w:id="630"/>
            <w:r w:rsidR="00C849E0">
              <w:rPr>
                <w:rStyle w:val="CommentReference"/>
              </w:rPr>
              <w:commentReference w:id="630"/>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084"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84"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commentRangeStart w:id="631"/>
            <w:r>
              <w:t>Efficient</w:t>
            </w:r>
            <w:commentRangeEnd w:id="631"/>
            <w:r w:rsidR="00365315">
              <w:rPr>
                <w:rStyle w:val="CommentReference"/>
              </w:rPr>
              <w:commentReference w:id="631"/>
            </w:r>
          </w:p>
        </w:tc>
        <w:tc>
          <w:tcPr>
            <w:tcW w:w="3085"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084"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84"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pPr>
            <w:commentRangeStart w:id="632"/>
            <w:r>
              <w:t>Lack of robustness, v</w:t>
            </w:r>
            <w:r w:rsidR="000A35B1">
              <w:t xml:space="preserve">ery sensitive to </w:t>
            </w:r>
            <w:r w:rsidR="00AE78CA">
              <w:t xml:space="preserve">modelling </w:t>
            </w:r>
            <w:r w:rsidR="00523070">
              <w:t>choice</w:t>
            </w:r>
            <w:r w:rsidR="00277935">
              <w:t>s</w:t>
            </w:r>
            <w:commentRangeEnd w:id="632"/>
            <w:r w:rsidR="002E6E59">
              <w:rPr>
                <w:rStyle w:val="CommentReference"/>
              </w:rPr>
              <w:commentReference w:id="632"/>
            </w:r>
            <w:r w:rsidR="00EE7915">
              <w:br/>
            </w:r>
            <w:r w:rsidR="000A35B1">
              <w:br/>
            </w:r>
            <w:commentRangeStart w:id="633"/>
            <w:r w:rsidR="007F29A3">
              <w:t xml:space="preserve">Needs </w:t>
            </w:r>
            <w:r w:rsidR="009F0C96">
              <w:t xml:space="preserve">all </w:t>
            </w:r>
            <w:r w:rsidR="007F29A3">
              <w:t>parameters</w:t>
            </w:r>
            <w:r w:rsidR="00C16023">
              <w:t xml:space="preserve"> to be the same</w:t>
            </w:r>
            <w:r w:rsidR="007F29A3">
              <w:t xml:space="preserve"> across studies</w:t>
            </w:r>
            <w:r w:rsidR="00210FF2">
              <w:t xml:space="preserve">. </w:t>
            </w:r>
            <w:commentRangeEnd w:id="633"/>
            <w:r w:rsidR="00390927">
              <w:rPr>
                <w:rStyle w:val="CommentReference"/>
              </w:rPr>
              <w:commentReference w:id="633"/>
            </w:r>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r>
              <w:t>D</w:t>
            </w:r>
            <w:r w:rsidR="00B257D5">
              <w:t>ata augmentation might be needed as a preliminary step.</w:t>
            </w:r>
          </w:p>
        </w:tc>
        <w:tc>
          <w:tcPr>
            <w:tcW w:w="3085"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commentRangeStart w:id="634"/>
            <w:r>
              <w:t>Could lead researcher to lose</w:t>
            </w:r>
            <w:r w:rsidRPr="00FF52F6">
              <w:t xml:space="preserve"> insight </w:t>
            </w:r>
            <w:r>
              <w:t>into</w:t>
            </w:r>
            <w:r w:rsidRPr="00FF52F6">
              <w:t xml:space="preserve"> the underlying associations per study</w:t>
            </w:r>
            <w:r>
              <w:t>, if done without the first stage of the two-stage methods</w:t>
            </w:r>
            <w:commentRangeEnd w:id="634"/>
            <w:r w:rsidR="00406836">
              <w:rPr>
                <w:rStyle w:val="CommentReference"/>
              </w:rPr>
              <w:commentReference w:id="634"/>
            </w:r>
          </w:p>
        </w:tc>
      </w:tr>
      <w:tr w:rsidR="00446A22" w14:paraId="6D4BC21D" w14:textId="77777777" w:rsidTr="005B3621">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pPr>
            <w:r>
              <w:t>Can be performe</w:t>
            </w:r>
            <w:r w:rsidR="00B90B83">
              <w:t>d</w:t>
            </w:r>
            <w:r>
              <w:t xml:space="preserve"> using all </w:t>
            </w:r>
            <w:r w:rsidR="00B90B83">
              <w:t xml:space="preserve">types of </w:t>
            </w:r>
            <w:r>
              <w:t>splines</w:t>
            </w:r>
          </w:p>
        </w:tc>
        <w:tc>
          <w:tcPr>
            <w:tcW w:w="3084"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pPr>
            <w:r>
              <w:t>Yes</w:t>
            </w:r>
            <w:r w:rsidR="000F0F7E">
              <w:t xml:space="preserve">. </w:t>
            </w:r>
            <w:r w:rsidR="000F0F7E">
              <w:br/>
            </w:r>
            <w:r w:rsidR="002D69F4">
              <w:t>Plus:</w:t>
            </w:r>
            <w:r w:rsidR="00122EAE">
              <w:t xml:space="preserve"> different </w:t>
            </w:r>
            <w:r w:rsidR="00356E92">
              <w:t>models may be applied across studies</w:t>
            </w:r>
          </w:p>
        </w:tc>
        <w:tc>
          <w:tcPr>
            <w:tcW w:w="3084"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pPr>
            <w:r>
              <w:t>No</w:t>
            </w:r>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pPr>
            <w:commentRangeStart w:id="635"/>
            <w:r>
              <w:t xml:space="preserve">Not suitable </w:t>
            </w:r>
            <w:r w:rsidR="001A486C">
              <w:t xml:space="preserve">in combination </w:t>
            </w:r>
            <w:r>
              <w:t>with penalised splines</w:t>
            </w:r>
            <w:commentRangeEnd w:id="635"/>
            <w:r w:rsidR="00D21000">
              <w:rPr>
                <w:rStyle w:val="CommentReference"/>
              </w:rPr>
              <w:commentReference w:id="635"/>
            </w:r>
          </w:p>
        </w:tc>
        <w:tc>
          <w:tcPr>
            <w:tcW w:w="3085" w:type="dxa"/>
            <w:gridSpan w:val="2"/>
          </w:tcPr>
          <w:p w14:paraId="37CF99F5" w14:textId="723CF1A2" w:rsidR="00446A22" w:rsidRDefault="00B5421B" w:rsidP="008D3A07">
            <w:pPr>
              <w:jc w:val="center"/>
              <w:cnfStyle w:val="000000000000" w:firstRow="0" w:lastRow="0" w:firstColumn="0" w:lastColumn="0" w:oddVBand="0" w:evenVBand="0" w:oddHBand="0" w:evenHBand="0" w:firstRowFirstColumn="0" w:firstRowLastColumn="0" w:lastRowFirstColumn="0" w:lastRowLastColumn="0"/>
            </w:pPr>
            <w:r>
              <w:t>Yes</w:t>
            </w:r>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w:t>
      </w:r>
      <w:del w:id="636" w:author="Jeroen Hoogland" w:date="2020-12-08T17:00:00Z">
        <w:r w:rsidR="007C4471">
          <w:delText xml:space="preserve">and </w:delText>
        </w:r>
      </w:del>
      <w:ins w:id="637" w:author="Jeroen Hoogland" w:date="2020-12-08T17:00:00Z">
        <w:r w:rsidR="004B0199">
          <w:t xml:space="preserve">to the modelling </w:t>
        </w:r>
      </w:ins>
      <w:ins w:id="638" w:author="Jeroen Hoogland" w:date="2020-12-08T17:02:00Z">
        <w:r w:rsidR="004B0199">
          <w:t xml:space="preserve">of </w:t>
        </w:r>
      </w:ins>
      <w:del w:id="639" w:author="Jeroen Hoogland" w:date="2020-12-08T17:00:00Z">
        <w:r w:rsidR="007C4471">
          <w:delText>guidance</w:delText>
        </w:r>
        <w:r w:rsidRPr="00EC01D3">
          <w:delText xml:space="preserve"> on how to model </w:delText>
        </w:r>
      </w:del>
      <w:r w:rsidRPr="00EC01D3">
        <w:t>non-linear treatment effect</w:t>
      </w:r>
      <w:r w:rsidR="00F31CB3">
        <w:t xml:space="preserve">s </w:t>
      </w:r>
      <w:r w:rsidRPr="00EC01D3">
        <w:t xml:space="preserve">using restricted splines, B-splines, P-splines and </w:t>
      </w:r>
      <w:ins w:id="640" w:author="Jeroen Hoogland" w:date="2020-12-08T17:01:00Z">
        <w:r w:rsidR="004B0199">
          <w:t>s</w:t>
        </w:r>
      </w:ins>
      <w:del w:id="641" w:author="Jeroen Hoogland" w:date="2020-12-08T17:01:00Z">
        <w:r w:rsidRPr="00EC01D3">
          <w:delText>S</w:delText>
        </w:r>
      </w:del>
      <w:r w:rsidRPr="00EC01D3">
        <w:t xml:space="preserve">moothing splines </w:t>
      </w:r>
      <w:del w:id="642" w:author="Jeroen Hoogland" w:date="2020-12-08T17:03:00Z">
        <w:r w:rsidR="0024647E">
          <w:delText xml:space="preserve">and </w:delText>
        </w:r>
      </w:del>
      <w:ins w:id="643" w:author="Jeroen Hoogland" w:date="2020-12-08T17:03:00Z">
        <w:r w:rsidR="004B0199">
          <w:t xml:space="preserve">in </w:t>
        </w:r>
      </w:ins>
      <w:del w:id="644" w:author="Jeroen Hoogland" w:date="2020-12-08T17:03:00Z">
        <w:r w:rsidR="0024647E">
          <w:delText xml:space="preserve">three </w:delText>
        </w:r>
      </w:del>
      <w:r w:rsidR="0024647E" w:rsidRPr="0024647E">
        <w:t>IPD-MA</w:t>
      </w:r>
      <w:ins w:id="645" w:author="Jeroen Hoogland" w:date="2020-12-08T17:03:00Z">
        <w:r w:rsidR="004B0199">
          <w:t>. We consider three</w:t>
        </w:r>
      </w:ins>
      <w:r w:rsidR="0024647E" w:rsidRPr="0024647E">
        <w:t xml:space="preserve">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w:t>
      </w:r>
      <w:ins w:id="646" w:author="Jeroen Hoogland" w:date="2020-12-08T17:04:00Z">
        <w:r w:rsidR="00531EE0">
          <w:t xml:space="preserve">in a simulation study </w:t>
        </w:r>
      </w:ins>
      <w:r>
        <w:t>and provide R code.</w:t>
      </w:r>
    </w:p>
    <w:p w14:paraId="33E1B3B6" w14:textId="27BD66CF" w:rsidR="00EC01D3" w:rsidRPr="00EC01D3" w:rsidRDefault="0024647E" w:rsidP="0024647E">
      <w:pPr>
        <w:pStyle w:val="ListParagraph"/>
        <w:numPr>
          <w:ilvl w:val="0"/>
          <w:numId w:val="39"/>
        </w:numPr>
      </w:pPr>
      <w:r>
        <w:t xml:space="preserve">We </w:t>
      </w:r>
      <w:ins w:id="647" w:author="Jeroen Hoogland" w:date="2020-12-08T17:03:00Z">
        <w:r w:rsidR="004B0199">
          <w:t xml:space="preserve">apply each of the methods in an </w:t>
        </w:r>
      </w:ins>
      <w:ins w:id="648" w:author="Jeroen Hoogland" w:date="2020-12-10T18:17:00Z">
        <w:r>
          <w:t>illustrat</w:t>
        </w:r>
      </w:ins>
      <w:ins w:id="649" w:author="Jeroen Hoogland" w:date="2020-12-08T17:03:00Z">
        <w:r w:rsidR="004B0199">
          <w:t xml:space="preserve">ive example </w:t>
        </w:r>
      </w:ins>
      <w:ins w:id="650" w:author="Jeroen Hoogland" w:date="2020-12-08T17:04:00Z">
        <w:r w:rsidR="004B0199">
          <w:t xml:space="preserve">based on </w:t>
        </w:r>
      </w:ins>
      <w:del w:id="651" w:author="Jeroen Hoogland" w:date="2020-12-08T17:03:00Z">
        <w:r w:rsidDel="004B0199">
          <w:delText>e</w:delText>
        </w:r>
      </w:del>
      <w:del w:id="652" w:author="Jeroen Hoogland" w:date="2020-12-10T18:17:00Z">
        <w:r>
          <w:delText>illustrate</w:delText>
        </w:r>
      </w:del>
      <w:del w:id="653" w:author="Jeroen Hoogland" w:date="2020-12-08T17:04:00Z">
        <w:r>
          <w:delText xml:space="preserve"> </w:delText>
        </w:r>
        <w:r w:rsidRPr="0024647E">
          <w:delText xml:space="preserve">their performance </w:delText>
        </w:r>
        <w:r>
          <w:delText>of the splines and pooling methods</w:delText>
        </w:r>
        <w:r w:rsidRPr="0024647E">
          <w:delText xml:space="preserve"> on</w:delText>
        </w:r>
        <w:r>
          <w:delText xml:space="preserve"> </w:delText>
        </w:r>
      </w:del>
      <w:r w:rsidR="00B82442">
        <w:t>real acute otitis media data</w:t>
      </w:r>
      <w:ins w:id="654" w:author="Jeroen Hoogland" w:date="2020-12-08T17:04:00Z">
        <w:r w:rsidR="00531EE0">
          <w:t>.</w:t>
        </w:r>
      </w:ins>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w:t>
      </w:r>
      <w:del w:id="655" w:author="Jeroen Hoogland" w:date="2020-12-08T17:05:00Z">
        <w:r w:rsidR="00FD7B71">
          <w:delText xml:space="preserve">to more precise </w:delText>
        </w:r>
      </w:del>
      <w:r w:rsidR="00FD7B71">
        <w:t xml:space="preserve">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656" w:name="section"/>
      <w:bookmarkStart w:id="657" w:name="_Hlk57135150"/>
      <w:bookmarkEnd w:id="656"/>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Trial participants as i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6C27DE"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 xml:space="preserve">w є [1,…,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X;d) a basis function of d</w:t>
      </w:r>
      <w:r w:rsidR="000E5143">
        <w:rPr>
          <w:vertAlign w:val="superscript"/>
        </w:rPr>
        <w:t>th</w:t>
      </w:r>
      <w:r w:rsidR="000E5143">
        <w:t xml:space="preserve"> </w:t>
      </w:r>
      <w:r>
        <w:t xml:space="preserve"> degree</w:t>
      </w:r>
    </w:p>
    <w:bookmarkEnd w:id="657"/>
    <w:p w14:paraId="6F20329C" w14:textId="50869B69" w:rsidR="000E5143" w:rsidRDefault="000E5143" w:rsidP="00400DFF">
      <w:pPr>
        <w:pStyle w:val="BodyText"/>
      </w:pPr>
    </w:p>
    <w:p w14:paraId="3DD3E5F2" w14:textId="77777777" w:rsidR="00E040BE" w:rsidRDefault="00E040BE" w:rsidP="00E040BE">
      <w:pPr>
        <w:pStyle w:val="Compact"/>
      </w:pPr>
    </w:p>
    <w:p w14:paraId="052944CB" w14:textId="77777777" w:rsidR="00E040BE" w:rsidRPr="009968D5" w:rsidRDefault="00E040BE" w:rsidP="00E040BE">
      <w:pPr>
        <w:pStyle w:val="Heading2"/>
      </w:pPr>
      <w:r>
        <w:t>Polynomial regression and truncated power series</w:t>
      </w:r>
    </w:p>
    <w:p w14:paraId="1B40C4FD" w14:textId="77777777" w:rsidR="00E040BE" w:rsidRDefault="00E040BE" w:rsidP="00E040BE">
      <w:pPr>
        <w:pStyle w:val="FirstParagraph"/>
        <w:ind w:firstLine="720"/>
      </w:pPr>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p>
    <w:p w14:paraId="1ED1DBF4" w14:textId="77777777" w:rsidR="00E040BE" w:rsidRPr="006942EA" w:rsidRDefault="00E040BE" w:rsidP="00E040BE">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73EFE266" w14:textId="77777777" w:rsidR="00E040BE" w:rsidRDefault="00E040BE" w:rsidP="00E040BE">
      <w:pPr>
        <w:pStyle w:val="BodyText"/>
        <w:ind w:firstLine="720"/>
      </w:pPr>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r w:rsidRPr="008F1A23">
        <w:rPr>
          <w:i/>
        </w:rPr>
        <w:t>t</w:t>
      </w:r>
      <w:r w:rsidRPr="008F1A23">
        <w:rPr>
          <w:i/>
          <w:vertAlign w:val="subscript"/>
        </w:rPr>
        <w:t>w</w:t>
      </w:r>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p>
    <w:p w14:paraId="54CD5D30" w14:textId="77777777" w:rsidR="00E040BE" w:rsidRPr="006942EA" w:rsidRDefault="00E040BE" w:rsidP="00E040BE">
      <w:pPr>
        <w:pStyle w:val="BodyText"/>
      </w:pPr>
      <m:oMathPara>
        <m:oMathParaPr>
          <m:jc m:val="center"/>
        </m:oMathParaPr>
        <m:oMath>
          <m:r>
            <w:rPr>
              <w:rFonts w:ascii="Cambria Math" w:hAnsi="Cambria Math"/>
            </w:rPr>
            <m:t xml:space="preserve">                                       g</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w</m:t>
                  </m:r>
                </m:sub>
              </m:sSub>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w</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2w</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w</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m:t>
          </m:r>
          <m:d>
            <m:dPr>
              <m:ctrlPr>
                <w:rPr>
                  <w:rFonts w:ascii="Cambria Math" w:hAnsi="Cambria Math"/>
                  <w:i/>
                </w:rPr>
              </m:ctrlPr>
            </m:dPr>
            <m:e>
              <m:r>
                <w:rPr>
                  <w:rFonts w:ascii="Cambria Math" w:hAnsi="Cambria Math"/>
                </w:rPr>
                <m:t>2</m:t>
              </m:r>
            </m:e>
          </m:d>
        </m:oMath>
      </m:oMathPara>
    </w:p>
    <w:p w14:paraId="657CD746" w14:textId="77777777" w:rsidR="00E040BE" w:rsidRDefault="00E040BE" w:rsidP="00E040BE">
      <w:pPr>
        <w:pStyle w:val="BodyText"/>
        <w:ind w:firstLine="720"/>
      </w:pPr>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 xml:space="preserve">Thereto, each basis function is a polynomial with one term. Given a non-decreasing sequence of knots </w:t>
      </w:r>
      <m:oMath>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r>
          <w:rPr>
            <w:rFonts w:ascii="Cambria Math" w:hAnsi="Cambria Math"/>
          </w:rPr>
          <m:t>)</m:t>
        </m:r>
      </m:oMath>
      <w:r>
        <w:t xml:space="preserve"> a truncated power series basis is defined by the following basis functions:</w:t>
      </w:r>
    </w:p>
    <w:p w14:paraId="015B744C" w14:textId="77777777" w:rsidR="00E040BE" w:rsidRPr="003E244D" w:rsidRDefault="006C27DE" w:rsidP="00E040BE">
      <w:pPr>
        <w:pStyle w:val="BodyText"/>
      </w:p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d</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m:t>
        </m:r>
      </m:oMath>
      <w:r w:rsidR="00E040BE">
        <w:t xml:space="preserve"> </w:t>
      </w:r>
      <m:oMath>
        <m:sSub>
          <m:sSubPr>
            <m:ctrlPr>
              <w:rPr>
                <w:rFonts w:ascii="Cambria Math" w:hAnsi="Cambria Math"/>
              </w:rPr>
            </m:ctrlPr>
          </m:sSubPr>
          <m:e>
            <m:r>
              <w:rPr>
                <w:rFonts w:ascii="Cambria Math" w:hAnsi="Cambria Math"/>
              </w:rPr>
              <m:t>B</m:t>
            </m:r>
          </m:e>
          <m:sub>
            <m:r>
              <w:rPr>
                <w:rFonts w:ascii="Cambria Math" w:hAnsi="Cambria Math"/>
              </w:rPr>
              <m:t>d+1</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sSub>
          <m:sSubPr>
            <m:ctrlPr>
              <w:rPr>
                <w:rFonts w:ascii="Cambria Math" w:hAnsi="Cambria Math"/>
              </w:rPr>
            </m:ctrlPr>
          </m:sSubPr>
          <m:e>
            <m:r>
              <w:rPr>
                <w:rFonts w:ascii="Cambria Math" w:hAnsi="Cambria Math"/>
              </w:rPr>
              <m:t xml:space="preserve">  B</m:t>
            </m:r>
          </m:e>
          <m:sub>
            <m:r>
              <w:rPr>
                <w:rFonts w:ascii="Cambria Math" w:hAnsi="Cambria Math"/>
              </w:rPr>
              <m:t>d+2</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d+κ</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3)</m:t>
        </m:r>
      </m:oMath>
    </w:p>
    <w:p w14:paraId="2C892F3F" w14:textId="77777777" w:rsidR="00E040BE" w:rsidRPr="003E244D" w:rsidRDefault="00E040BE" w:rsidP="00E040BE">
      <w:pPr>
        <w:pStyle w:val="BodyText"/>
      </w:pPr>
    </w:p>
    <w:p w14:paraId="25E6611A" w14:textId="77777777" w:rsidR="00E040BE" w:rsidRDefault="00E040BE" w:rsidP="00E040BE">
      <w:pPr>
        <w:pStyle w:val="FirstParagraph"/>
      </w:pPr>
      <w:r>
        <w:lastRenderedPageBreak/>
        <w:t>and the statistical model for the association between X and Y is:</w:t>
      </w:r>
    </w:p>
    <w:p w14:paraId="1227DFED" w14:textId="77777777" w:rsidR="00E040BE" w:rsidRPr="00F44DE8" w:rsidRDefault="00E040BE" w:rsidP="00E040BE">
      <w:pPr>
        <w:pStyle w:val="BodyText"/>
        <w:rPr>
          <w:i/>
          <w:sz w:val="22"/>
          <w:szCs w:val="22"/>
        </w:rPr>
      </w:pPr>
      <m:oMath>
        <m:r>
          <w:rPr>
            <w:rFonts w:ascii="Cambria Math" w:hAnsi="Cambria Math"/>
            <w:sz w:val="20"/>
            <w:szCs w:val="20"/>
            <w:lang w:val="el-GR"/>
          </w:rPr>
          <m:t>g</m:t>
        </m:r>
        <m:d>
          <m:dPr>
            <m:ctrlPr>
              <w:rPr>
                <w:rFonts w:ascii="Cambria Math" w:hAnsi="Cambria Math"/>
                <w:i/>
                <w:sz w:val="20"/>
                <w:szCs w:val="20"/>
                <w:lang w:val="el-GR"/>
              </w:rPr>
            </m:ctrlPr>
          </m:dPr>
          <m:e>
            <m:r>
              <w:rPr>
                <w:rFonts w:ascii="Cambria Math" w:hAnsi="Cambria Math"/>
                <w:sz w:val="20"/>
                <w:szCs w:val="20"/>
                <w:lang w:val="el-GR"/>
              </w:rPr>
              <m:t>μ</m:t>
            </m:r>
          </m:e>
        </m:d>
        <m:r>
          <w:rPr>
            <w:rFonts w:ascii="Cambria Math" w:hAnsi="Cambria Math"/>
            <w:sz w:val="20"/>
            <w:szCs w:val="20"/>
          </w:rPr>
          <m:t xml:space="preserve"> = </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d>
                  <m:dPr>
                    <m:begChr m:val="["/>
                    <m:endChr m:val="]"/>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d</m:t>
                        </m:r>
                      </m:sup>
                    </m:sSup>
                  </m:e>
                </m:d>
              </m:e>
            </m:groupChr>
          </m:e>
          <m:lim>
            <m:r>
              <w:rPr>
                <w:rFonts w:ascii="Cambria Math" w:hAnsi="Cambria Math"/>
                <w:sz w:val="20"/>
                <w:szCs w:val="20"/>
                <w:lang w:val="el-GR"/>
              </w:rPr>
              <m:t>basic</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0"/>
            <w:szCs w:val="20"/>
          </w:rPr>
          <m:t>+</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1</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2</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2</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r>
                      <w:rPr>
                        <w:rFonts w:ascii="Cambria Math" w:hAnsi="Cambria Math"/>
                        <w:sz w:val="20"/>
                        <w:szCs w:val="20"/>
                        <w:lang w:val="el-GR"/>
                      </w:rPr>
                      <m:t>κ</m:t>
                    </m:r>
                  </m:sub>
                </m:sSub>
                <m:r>
                  <w:rPr>
                    <w:rFonts w:ascii="Cambria Math" w:hAnsi="Cambria Math"/>
                    <w:sz w:val="20"/>
                    <w:szCs w:val="20"/>
                  </w:rPr>
                  <m:t>d(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κ</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 xml:space="preserve">] </m:t>
                </m:r>
              </m:e>
            </m:groupChr>
          </m:e>
          <m:lim>
            <m:r>
              <w:rPr>
                <w:rFonts w:ascii="Cambria Math" w:hAnsi="Cambria Math"/>
                <w:sz w:val="20"/>
                <w:szCs w:val="20"/>
                <w:lang w:val="el-GR"/>
              </w:rPr>
              <m:t>secondary</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2"/>
            <w:szCs w:val="22"/>
          </w:rPr>
          <m:t xml:space="preserve">             (4)</m:t>
        </m:r>
      </m:oMath>
      <w:r>
        <w:rPr>
          <w:i/>
          <w:sz w:val="22"/>
          <w:szCs w:val="22"/>
        </w:rPr>
        <w:t xml:space="preserve"> </w:t>
      </w:r>
    </w:p>
    <w:p w14:paraId="1EC64F25" w14:textId="77777777" w:rsidR="00E040BE" w:rsidRDefault="00E040BE" w:rsidP="00E040BE">
      <w:pPr>
        <w:pStyle w:val="BodyText"/>
      </w:pPr>
      <w:r>
        <w:t>The + subscript denotes that for a given z</w:t>
      </w:r>
    </w:p>
    <w:p w14:paraId="38D6F793" w14:textId="77777777" w:rsidR="00E040BE" w:rsidRPr="005B4CAB" w:rsidRDefault="00E040BE" w:rsidP="00E040BE">
      <w:pPr>
        <w:pStyle w:val="BodyText"/>
      </w:pPr>
      <m:oMathPara>
        <m:oMathParaPr>
          <m:jc m:val="center"/>
        </m:oMathParaPr>
        <m:oMath>
          <m:r>
            <w:rPr>
              <w:rFonts w:ascii="Cambria Math" w:hAnsi="Cambria Math"/>
            </w:rPr>
            <m:t>(z</m:t>
          </m:r>
          <m:sSub>
            <m:sSubPr>
              <m:ctrlPr>
                <w:rPr>
                  <w:rFonts w:ascii="Cambria Math" w:hAnsi="Cambria Math"/>
                </w:rPr>
              </m:ctrlPr>
            </m:sSubPr>
            <m:e>
              <m:r>
                <w:rPr>
                  <w:rFonts w:ascii="Cambria Math" w:hAnsi="Cambria Math"/>
                </w:rPr>
                <m:t>)</m:t>
              </m:r>
            </m:e>
            <m:sub>
              <m:r>
                <w:rPr>
                  <w:rFonts w:ascii="Cambria Math" w:hAnsi="Cambria Math"/>
                </w:rPr>
                <m:t>+</m:t>
              </m:r>
            </m:sub>
          </m:sSub>
          <m: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z,</m:t>
                    </m:r>
                  </m:e>
                  <m:e>
                    <m:r>
                      <m:rPr>
                        <m:nor/>
                      </m:rPr>
                      <m:t>if</m:t>
                    </m:r>
                    <m:r>
                      <w:rPr>
                        <w:rFonts w:ascii="Cambria Math" w:hAnsi="Cambria Math"/>
                      </w:rPr>
                      <m:t> z&gt;0</m:t>
                    </m:r>
                  </m:e>
                </m:mr>
                <m:mr>
                  <m:e>
                    <m:r>
                      <w:rPr>
                        <w:rFonts w:ascii="Cambria Math" w:hAnsi="Cambria Math"/>
                      </w:rPr>
                      <m:t>0,</m:t>
                    </m:r>
                  </m:e>
                  <m:e>
                    <m:r>
                      <m:rPr>
                        <m:nor/>
                      </m:rPr>
                      <m:t>otherwise</m:t>
                    </m:r>
                  </m:e>
                </m:mr>
              </m:m>
            </m:e>
          </m:d>
        </m:oMath>
      </m:oMathPara>
    </w:p>
    <w:p w14:paraId="29E49C48" w14:textId="5D3062DB" w:rsidR="00E040BE" w:rsidRDefault="00E040BE" w:rsidP="00E040BE">
      <w:pPr>
        <w:pStyle w:val="BodyText"/>
        <w:ind w:firstLine="720"/>
      </w:pPr>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r w:rsidR="00494D73">
        <w:instrText xml:space="preserve"> ADDIN ZOTERO_ITEM CSL_CITATION {"citationID":"2ArIthOM","properties":{"formattedCitation":"[59]","plainCitation":"[59]","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r>
        <w:fldChar w:fldCharType="separate"/>
      </w:r>
      <w:r w:rsidR="00494D73" w:rsidRPr="00494D73">
        <w:rPr>
          <w:rFonts w:ascii="Garamond" w:hAnsi="Garamond"/>
        </w:rPr>
        <w:t>[59]</w:t>
      </w:r>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p>
    <w:p w14:paraId="424C3818" w14:textId="77777777" w:rsidR="00E040BE" w:rsidRDefault="00E040BE" w:rsidP="00E040BE">
      <w:pPr>
        <w:pStyle w:val="Heading1"/>
      </w:pPr>
      <w:r>
        <w:t>Regression splines</w:t>
      </w:r>
    </w:p>
    <w:p w14:paraId="0110C491" w14:textId="77777777" w:rsidR="00E040BE" w:rsidRPr="00D11832" w:rsidRDefault="00E040BE" w:rsidP="00E040BE">
      <w:pPr>
        <w:pStyle w:val="BodyText"/>
        <w:ind w:firstLine="720"/>
      </w:pPr>
    </w:p>
    <w:p w14:paraId="7B51ABF7" w14:textId="77777777" w:rsidR="00E040BE" w:rsidRPr="0075741E" w:rsidRDefault="00E040BE" w:rsidP="0075741E">
      <w:pPr>
        <w:pStyle w:val="Heading2"/>
      </w:pPr>
      <w:r w:rsidRPr="003A3104">
        <w:t>Natural</w:t>
      </w:r>
      <w:r w:rsidRPr="0075741E">
        <w:t xml:space="preserve"> or restricted splines</w:t>
      </w:r>
    </w:p>
    <w:p w14:paraId="073F12E7" w14:textId="244C0674" w:rsidR="00E040BE" w:rsidRDefault="00E040BE" w:rsidP="00E040BE">
      <w:pPr>
        <w:pStyle w:val="FirstParagraph"/>
        <w:ind w:firstLine="720"/>
      </w:pPr>
      <w:r>
        <w:t xml:space="preserve">A solution to this erratic behavior near the boundaries is to </w:t>
      </w:r>
      <w:r w:rsidRPr="00F212F6">
        <w:rPr>
          <w:bCs/>
        </w:rPr>
        <w:t>restrict</w:t>
      </w:r>
      <w:r>
        <w:t xml:space="preserve"> the truncated power series to be linear near the boundaries of X </w:t>
      </w:r>
      <w:r>
        <w:fldChar w:fldCharType="begin"/>
      </w:r>
      <w:r w:rsidR="005B1024">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B1024" w:rsidRPr="005B1024">
        <w:rPr>
          <w:rFonts w:ascii="Garamond" w:hAnsi="Garamond"/>
        </w:rPr>
        <w:t>[17]</w:t>
      </w:r>
      <w:r>
        <w:fldChar w:fldCharType="end"/>
      </w:r>
      <w:r>
        <w:t xml:space="preserve">. These splines are often </w:t>
      </w:r>
      <w:r w:rsidRPr="00F212F6">
        <w:t>called natural or restricted</w:t>
      </w:r>
      <w:r>
        <w:t xml:space="preserve"> (polynomial) splines. Given a non-decreasing sequence of </w:t>
      </w:r>
      <m:oMath>
        <m:r>
          <w:rPr>
            <w:rFonts w:ascii="Cambria Math" w:hAnsi="Cambria Math"/>
          </w:rPr>
          <m:t>κ</m:t>
        </m:r>
      </m:oMath>
      <w:r>
        <w:t xml:space="preserve"> knots </w:t>
      </w:r>
      <m:oMath>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e>
        </m:d>
      </m:oMath>
      <w:r>
        <w:t xml:space="preserve"> the statistical model is given as:</w:t>
      </w:r>
    </w:p>
    <w:p w14:paraId="19C4E3CA" w14:textId="77777777" w:rsidR="00E040BE" w:rsidRPr="009C526B" w:rsidRDefault="00E040BE" w:rsidP="00E040BE">
      <w:pPr>
        <w:pStyle w:val="BodyText"/>
      </w:pPr>
      <m:oMathPara>
        <m:oMathParaPr>
          <m:jc m:val="center"/>
        </m:oMathParaPr>
        <m:oMath>
          <m:r>
            <w:rPr>
              <w:rFonts w:ascii="Cambria Math" w:hAnsi="Cambria Math"/>
            </w:rPr>
            <m:t>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sSub>
            <m:sSubPr>
              <m:ctrlPr>
                <w:rPr>
                  <w:rFonts w:ascii="Cambria Math" w:hAnsi="Cambria Math"/>
                </w:rPr>
              </m:ctrlPr>
            </m:sSubPr>
            <m:e>
              <m:r>
                <w:rPr>
                  <w:rFonts w:ascii="Cambria Math" w:hAnsi="Cambria Math"/>
                </w:rPr>
                <m:t>B</m:t>
              </m:r>
            </m:e>
            <m:sub>
              <m:r>
                <w:rPr>
                  <w:rFonts w:ascii="Cambria Math" w:hAnsi="Cambria Math"/>
                </w:rPr>
                <m:t>k-1</m:t>
              </m:r>
            </m:sub>
          </m:sSub>
          <m:d>
            <m:dPr>
              <m:ctrlPr>
                <w:rPr>
                  <w:rFonts w:ascii="Cambria Math" w:hAnsi="Cambria Math"/>
                  <w:i/>
                </w:rPr>
              </m:ctrlPr>
            </m:dPr>
            <m:e>
              <m:r>
                <w:rPr>
                  <w:rFonts w:ascii="Cambria Math" w:hAnsi="Cambria Math"/>
                </w:rPr>
                <m:t>X</m:t>
              </m:r>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316374E1" w14:textId="77777777" w:rsidR="00E040BE" w:rsidRPr="009C526B" w:rsidRDefault="00E040BE" w:rsidP="00E040BE">
      <w:pPr>
        <w:pStyle w:val="BodyText"/>
      </w:pPr>
    </w:p>
    <w:p w14:paraId="4F87B3EE" w14:textId="77777777" w:rsidR="00E040BE" w:rsidRDefault="00E040BE" w:rsidP="00E040BE">
      <w:pPr>
        <w:pStyle w:val="FirstParagraph"/>
      </w:pPr>
      <w:r w:rsidRPr="00E16F2C">
        <w:t>wher</w:t>
      </w:r>
      <w:r>
        <w:t>e</w:t>
      </w:r>
    </w:p>
    <w:p w14:paraId="240E8349" w14:textId="77777777" w:rsidR="00E040BE" w:rsidRDefault="006C27DE" w:rsidP="00E040BE">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oMath>
      </m:oMathPara>
    </w:p>
    <w:p w14:paraId="5BCF487B" w14:textId="77777777" w:rsidR="00E040BE" w:rsidRDefault="006C27DE" w:rsidP="00E040BE">
      <w:pPr>
        <w:pStyle w:val="FirstParagraph"/>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oMath>
      </m:oMathPara>
    </w:p>
    <w:p w14:paraId="3A1C8308" w14:textId="77777777" w:rsidR="00E040BE" w:rsidRPr="00FD0BF8" w:rsidRDefault="00E040BE" w:rsidP="00E040BE">
      <w:pPr>
        <w:pStyle w:val="FirstParagraph"/>
      </w:pPr>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p>
    <w:p w14:paraId="72DB9668" w14:textId="77777777" w:rsidR="00E040BE" w:rsidRPr="00DF6754" w:rsidRDefault="00E040BE" w:rsidP="00E040BE">
      <w:pPr>
        <w:pStyle w:val="BodyText"/>
      </w:pPr>
      <m:oMathPara>
        <m:oMathParaPr>
          <m:jc m:val="center"/>
        </m:oMathParaPr>
        <m:oMath>
          <m:r>
            <w:rPr>
              <w:rFonts w:ascii="Cambria Math" w:hAnsi="Cambria Math"/>
            </w:rPr>
            <m:t>.</m:t>
          </m:r>
        </m:oMath>
      </m:oMathPara>
    </w:p>
    <w:p w14:paraId="6D25FF13" w14:textId="77777777" w:rsidR="00E040BE" w:rsidRDefault="006C27DE" w:rsidP="00E040BE">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w</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w-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oMath>
      </m:oMathPara>
    </w:p>
    <w:p w14:paraId="65B7804C" w14:textId="54F9372E" w:rsidR="00E040BE" w:rsidRDefault="00E040BE" w:rsidP="00E040BE">
      <w:pPr>
        <w:pStyle w:val="BodyText"/>
        <w:ind w:firstLine="720"/>
      </w:pPr>
      <w:r>
        <w:t>Harrell shows that restricted cubic splines can also be written as truncated power series</w:t>
      </w:r>
      <w:r w:rsidRPr="005913AD">
        <w:t xml:space="preserve"> </w:t>
      </w:r>
      <w:r>
        <w:t>with a linear “basic” polynomial,</w:t>
      </w:r>
      <w:r w:rsidRPr="00A052DC">
        <w:t xml:space="preserve"> </w:t>
      </w:r>
      <w:r>
        <w:t xml:space="preserve">by dividing the basis functions by </w:t>
      </w:r>
      <m:oMath>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lang w:val="el-GR"/>
                  </w:rPr>
                  <m:t>κ</m:t>
                </m:r>
              </m:sub>
            </m:sSub>
            <m:r>
              <w:rPr>
                <w:rFonts w:ascii="Cambria Math" w:hAnsi="Cambria Math"/>
              </w:rPr>
              <m:t>-</m:t>
            </m:r>
            <m:sSub>
              <m:sSubPr>
                <m:ctrlPr>
                  <w:rPr>
                    <w:rFonts w:ascii="Cambria Math" w:hAnsi="Cambria Math"/>
                    <w:i/>
                  </w:rPr>
                </m:ctrlPr>
              </m:sSubPr>
              <m:e>
                <m:r>
                  <w:rPr>
                    <w:rFonts w:ascii="Cambria Math" w:hAnsi="Cambria Math"/>
                  </w:rPr>
                  <m:t xml:space="preserve"> t</m:t>
                </m:r>
              </m:e>
              <m:sub>
                <m:r>
                  <w:rPr>
                    <w:rFonts w:ascii="Cambria Math" w:hAnsi="Cambria Math"/>
                  </w:rPr>
                  <m:t>1</m:t>
                </m:r>
              </m:sub>
            </m:sSub>
            <m:r>
              <w:rPr>
                <w:rFonts w:ascii="Cambria Math" w:hAnsi="Cambria Math"/>
              </w:rPr>
              <m:t>)</m:t>
            </m:r>
            <m:r>
              <m:rPr>
                <m:sty m:val="p"/>
              </m:rPr>
              <w:rPr>
                <w:rFonts w:ascii="Cambria Math" w:hAnsi="Cambria Math"/>
              </w:rPr>
              <m:t xml:space="preserve"> </m:t>
            </m:r>
          </m:e>
          <m:sup>
            <m:r>
              <w:rPr>
                <w:rFonts w:ascii="Cambria Math" w:hAnsi="Cambria Math"/>
              </w:rPr>
              <m:t>2</m:t>
            </m:r>
          </m:sup>
        </m:sSup>
        <m:r>
          <w:rPr>
            <w:rFonts w:ascii="Cambria Math" w:hAnsi="Cambria Math"/>
          </w:rPr>
          <m:t xml:space="preserve"> </m:t>
        </m:r>
      </m:oMath>
      <w:r>
        <w:fldChar w:fldCharType="begin"/>
      </w:r>
      <w:r w:rsidR="005B1024">
        <w: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5B1024" w:rsidRPr="005B1024">
        <w:rPr>
          <w:rFonts w:ascii="Garamond" w:hAnsi="Garamond"/>
        </w:rPr>
        <w:t>[36]</w:t>
      </w:r>
      <w:r>
        <w:fldChar w:fldCharType="end"/>
      </w:r>
      <w:r>
        <w:t>. Therefore, an equivalent statistical model to (5) may be written as follows:</w:t>
      </w:r>
    </w:p>
    <w:p w14:paraId="4BC1E250" w14:textId="77777777" w:rsidR="00E040BE" w:rsidRPr="00A052DC" w:rsidRDefault="00E040BE" w:rsidP="00E040BE">
      <w:pPr>
        <w:pStyle w:val="BodyText"/>
        <w:ind w:left="720" w:firstLine="720"/>
      </w:pPr>
      <m:oMath>
        <m:r>
          <w:rPr>
            <w:rFonts w:ascii="Cambria Math" w:hAnsi="Cambria Math"/>
            <w:lang w:val="el-GR"/>
          </w:rPr>
          <m:t>g</m:t>
        </m:r>
        <m:d>
          <m:dPr>
            <m:ctrlPr>
              <w:rPr>
                <w:rFonts w:ascii="Cambria Math" w:hAnsi="Cambria Math"/>
                <w:i/>
                <w:lang w:val="el-GR"/>
              </w:rPr>
            </m:ctrlPr>
          </m:dPr>
          <m:e>
            <m:r>
              <w:rPr>
                <w:rFonts w:ascii="Cambria Math" w:hAnsi="Cambria Math"/>
                <w:lang w:val="el-GR"/>
              </w:rPr>
              <m:t>μ</m:t>
            </m:r>
          </m:e>
        </m:d>
        <m:r>
          <w:rPr>
            <w:rFonts w:ascii="Cambria Math" w:hAnsi="Cambria Math"/>
          </w:rPr>
          <m:t xml:space="preserve">= </m:t>
        </m:r>
        <m:limLow>
          <m:limLowPr>
            <m:ctrlPr>
              <w:rPr>
                <w:rFonts w:ascii="Cambria Math" w:hAnsi="Cambria Math"/>
                <w:i/>
                <w:lang w:val="el-GR"/>
              </w:rPr>
            </m:ctrlPr>
          </m:limLowPr>
          <m:e>
            <m:groupChr>
              <m:groupChrPr>
                <m:ctrlPr>
                  <w:rPr>
                    <w:rFonts w:ascii="Cambria Math" w:hAnsi="Cambria Math"/>
                    <w:i/>
                    <w:lang w:val="el-GR"/>
                  </w:rPr>
                </m:ctrlPr>
              </m:groupChr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groupChr>
          </m:e>
          <m:lim>
            <m:r>
              <w:rPr>
                <w:rFonts w:ascii="Cambria Math" w:hAnsi="Cambria Math"/>
                <w:lang w:val="el-GR"/>
              </w:rPr>
              <m:t>basic</m:t>
            </m:r>
            <m:r>
              <w:rPr>
                <w:rFonts w:ascii="Cambria Math" w:hAnsi="Cambria Math"/>
              </w:rPr>
              <m:t xml:space="preserve"> </m:t>
            </m:r>
            <m:r>
              <w:rPr>
                <w:rFonts w:ascii="Cambria Math" w:hAnsi="Cambria Math"/>
                <w:lang w:val="el-GR"/>
              </w:rPr>
              <m:t>polynomial</m:t>
            </m:r>
          </m:lim>
        </m:limLow>
        <m:r>
          <w:rPr>
            <w:rFonts w:ascii="Cambria Math" w:hAnsi="Cambria Math"/>
          </w:rPr>
          <m:t>+</m:t>
        </m:r>
        <m:limLow>
          <m:limLowPr>
            <m:ctrlPr>
              <w:rPr>
                <w:rFonts w:ascii="Cambria Math" w:hAnsi="Cambria Math"/>
                <w:i/>
                <w:lang w:val="el-GR"/>
              </w:rPr>
            </m:ctrlPr>
          </m:limLowPr>
          <m:e>
            <m:groupChr>
              <m:groupChrPr>
                <m:ctrlPr>
                  <w:rPr>
                    <w:rFonts w:ascii="Cambria Math" w:hAnsi="Cambria Math"/>
                    <w:i/>
                    <w:lang w:val="el-GR"/>
                  </w:rPr>
                </m:ctrlPr>
              </m:groupChrPr>
              <m:e>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d>
                  <m:dPr>
                    <m:endChr m:val="]"/>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e>
                </m:d>
              </m:e>
            </m:groupChr>
          </m:e>
          <m:lim>
            <m:r>
              <w:rPr>
                <w:rFonts w:ascii="Cambria Math" w:hAnsi="Cambria Math"/>
                <w:lang w:val="el-GR"/>
              </w:rPr>
              <m:t>secondary</m:t>
            </m:r>
            <m:r>
              <w:rPr>
                <w:rFonts w:ascii="Cambria Math" w:hAnsi="Cambria Math"/>
              </w:rPr>
              <m:t xml:space="preserve"> </m:t>
            </m:r>
            <m:r>
              <w:rPr>
                <w:rFonts w:ascii="Cambria Math" w:hAnsi="Cambria Math"/>
                <w:lang w:val="el-GR"/>
              </w:rPr>
              <m:t>polynomial</m:t>
            </m:r>
          </m:lim>
        </m:limLow>
        <m:r>
          <w:rPr>
            <w:rFonts w:ascii="Cambria Math" w:hAnsi="Cambria Math"/>
          </w:rPr>
          <m:t xml:space="preserve">   </m:t>
        </m:r>
        <m:r>
          <m:rPr>
            <m:sty m:val="p"/>
          </m:rPr>
          <w:rPr>
            <w:rFonts w:ascii="Cambria Math" w:hAnsi="Cambria Math"/>
          </w:rPr>
          <m:t>(6)</m:t>
        </m:r>
      </m:oMath>
      <w:r>
        <w:t xml:space="preserve"> </w:t>
      </w:r>
    </w:p>
    <w:p w14:paraId="6813F6D2" w14:textId="77A42868" w:rsidR="00E040BE" w:rsidRDefault="00E040BE" w:rsidP="00E040BE">
      <w:pPr>
        <w:pStyle w:val="FirstParagraph"/>
        <w:ind w:firstLine="426"/>
      </w:pPr>
      <w:r w:rsidRPr="00E16F2C">
        <w:lastRenderedPageBreak/>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5B1024">
        <w:instrText xml:space="preserve"> ADDIN ZOTERO_ITEM CSL_CITATION {"citationID":"qcaIAUGW","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5B1024" w:rsidRPr="005B1024">
        <w:rPr>
          <w:rFonts w:ascii="Garamond" w:hAnsi="Garamond"/>
        </w:rPr>
        <w:t>[17, 38]</w:t>
      </w:r>
      <w:r>
        <w:fldChar w:fldCharType="end"/>
      </w:r>
      <w:r>
        <w:t xml:space="preserve">, see Table 1. Depending on the available sample size and required complexity of the functional shape we may use a different number of knots. </w:t>
      </w:r>
    </w:p>
    <w:p w14:paraId="60F0B55F" w14:textId="77777777" w:rsidR="00E040BE" w:rsidRDefault="00E040BE" w:rsidP="00E040BE">
      <w:pPr>
        <w:pStyle w:val="ImageCaption"/>
        <w:rPr>
          <w:sz w:val="22"/>
          <w:szCs w:val="22"/>
        </w:rPr>
      </w:pPr>
    </w:p>
    <w:p w14:paraId="0D6AEA9C" w14:textId="5A492F29" w:rsidR="00E040BE" w:rsidRDefault="00E040BE" w:rsidP="00E040BE">
      <w:pPr>
        <w:pStyle w:val="BodyText"/>
        <w:ind w:firstLine="432"/>
      </w:pPr>
      <w:r>
        <w:t xml:space="preserve">In Figure </w:t>
      </w:r>
      <w:r w:rsidR="005B3621">
        <w:t>A1</w:t>
      </w:r>
      <w:r>
        <w:t>(a) we show the basis functions -</w:t>
      </w:r>
      <w:r w:rsidRPr="00560883">
        <w:t xml:space="preserve"> </w:t>
      </w:r>
      <w:r w:rsidRPr="00605F62">
        <w:t>scaled by</w:t>
      </w:r>
      <w:r>
        <w:t xml:space="preserve"> </w:t>
      </w:r>
      <m:oMath>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κ</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t</m:t>
                </m:r>
              </m:e>
              <m:sub>
                <m:r>
                  <m:rPr>
                    <m:sty m:val="b"/>
                  </m:rPr>
                  <w:rPr>
                    <w:rFonts w:ascii="Cambria Math" w:hAnsi="Cambria Math"/>
                  </w:rPr>
                  <m:t>1</m:t>
                </m:r>
              </m:sub>
            </m:sSub>
            <m:r>
              <m:rPr>
                <m:sty m:val="p"/>
              </m:rPr>
              <w:rPr>
                <w:rFonts w:ascii="Cambria Math" w:hAnsi="Cambria Math"/>
              </w:rPr>
              <m:t xml:space="preserve">) </m:t>
            </m:r>
          </m:e>
          <m:sup>
            <m:r>
              <m:rPr>
                <m:sty m:val="b"/>
              </m:rPr>
              <w:rPr>
                <w:rFonts w:ascii="Cambria Math" w:hAnsi="Cambria Math"/>
              </w:rPr>
              <m:t>2</m:t>
            </m:r>
          </m:sup>
        </m:sSup>
      </m:oMath>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p>
    <w:p w14:paraId="59B72821" w14:textId="77777777" w:rsidR="00E040BE" w:rsidRDefault="00E040BE" w:rsidP="00E040BE">
      <w:pPr>
        <w:pStyle w:val="BodyText"/>
        <w:ind w:firstLine="720"/>
      </w:pPr>
      <w:r>
        <w:t>.</w:t>
      </w:r>
    </w:p>
    <w:p w14:paraId="628B6270" w14:textId="77777777" w:rsidR="00E040BE" w:rsidRDefault="00E040BE" w:rsidP="00E040BE">
      <w:pPr>
        <w:pStyle w:val="Heading2"/>
      </w:pPr>
      <w:r>
        <w:t>B-splines</w:t>
      </w:r>
    </w:p>
    <w:p w14:paraId="184C4479" w14:textId="44E742AD" w:rsidR="00E040BE" w:rsidRDefault="00E040BE" w:rsidP="00E040BE">
      <w:pPr>
        <w:pStyle w:val="FirstParagraph"/>
        <w:ind w:firstLine="720"/>
      </w:pPr>
      <w:r>
        <w:t xml:space="preserve">B-splines are another commonly applied spline approach. They are based on a parametrisation of polynomial cubic splines. Given a non-decreasing </w:t>
      </w:r>
      <m:oMath>
        <m:r>
          <w:rPr>
            <w:rFonts w:ascii="Cambria Math" w:hAnsi="Cambria Math"/>
          </w:rPr>
          <m:t>κ</m:t>
        </m:r>
      </m:oMath>
      <w:r>
        <w:t xml:space="preserve"> knot sequenc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and X є </w:t>
      </w:r>
      <m:oMath>
        <m:r>
          <w:rPr>
            <w:rFonts w:ascii="Cambria Math" w:hAnsi="Cambria Math"/>
          </w:rPr>
          <m:t>[α,β]</m:t>
        </m:r>
      </m:oMath>
      <w:r>
        <w:t xml:space="preserve">, the </w:t>
      </w:r>
      <w:r w:rsidRPr="002A0CF8">
        <w:rPr>
          <w:bCs/>
        </w:rPr>
        <w:t>d</w:t>
      </w:r>
      <w:r w:rsidRPr="002A0CF8">
        <w:rPr>
          <w:bCs/>
          <w:vertAlign w:val="superscript"/>
        </w:rPr>
        <w:t>th</w:t>
      </w:r>
      <w:r>
        <w:t xml:space="preserve"> degree B-splines basis functions are calculated by the following algorithm proposed by De Boor </w:t>
      </w:r>
      <w:r>
        <w:fldChar w:fldCharType="begin"/>
      </w:r>
      <w:r w:rsidR="005B1024">
        <w:instrText xml:space="preserve"> ADDIN ZOTERO_ITEM CSL_CITATION {"citationID":"Rp4r5gVA","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r>
        <w:fldChar w:fldCharType="separate"/>
      </w:r>
      <w:r w:rsidR="005B1024" w:rsidRPr="005B1024">
        <w:rPr>
          <w:rFonts w:ascii="Garamond" w:hAnsi="Garamond"/>
        </w:rPr>
        <w:t>[19]</w:t>
      </w:r>
      <w:r>
        <w:fldChar w:fldCharType="end"/>
      </w:r>
      <w:r>
        <w:t xml:space="preserve">. </w:t>
      </w:r>
    </w:p>
    <w:p w14:paraId="40EB8B02" w14:textId="77777777" w:rsidR="00E040BE" w:rsidRDefault="00E040BE" w:rsidP="00E040BE">
      <w:pPr>
        <w:pStyle w:val="BodyText"/>
      </w:pPr>
      <m:oMath>
        <m:r>
          <w:rPr>
            <w:rFonts w:ascii="Cambria Math" w:hAnsi="Cambria Math"/>
          </w:rPr>
          <m:t>    </m:t>
        </m:r>
      </m:oMath>
      <w:r>
        <w:t xml:space="preserve">First, d additional knots are generated before </w:t>
      </w:r>
      <m:oMath>
        <m:r>
          <w:rPr>
            <w:rFonts w:ascii="Cambria Math" w:hAnsi="Cambria Math"/>
          </w:rPr>
          <m:t>α</m:t>
        </m:r>
      </m:oMath>
      <w:r>
        <w:t xml:space="preserve"> and d additional knots after </w:t>
      </w:r>
      <m:oMath>
        <m:r>
          <w:rPr>
            <w:rFonts w:ascii="Cambria Math" w:hAnsi="Cambria Math"/>
          </w:rPr>
          <m:t>β</m:t>
        </m:r>
      </m:oMath>
      <w:r>
        <w:t xml:space="preserve">. These are often called outer knots and their choice is arbitrary. We can set them to be equidistant or even equal to the boundary values </w:t>
      </w:r>
      <m:oMath>
        <m:r>
          <w:rPr>
            <w:rFonts w:ascii="Cambria Math" w:hAnsi="Cambria Math"/>
          </w:rPr>
          <m:t>α</m:t>
        </m:r>
      </m:oMath>
      <w:r>
        <w:t xml:space="preserve"> and </w:t>
      </w:r>
      <m:oMath>
        <m:r>
          <w:rPr>
            <w:rFonts w:ascii="Cambria Math" w:hAnsi="Cambria Math"/>
          </w:rPr>
          <m:t>β</m:t>
        </m:r>
      </m:oMath>
      <w:r>
        <w:t xml:space="preserve"> of X. A new knot sequenc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m:t>
            </m:r>
          </m:sub>
        </m:sSub>
      </m:oMath>
      <w:r>
        <w:t xml:space="preserve"> is generated, where:</w:t>
      </w:r>
    </w:p>
    <w:p w14:paraId="27409648"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oMath>
      <w:r>
        <w:t xml:space="preserve"> are the left outer knots or endpoints,</w:t>
      </w:r>
    </w:p>
    <w:p w14:paraId="73D217BA"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α</m:t>
        </m:r>
      </m:oMath>
      <w:r>
        <w:t>,</w:t>
      </w:r>
    </w:p>
    <w:p w14:paraId="5DE53706"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3</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oMath>
      <w:r>
        <w:t xml:space="preserve">, …,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the inner knots</w:t>
      </w:r>
    </w:p>
    <w:p w14:paraId="3D7CD625"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β</m:t>
        </m:r>
      </m:oMath>
      <w:r>
        <w:t>,</w:t>
      </w:r>
    </w:p>
    <w:p w14:paraId="793011AB" w14:textId="77777777" w:rsidR="00E040BE" w:rsidRDefault="00E040BE" w:rsidP="00E040BE">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3</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2</m:t>
            </m:r>
          </m:sub>
        </m:sSub>
      </m:oMath>
      <w:r>
        <w:t xml:space="preserve"> the right outer knots</w:t>
      </w:r>
    </w:p>
    <w:p w14:paraId="4422D138" w14:textId="77777777" w:rsidR="00E040BE" w:rsidRDefault="00E040BE" w:rsidP="00E040BE">
      <w:pPr>
        <w:pStyle w:val="BodyText"/>
      </w:pPr>
      <w:r>
        <w:t xml:space="preserve">Within each interval </w:t>
      </w:r>
      <w:r>
        <w:rPr>
          <w:i/>
        </w:rPr>
        <w:t>w</w:t>
      </w:r>
      <w:r>
        <w:t xml:space="preserve"> a zero-degree B-spline is calculated. Zero-degree B-splines are step functions equal to 1 within an interval and 0 otherwise.</w:t>
      </w:r>
    </w:p>
    <w:p w14:paraId="06C1342E" w14:textId="77777777" w:rsidR="00E040BE" w:rsidRDefault="006C27DE" w:rsidP="00E040BE">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lt;X&l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otherwise</m:t>
                    </m:r>
                  </m:e>
                </m:mr>
              </m:m>
            </m:e>
          </m:d>
        </m:oMath>
      </m:oMathPara>
    </w:p>
    <w:p w14:paraId="3CFB6C3A" w14:textId="77777777" w:rsidR="00E040BE" w:rsidRDefault="00E040BE" w:rsidP="00E040BE">
      <w:pPr>
        <w:pStyle w:val="FirstParagraph"/>
      </w:pPr>
      <w:r>
        <w:t>All succeeding basis functions, with degree &gt;1, are calculated using the following formula:</w:t>
      </w:r>
    </w:p>
    <w:p w14:paraId="1473CAA9" w14:textId="77777777" w:rsidR="00E040BE" w:rsidRPr="00CB4613" w:rsidRDefault="006C27DE" w:rsidP="00E040BE">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lang w:val="el-GR"/>
                </w:rPr>
                <m:t>δ</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δ</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e>
          </m:d>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e>
          </m:d>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  (7)</m:t>
          </m:r>
        </m:oMath>
      </m:oMathPara>
    </w:p>
    <w:p w14:paraId="393263DA" w14:textId="77777777" w:rsidR="00E040BE" w:rsidRDefault="00E040BE" w:rsidP="00E040BE">
      <w:pPr>
        <w:pStyle w:val="BodyText"/>
      </w:pPr>
      <w:r>
        <w:t xml:space="preserve">where </w:t>
      </w:r>
      <m:oMath>
        <m:r>
          <w:rPr>
            <w:rFonts w:ascii="Cambria Math" w:hAnsi="Cambria Math"/>
          </w:rPr>
          <m:t>δ∈</m:t>
        </m:r>
      </m:oMath>
      <w:r>
        <w:t xml:space="preserve"> [1, 2, …, d]. For example, the first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r>
          <w:rPr>
            <w:rFonts w:ascii="Cambria Math" w:hAnsi="Cambria Math"/>
          </w:rPr>
          <m:t>(X)=(</m:t>
        </m:r>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0</m:t>
            </m:r>
          </m:sup>
        </m:sSubSup>
        <m:r>
          <w:rPr>
            <w:rFonts w:ascii="Cambria Math" w:hAnsi="Cambria Math"/>
          </w:rPr>
          <m:t>(X)</m:t>
        </m:r>
      </m:oMath>
      <w:r>
        <w:t xml:space="preserve"> is calculated using the zero degree B-splines, and the second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2</m:t>
            </m:r>
          </m:sup>
        </m:sSubSup>
        <m:r>
          <w:rPr>
            <w:rFonts w:ascii="Cambria Math" w:hAnsi="Cambria Math"/>
          </w:rPr>
          <m:t>(X)</m:t>
        </m:r>
      </m:oMath>
      <w:r>
        <w:t xml:space="preserve"> from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and so on, using formula 7. </w:t>
      </w:r>
    </w:p>
    <w:p w14:paraId="5D2D6D59" w14:textId="78CA9730" w:rsidR="00E040BE" w:rsidRDefault="00E040BE" w:rsidP="00E040BE">
      <w:pPr>
        <w:pStyle w:val="BodyText"/>
        <w:ind w:firstLine="720"/>
      </w:pPr>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r w:rsidR="005B1024">
        <w:instrText xml:space="preserve"> ADDIN ZOTERO_ITEM CSL_CITATION {"citationID":"DZ2E7fXa","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35]</w:t>
      </w:r>
      <w:r>
        <w:fldChar w:fldCharType="end"/>
      </w:r>
      <w:r>
        <w:t xml:space="preserve">. B-splines with an open </w:t>
      </w:r>
      <w:r>
        <w:lastRenderedPageBreak/>
        <w:t xml:space="preserve">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p>
    <w:p w14:paraId="32C8D04A" w14:textId="7257F095" w:rsidR="00E040BE" w:rsidRDefault="00E040BE" w:rsidP="00E040BE">
      <w:pPr>
        <w:pStyle w:val="BodyText"/>
        <w:ind w:firstLine="720"/>
      </w:pPr>
      <w:r>
        <w:t xml:space="preserve">In Figure </w:t>
      </w:r>
      <w:r w:rsidR="005B3621">
        <w:t>A1</w:t>
      </w:r>
      <w:r>
        <w:t>(b) we show the basis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p>
    <w:p w14:paraId="5CEB825E" w14:textId="77777777" w:rsidR="00E040BE" w:rsidRDefault="00E040BE" w:rsidP="00E040BE">
      <w:pPr>
        <w:pStyle w:val="BodyText"/>
        <w:ind w:firstLine="720"/>
      </w:pPr>
      <w:r>
        <w:rPr>
          <w:noProof/>
        </w:rPr>
        <w:drawing>
          <wp:inline distT="0" distB="0" distL="0" distR="0" wp14:anchorId="363E81B8" wp14:editId="1703514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1F54808" w14:textId="77777777" w:rsidR="00E040BE" w:rsidRDefault="00E040BE" w:rsidP="00E040BE">
      <w:pPr>
        <w:pStyle w:val="BodyText"/>
        <w:ind w:firstLine="720"/>
      </w:pPr>
    </w:p>
    <w:p w14:paraId="49D94CB9" w14:textId="44342EBD" w:rsidR="00E040BE" w:rsidRPr="006D48E9" w:rsidRDefault="00E040BE" w:rsidP="00E040BE">
      <w:pPr>
        <w:pStyle w:val="BodyText"/>
      </w:pPr>
      <w:r w:rsidRPr="006D3041">
        <w:rPr>
          <w:sz w:val="22"/>
          <w:szCs w:val="22"/>
        </w:rPr>
        <w:t xml:space="preserve">Figure </w:t>
      </w:r>
      <w:r w:rsidR="005B3621">
        <w:rPr>
          <w:sz w:val="22"/>
          <w:szCs w:val="22"/>
        </w:rPr>
        <w:t>A1</w:t>
      </w:r>
      <w:r>
        <w:rPr>
          <w:sz w:val="22"/>
          <w:szCs w:val="22"/>
        </w:rPr>
        <w:t>. approximately here</w:t>
      </w:r>
    </w:p>
    <w:p w14:paraId="30612BAD" w14:textId="77777777" w:rsidR="00E040BE" w:rsidRDefault="00E040BE" w:rsidP="00E040BE">
      <w:pPr>
        <w:pStyle w:val="FirstParagraph"/>
      </w:pPr>
    </w:p>
    <w:p w14:paraId="1AD556DA" w14:textId="77777777" w:rsidR="00E040BE" w:rsidRDefault="00E040BE" w:rsidP="00E040BE">
      <w:pPr>
        <w:pStyle w:val="Heading1"/>
      </w:pPr>
      <w:r>
        <w:t>Penalised splines</w:t>
      </w:r>
    </w:p>
    <w:p w14:paraId="0571BC38" w14:textId="77777777" w:rsidR="00E040BE" w:rsidRDefault="00E040BE" w:rsidP="00E040BE">
      <w:pPr>
        <w:pStyle w:val="FirstParagraph"/>
        <w:ind w:firstLine="480"/>
      </w:pPr>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xml:space="preserve">) multiplied by a non-negative </w:t>
      </w:r>
      <m:oMath>
        <m:r>
          <w:rPr>
            <w:rFonts w:ascii="Cambria Math" w:hAnsi="Cambria Math"/>
          </w:rPr>
          <m:t>λ</m:t>
        </m:r>
      </m:oMath>
      <w:r>
        <w:t xml:space="preserve">, often </w:t>
      </w:r>
      <w:r>
        <w:lastRenderedPageBreak/>
        <w:t>called a tuning parameter.</w:t>
      </w:r>
      <w:r w:rsidRPr="003C499A">
        <w:t xml:space="preserve"> </w:t>
      </w:r>
      <w:r>
        <w:t xml:space="preserve">As the term “tuning” implies, changing the value of </w:t>
      </w:r>
      <m:oMath>
        <m:r>
          <w:rPr>
            <w:rFonts w:ascii="Cambria Math" w:hAnsi="Cambria Math"/>
          </w:rPr>
          <m:t>λ</m:t>
        </m:r>
      </m:oMath>
      <w:r>
        <w:t xml:space="preserve"> changes the magnitude of the penalisation.</w:t>
      </w:r>
    </w:p>
    <w:p w14:paraId="774E6DB5" w14:textId="77777777" w:rsidR="00E040BE" w:rsidRDefault="00E040BE" w:rsidP="00E040BE">
      <w:pPr>
        <w:pStyle w:val="FirstParagraph"/>
        <w:ind w:firstLine="480"/>
      </w:pPr>
      <w:r>
        <w:t xml:space="preserve">In GLMs the estimation of the regression coefficients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is accomplished through optimisation of functions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For Gaussian outcomes the least squares optimisation is estimating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that minimise the squared distance of the predicted and the observed values of the outcome, while for outcomes belonging to the exponential family (Gaussian, Binary, Poisson etc) we estimate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maximising the likelihood function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Adding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results in the following optimisation equations:</w:t>
      </w:r>
    </w:p>
    <w:p w14:paraId="16D3AFE5" w14:textId="77777777" w:rsidR="00E040BE" w:rsidRDefault="00E040BE" w:rsidP="00E040BE">
      <w:pPr>
        <w:numPr>
          <w:ilvl w:val="0"/>
          <w:numId w:val="17"/>
        </w:numPr>
      </w:pPr>
      <w:r>
        <w:t>Least squares approach</w:t>
      </w:r>
    </w:p>
    <w:p w14:paraId="520F9079" w14:textId="77777777" w:rsidR="00E040BE" w:rsidRDefault="006C27DE" w:rsidP="00E040BE">
      <w:pPr>
        <w:pStyle w:val="BodyText"/>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argmi</m:t>
          </m:r>
          <m:sSub>
            <m:sSubPr>
              <m:ctrlPr>
                <w:rPr>
                  <w:rFonts w:ascii="Cambria Math" w:hAnsi="Cambria Math"/>
                </w:rPr>
              </m:ctrlPr>
            </m:sSubPr>
            <m:e>
              <m:r>
                <w:rPr>
                  <w:rFonts w:ascii="Cambria Math" w:hAnsi="Cambria Math"/>
                </w:rPr>
                <m:t>n</m:t>
              </m:r>
            </m:e>
            <m:sub>
              <m:r>
                <w:rPr>
                  <w:rFonts w:ascii="Cambria Math" w:hAnsi="Cambria Math"/>
                </w:rPr>
                <m:t>β</m:t>
              </m:r>
            </m:sub>
          </m:sSub>
          <m:d>
            <m:dPr>
              <m:begChr m:val="["/>
              <m:endChr m:val="]"/>
              <m:ctrlPr>
                <w:rPr>
                  <w:rFonts w:ascii="Cambria Math" w:hAnsi="Cambria Math"/>
                  <w:i/>
                </w:rPr>
              </m:ctrlPr>
            </m:dPr>
            <m:e>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r>
                    <w:rPr>
                      <w:rFonts w:ascii="Cambria Math" w:hAnsi="Cambria Math"/>
                    </w:rPr>
                    <m:t>(</m:t>
                  </m:r>
                </m:e>
              </m:nary>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r>
                <m:rPr>
                  <m:sty m:val="p"/>
                </m:rPr>
                <w:rPr>
                  <w:rFonts w:ascii="Cambria Math" w:hAnsi="Cambria Math"/>
                </w:rPr>
                <m:t>Y</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9)</m:t>
          </m:r>
        </m:oMath>
      </m:oMathPara>
    </w:p>
    <w:p w14:paraId="3A265935" w14:textId="77777777" w:rsidR="00E040BE" w:rsidRDefault="00E040BE" w:rsidP="00E040BE">
      <w:pPr>
        <w:numPr>
          <w:ilvl w:val="0"/>
          <w:numId w:val="17"/>
        </w:numPr>
      </w:pPr>
      <w:r>
        <w:t>Maximum Likelihood approach</w:t>
      </w:r>
    </w:p>
    <w:p w14:paraId="6C392BA1" w14:textId="77777777" w:rsidR="00E040BE" w:rsidRDefault="006C27DE" w:rsidP="00E040BE">
      <w:pPr>
        <w:pStyle w:val="FirstParagraph"/>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β</m:t>
              </m:r>
            </m:sub>
          </m:sSub>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X</m:t>
                  </m:r>
                </m:e>
              </m:d>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10)</m:t>
          </m:r>
        </m:oMath>
      </m:oMathPara>
    </w:p>
    <w:p w14:paraId="684BB679" w14:textId="7B9D9A54" w:rsidR="00E040BE" w:rsidRPr="00B91426" w:rsidRDefault="00E040BE" w:rsidP="00E040BE">
      <w:pPr>
        <w:pStyle w:val="FirstParagraph"/>
        <w:ind w:firstLine="720"/>
      </w:pPr>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5B1024">
        <w:instrText xml:space="preserve"> ADDIN ZOTERO_ITEM CSL_CITATION {"citationID":"h9YJPvpr","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5B1024" w:rsidRPr="005B1024">
        <w:rPr>
          <w:rFonts w:ascii="Garamond" w:hAnsi="Garamond"/>
        </w:rPr>
        <w:t>[39]</w:t>
      </w:r>
      <w:r>
        <w:fldChar w:fldCharType="end"/>
      </w:r>
      <w:r>
        <w:t xml:space="preserve">, “leave one out” generalised cross-validation (GCV) </w:t>
      </w:r>
      <w:r>
        <w:fldChar w:fldCharType="begin"/>
      </w:r>
      <w:r w:rsidR="005B1024">
        <w:instrText xml:space="preserve"> ADDIN ZOTERO_ITEM CSL_CITATION {"citationID":"Nfq8xXR9","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5B1024" w:rsidRPr="005B1024">
        <w:rPr>
          <w:rFonts w:ascii="Garamond" w:hAnsi="Garamond"/>
        </w:rPr>
        <w:t>[40]</w:t>
      </w:r>
      <w:r>
        <w:fldChar w:fldCharType="end"/>
      </w:r>
      <w:r>
        <w:t xml:space="preserve"> or mixed-effects modelling </w:t>
      </w:r>
      <w:r>
        <w:fldChar w:fldCharType="begin"/>
      </w:r>
      <w:r w:rsidR="005B1024">
        <w:instrText xml:space="preserve"> ADDIN ZOTERO_ITEM CSL_CITATION {"citationID":"afZKVqdj","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5B1024" w:rsidRPr="005B1024">
        <w:rPr>
          <w:rFonts w:ascii="Garamond" w:hAnsi="Garamond"/>
        </w:rPr>
        <w:t>[22]</w:t>
      </w:r>
      <w:r>
        <w:fldChar w:fldCharType="end"/>
      </w:r>
      <w:r>
        <w:t xml:space="preserve">. These processes are automated in most of the statistical packages. Briefly, when using the AIC, a series of models fitted with different </w:t>
      </w:r>
      <m:oMath>
        <m:r>
          <w:rPr>
            <w:rFonts w:ascii="Cambria Math" w:hAnsi="Cambria Math"/>
          </w:rPr>
          <m:t>λ</m:t>
        </m:r>
      </m:oMath>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values. The </w:t>
      </w:r>
      <m:oMath>
        <m:r>
          <w:rPr>
            <w:rFonts w:ascii="Cambria Math" w:hAnsi="Cambria Math"/>
          </w:rPr>
          <m:t>λ</m:t>
        </m:r>
      </m:oMath>
      <w:r>
        <w:t xml:space="preserve"> that minimizes the GCV minimizes the sum of the squared distances, i.e. the GCV score, is selected. In Bayesian/mixed effects modelling approach the penalty term is estimated in a similar way as random effects parameters</w:t>
      </w:r>
      <w:r w:rsidRPr="00AE46AC">
        <w:t>.</w:t>
      </w:r>
    </w:p>
    <w:p w14:paraId="3BA42AE1" w14:textId="77777777" w:rsidR="00E040BE" w:rsidRDefault="00E040BE" w:rsidP="00E040BE">
      <w:pPr>
        <w:pStyle w:val="Heading2"/>
      </w:pPr>
      <w:r>
        <w:t>P-splines</w:t>
      </w:r>
    </w:p>
    <w:p w14:paraId="240DDB4C" w14:textId="05B4C193" w:rsidR="00E040BE" w:rsidRDefault="00E040BE" w:rsidP="00E040BE">
      <w:pPr>
        <w:pStyle w:val="FirstParagraph"/>
        <w:ind w:firstLine="720"/>
      </w:pPr>
      <w:r>
        <w:t xml:space="preserve">A specific type of penalised splines, P-splines, proposed by Eilers and Marx </w:t>
      </w:r>
      <w:r>
        <w:fldChar w:fldCharType="begin"/>
      </w:r>
      <w:r w:rsidR="005B1024">
        <w:instrText xml:space="preserve"> ADDIN ZOTERO_ITEM CSL_CITATION {"citationID":"puMg6YHW","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B1024" w:rsidRPr="005B1024">
        <w:rPr>
          <w:rFonts w:ascii="Garamond" w:hAnsi="Garamond"/>
        </w:rPr>
        <w:t>[21]</w:t>
      </w:r>
      <w:r>
        <w:fldChar w:fldCharType="end"/>
      </w:r>
      <w:r>
        <w:t xml:space="preserve">, is a penalised version of B-splines, using a specific penalty term based on the sum of p-order differences between the coefficients of two consecutive interval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Pr="00181BE8">
        <w:t xml:space="preserve"> </w:t>
      </w:r>
      <w:r>
        <w:t xml:space="preserve">The first order differences are defined as follows: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t>, but Eilers and Marx propose the use of second order differences, which are the first order differences of the first order differences</w:t>
      </w:r>
    </w:p>
    <w:p w14:paraId="42A2B91E" w14:textId="77777777" w:rsidR="00E040BE" w:rsidRDefault="00E040BE" w:rsidP="00E040BE">
      <w:pPr>
        <w:pStyle w:val="FirstParagraph"/>
        <w:ind w:firstLine="720"/>
      </w:pPr>
      <w:r>
        <w:t xml:space="preserve"> </w:t>
      </w:r>
      <m:oMath>
        <m:sSup>
          <m:sSupPr>
            <m:ctrlPr>
              <w:rPr>
                <w:rFonts w:ascii="Cambria Math" w:hAnsi="Cambria Math"/>
              </w:rPr>
            </m:ctrlPr>
          </m:sSupPr>
          <m:e>
            <m:r>
              <w:rPr>
                <w:rFonts w:ascii="Cambria Math" w:hAnsi="Cambria Math"/>
              </w:rPr>
              <m:t>Δ</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2</m:t>
            </m:r>
          </m:sub>
        </m:sSub>
        <m:r>
          <w:rPr>
            <w:rFonts w:ascii="Cambria Math" w:hAnsi="Cambria Math"/>
          </w:rPr>
          <m:t>]</m:t>
        </m:r>
      </m:oMath>
      <w:r>
        <w:t xml:space="preserve">. </w:t>
      </w:r>
    </w:p>
    <w:p w14:paraId="77A48AD0" w14:textId="242CA0FD" w:rsidR="00E040BE" w:rsidRDefault="00E040BE" w:rsidP="00E040BE">
      <w:pPr>
        <w:pStyle w:val="FirstParagraph"/>
      </w:pPr>
      <w:r>
        <w:t xml:space="preserve">Note that the degree of the underlying B-splines may be different from the order of the differences. A common combination is that of a third-degree B-spline with a second order difference. Using a penalty based on a zero-degree order differenc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chr m:val="∑"/>
            <m:limLoc m:val="undOvr"/>
            <m:ctrlPr>
              <w:rPr>
                <w:rFonts w:ascii="Cambria Math" w:hAnsi="Cambria Math"/>
              </w:rPr>
            </m:ctrlPr>
          </m:naryPr>
          <m:sub>
            <m:r>
              <w:rPr>
                <w:rFonts w:ascii="Cambria Math" w:hAnsi="Cambria Math"/>
              </w:rPr>
              <m:t>w=3</m:t>
            </m:r>
          </m:sub>
          <m:sup>
            <m:r>
              <w:rPr>
                <w:rFonts w:ascii="Cambria Math" w:hAnsi="Cambria Math"/>
              </w:rPr>
              <m:t>K+4</m:t>
            </m:r>
          </m:sup>
          <m:e>
            <m:r>
              <w:rPr>
                <w:rFonts w:ascii="Cambria Math" w:hAnsi="Cambria Math"/>
              </w:rPr>
              <m:t>(</m:t>
            </m:r>
          </m:e>
        </m:nary>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oMath>
      <w:r>
        <w:t xml:space="preserve"> results in the ridge penalty </w:t>
      </w:r>
      <w:r>
        <w:fldChar w:fldCharType="begin"/>
      </w:r>
      <w:r w:rsidR="005B1024">
        <w:instrText xml:space="preserve"> ADDIN ZOTERO_ITEM CSL_CITATION {"citationID":"iqhyTiCo","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fldChar w:fldCharType="separate"/>
      </w:r>
      <w:r w:rsidR="005B1024" w:rsidRPr="005B1024">
        <w:rPr>
          <w:rFonts w:ascii="Garamond" w:hAnsi="Garamond"/>
        </w:rPr>
        <w:t>[41]</w:t>
      </w:r>
      <w:r>
        <w:fldChar w:fldCharType="end"/>
      </w:r>
      <w:r>
        <w:t xml:space="preserve">. Note that in some occasions penalised splines and penalised B-splines are misinterpreted as P-splines, but not all penalised B-splines or penalised splines are P-splines. For instance, ordinary B-splines may be fitted using a Smoothing splines approach, but this does not make them P-splines, unless they are penalised using the approach suggested by Eilers and Marx. </w:t>
      </w:r>
    </w:p>
    <w:p w14:paraId="7E6E425F" w14:textId="0B29E888" w:rsidR="00E040BE" w:rsidRDefault="00E040BE" w:rsidP="00E040BE">
      <w:pPr>
        <w:pStyle w:val="FirstParagraph"/>
        <w:ind w:firstLine="720"/>
      </w:pPr>
      <w:r>
        <w:lastRenderedPageBreak/>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5B1024">
        <w:instrText xml:space="preserve"> ADDIN ZOTERO_ITEM CSL_CITATION {"citationID":"5nShNJZO","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5B1024" w:rsidRPr="005B1024">
        <w:rPr>
          <w:rFonts w:ascii="Garamond" w:hAnsi="Garamond"/>
        </w:rPr>
        <w:t>[22, 35]</w:t>
      </w:r>
      <w:r>
        <w:fldChar w:fldCharType="end"/>
      </w:r>
      <w:r>
        <w:t xml:space="preserve">. As P-splines with non-equidistant knots are rarely used in practice we don’t consider them in this article. </w:t>
      </w:r>
    </w:p>
    <w:p w14:paraId="66F53D9B" w14:textId="77777777" w:rsidR="00E040BE" w:rsidRPr="00BF2E00" w:rsidRDefault="00E040BE" w:rsidP="00E040BE">
      <w:pPr>
        <w:pStyle w:val="BodyText"/>
      </w:pPr>
    </w:p>
    <w:p w14:paraId="69495054" w14:textId="77777777" w:rsidR="00E040BE" w:rsidRDefault="00E040BE" w:rsidP="00E040BE">
      <w:pPr>
        <w:pStyle w:val="Heading2"/>
      </w:pPr>
      <w:r>
        <w:t>Smoothing splines</w:t>
      </w:r>
    </w:p>
    <w:p w14:paraId="3C9B8B5F" w14:textId="77777777" w:rsidR="00E040BE" w:rsidRDefault="00E040BE" w:rsidP="00E040BE">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m:t>f(X)</m:t>
        </m:r>
      </m:oMath>
      <w:r>
        <w:t xml:space="preserve">, where </w:t>
      </w:r>
      <m:oMath>
        <m:r>
          <w:rPr>
            <w:rFonts w:ascii="Cambria Math" w:hAnsi="Cambria Math"/>
          </w:rPr>
          <m:t>f(X)</m:t>
        </m:r>
      </m:oMath>
      <w:r>
        <w:t xml:space="preserve">  is a cubic spline, multiplied by a tuning parameter, has good smoothing properties. This results in the following penalty term for Smoothing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t xml:space="preserve">. </w:t>
      </w:r>
    </w:p>
    <w:p w14:paraId="5704DA91" w14:textId="77777777" w:rsidR="00E040BE" w:rsidRDefault="00E040BE" w:rsidP="00400DFF">
      <w:pPr>
        <w:pStyle w:val="BodyText"/>
      </w:pPr>
    </w:p>
    <w:p w14:paraId="59EEEA34" w14:textId="77777777" w:rsidR="00812FB6" w:rsidRDefault="00812FB6" w:rsidP="00400DFF">
      <w:pPr>
        <w:pStyle w:val="BodyText"/>
      </w:pPr>
    </w:p>
    <w:p w14:paraId="3AE0F7F8" w14:textId="15D68B5F" w:rsidR="00AF707A" w:rsidRDefault="00AF707A" w:rsidP="004E7CED">
      <w:pPr>
        <w:pStyle w:val="Heading2"/>
      </w:pPr>
      <w:commentRangeStart w:id="658"/>
      <w:r>
        <w:t xml:space="preserve">Single study </w:t>
      </w:r>
      <w:r w:rsidR="004D1636">
        <w:t xml:space="preserve">artificial data-set </w:t>
      </w:r>
      <w:r w:rsidR="00B46F2B">
        <w:t>simulation functions</w:t>
      </w:r>
      <w:commentRangeEnd w:id="658"/>
      <w:r w:rsidR="00CE69DC">
        <w:rPr>
          <w:rStyle w:val="CommentReference"/>
          <w:rFonts w:asciiTheme="minorHAnsi" w:eastAsiaTheme="minorEastAsia" w:hAnsiTheme="minorHAnsi" w:cstheme="minorBidi"/>
          <w:color w:val="auto"/>
        </w:rPr>
        <w:commentReference w:id="658"/>
      </w:r>
    </w:p>
    <w:p w14:paraId="0A3C47AA" w14:textId="4AB18CAD"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r w:rsidR="00D65E1F">
        <w:t>data-set</w:t>
      </w:r>
      <w:r w:rsidR="00D65E1F" w:rsidDel="00D65E1F">
        <w:t xml:space="preserve"> </w:t>
      </w:r>
      <w:r>
        <w:t>was generated using the following formulas:</w:t>
      </w:r>
    </w:p>
    <w:p w14:paraId="4595E966" w14:textId="77777777" w:rsidR="00B70348" w:rsidRDefault="00B70348" w:rsidP="00B70348">
      <w:pPr>
        <w:numPr>
          <w:ilvl w:val="0"/>
          <w:numId w:val="18"/>
        </w:numPr>
      </w:pPr>
      <w:r>
        <w:t>For the control group</w:t>
      </w:r>
    </w:p>
    <w:bookmarkStart w:id="659" w:name="eq:eqn1"/>
    <w:p w14:paraId="2327C114" w14:textId="77777777" w:rsidR="00B70348" w:rsidRPr="001B3774" w:rsidRDefault="006C27DE"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659"/>
    </w:p>
    <w:p w14:paraId="4726D9A2" w14:textId="77777777" w:rsidR="00B70348" w:rsidRDefault="00B70348" w:rsidP="00B70348">
      <w:pPr>
        <w:numPr>
          <w:ilvl w:val="0"/>
          <w:numId w:val="18"/>
        </w:numPr>
      </w:pPr>
      <w:r>
        <w:t>For the treated group</w:t>
      </w:r>
    </w:p>
    <w:bookmarkStart w:id="660" w:name="eq:eqn2"/>
    <w:p w14:paraId="3877ECA0" w14:textId="77777777" w:rsidR="00B70348" w:rsidRPr="001B3774" w:rsidRDefault="006C27DE"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660"/>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661"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661"/>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lastRenderedPageBreak/>
        <w:t xml:space="preserve">Multiple studies artificial data-set </w:t>
      </w:r>
      <w:r w:rsidR="00EF5BC1">
        <w:t>simulation functions</w:t>
      </w:r>
    </w:p>
    <w:tbl>
      <w:tblPr>
        <w:tblStyle w:val="GridTable1Light-Accent11"/>
        <w:tblpPr w:leftFromText="180" w:rightFromText="180" w:vertAnchor="page" w:horzAnchor="margin" w:tblpXSpec="center" w:tblpY="3051"/>
        <w:tblW w:w="5000" w:type="pct"/>
        <w:tblLook w:val="04A0" w:firstRow="1" w:lastRow="0" w:firstColumn="1" w:lastColumn="0" w:noHBand="0" w:noVBand="1"/>
      </w:tblPr>
      <w:tblGrid>
        <w:gridCol w:w="1194"/>
        <w:gridCol w:w="1854"/>
        <w:gridCol w:w="1858"/>
        <w:gridCol w:w="815"/>
        <w:gridCol w:w="938"/>
        <w:gridCol w:w="938"/>
        <w:gridCol w:w="938"/>
        <w:gridCol w:w="815"/>
      </w:tblGrid>
      <w:tr w:rsidR="0040693F" w:rsidRPr="005B3621" w14:paraId="04F2E10E" w14:textId="77777777" w:rsidTr="003A3104">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29" w:type="pct"/>
          </w:tcPr>
          <w:p w14:paraId="7D223AE1" w14:textId="77777777" w:rsidR="0040693F" w:rsidRPr="005B3621" w:rsidRDefault="0040693F" w:rsidP="00C822A9">
            <w:pPr>
              <w:pStyle w:val="BodyText"/>
              <w:jc w:val="center"/>
              <w:rPr>
                <w:sz w:val="18"/>
                <w:szCs w:val="18"/>
              </w:rPr>
            </w:pPr>
          </w:p>
        </w:tc>
        <w:tc>
          <w:tcPr>
            <w:tcW w:w="1955" w:type="pct"/>
            <w:gridSpan w:val="2"/>
          </w:tcPr>
          <w:p w14:paraId="2539B60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sz w:val="18"/>
                <w:szCs w:val="18"/>
              </w:rPr>
            </w:pPr>
            <w:r w:rsidRPr="005B3621">
              <w:rPr>
                <w:sz w:val="18"/>
                <w:szCs w:val="18"/>
              </w:rPr>
              <w:t>True underlying function forms</w:t>
            </w:r>
          </w:p>
        </w:tc>
        <w:tc>
          <w:tcPr>
            <w:tcW w:w="2316" w:type="pct"/>
            <w:gridSpan w:val="5"/>
          </w:tcPr>
          <w:p w14:paraId="320856B3" w14:textId="77777777" w:rsidR="0040693F" w:rsidRPr="005B3621"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rPr>
                <w:sz w:val="18"/>
                <w:szCs w:val="18"/>
              </w:rPr>
            </w:pPr>
            <w:r w:rsidRPr="005B3621">
              <w:rPr>
                <w:sz w:val="18"/>
                <w:szCs w:val="18"/>
              </w:rPr>
              <w:t>BMI Ranges</w:t>
            </w:r>
          </w:p>
        </w:tc>
      </w:tr>
      <w:tr w:rsidR="0040693F" w:rsidRPr="005B3621" w14:paraId="1CEB90FA" w14:textId="77777777" w:rsidTr="003A3104">
        <w:trPr>
          <w:trHeight w:val="600"/>
        </w:trPr>
        <w:tc>
          <w:tcPr>
            <w:cnfStyle w:val="001000000000" w:firstRow="0" w:lastRow="0" w:firstColumn="1" w:lastColumn="0" w:oddVBand="0" w:evenVBand="0" w:oddHBand="0" w:evenHBand="0" w:firstRowFirstColumn="0" w:firstRowLastColumn="0" w:lastRowFirstColumn="0" w:lastRowLastColumn="0"/>
            <w:tcW w:w="729" w:type="pct"/>
          </w:tcPr>
          <w:p w14:paraId="74B08942" w14:textId="77777777" w:rsidR="0040693F" w:rsidRPr="005B3621" w:rsidRDefault="0040693F" w:rsidP="00C822A9">
            <w:pPr>
              <w:pStyle w:val="BodyText"/>
              <w:jc w:val="center"/>
              <w:rPr>
                <w:sz w:val="18"/>
                <w:szCs w:val="18"/>
              </w:rPr>
            </w:pPr>
            <w:r w:rsidRPr="005B3621">
              <w:rPr>
                <w:sz w:val="18"/>
                <w:szCs w:val="18"/>
              </w:rPr>
              <w:t>Scenarios</w:t>
            </w:r>
          </w:p>
        </w:tc>
        <w:tc>
          <w:tcPr>
            <w:tcW w:w="977" w:type="pct"/>
          </w:tcPr>
          <w:p w14:paraId="338EAB81"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Control</w:t>
            </w:r>
          </w:p>
        </w:tc>
        <w:tc>
          <w:tcPr>
            <w:tcW w:w="978" w:type="pct"/>
          </w:tcPr>
          <w:p w14:paraId="03563787" w14:textId="77777777" w:rsidR="0040693F" w:rsidRPr="005B3621"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Treated</w:t>
            </w:r>
          </w:p>
        </w:tc>
        <w:tc>
          <w:tcPr>
            <w:tcW w:w="423" w:type="pct"/>
          </w:tcPr>
          <w:p w14:paraId="1D9CEA58"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w:t>
            </w:r>
            <w:r w:rsidRPr="005B3621">
              <w:rPr>
                <w:sz w:val="18"/>
                <w:szCs w:val="18"/>
                <w:vertAlign w:val="superscript"/>
              </w:rPr>
              <w:t>st</w:t>
            </w:r>
            <w:r w:rsidRPr="005B3621">
              <w:rPr>
                <w:sz w:val="18"/>
                <w:szCs w:val="18"/>
              </w:rPr>
              <w:t xml:space="preserve"> Study</w:t>
            </w:r>
          </w:p>
        </w:tc>
        <w:tc>
          <w:tcPr>
            <w:tcW w:w="490" w:type="pct"/>
          </w:tcPr>
          <w:p w14:paraId="27D70391" w14:textId="4E30EF65"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vertAlign w:val="superscript"/>
              </w:rPr>
            </w:pPr>
            <w:r w:rsidRPr="005B3621">
              <w:rPr>
                <w:sz w:val="18"/>
                <w:szCs w:val="18"/>
              </w:rPr>
              <w:t>2</w:t>
            </w:r>
            <w:r w:rsidRPr="005B3621">
              <w:rPr>
                <w:sz w:val="18"/>
                <w:szCs w:val="18"/>
                <w:vertAlign w:val="superscript"/>
              </w:rPr>
              <w:t>nd</w:t>
            </w:r>
            <w:r w:rsidRPr="005B3621">
              <w:rPr>
                <w:sz w:val="18"/>
                <w:szCs w:val="18"/>
              </w:rPr>
              <w:t xml:space="preserve"> </w:t>
            </w:r>
            <w:r w:rsidR="005B3621">
              <w:rPr>
                <w:sz w:val="18"/>
                <w:szCs w:val="18"/>
              </w:rPr>
              <w:br/>
            </w:r>
            <w:r w:rsidRPr="005B3621">
              <w:rPr>
                <w:sz w:val="18"/>
                <w:szCs w:val="18"/>
              </w:rPr>
              <w:t>Study</w:t>
            </w:r>
          </w:p>
        </w:tc>
        <w:tc>
          <w:tcPr>
            <w:tcW w:w="490" w:type="pct"/>
          </w:tcPr>
          <w:p w14:paraId="7EB0A418" w14:textId="465CE26A"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w:t>
            </w:r>
            <w:r w:rsidRPr="005B3621">
              <w:rPr>
                <w:sz w:val="18"/>
                <w:szCs w:val="18"/>
                <w:vertAlign w:val="superscript"/>
              </w:rPr>
              <w:t>rd</w:t>
            </w:r>
            <w:r w:rsidRPr="005B3621">
              <w:rPr>
                <w:sz w:val="18"/>
                <w:szCs w:val="18"/>
              </w:rPr>
              <w:t xml:space="preserve"> </w:t>
            </w:r>
            <w:r w:rsidR="005B3621">
              <w:rPr>
                <w:sz w:val="18"/>
                <w:szCs w:val="18"/>
              </w:rPr>
              <w:br/>
            </w:r>
            <w:r w:rsidRPr="005B3621">
              <w:rPr>
                <w:sz w:val="18"/>
                <w:szCs w:val="18"/>
              </w:rPr>
              <w:t>Study</w:t>
            </w:r>
          </w:p>
        </w:tc>
        <w:tc>
          <w:tcPr>
            <w:tcW w:w="490" w:type="pct"/>
          </w:tcPr>
          <w:p w14:paraId="5994256D" w14:textId="7466C57C"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4</w:t>
            </w:r>
            <w:r w:rsidRPr="005B3621">
              <w:rPr>
                <w:sz w:val="18"/>
                <w:szCs w:val="18"/>
                <w:vertAlign w:val="superscript"/>
              </w:rPr>
              <w:t>th</w:t>
            </w:r>
            <w:r w:rsidRPr="005B3621">
              <w:rPr>
                <w:sz w:val="18"/>
                <w:szCs w:val="18"/>
              </w:rPr>
              <w:t xml:space="preserve"> </w:t>
            </w:r>
            <w:r w:rsidR="005B3621">
              <w:rPr>
                <w:sz w:val="18"/>
                <w:szCs w:val="18"/>
              </w:rPr>
              <w:br/>
            </w:r>
            <w:r w:rsidRPr="005B3621">
              <w:rPr>
                <w:sz w:val="18"/>
                <w:szCs w:val="18"/>
              </w:rPr>
              <w:t>Study</w:t>
            </w:r>
          </w:p>
        </w:tc>
        <w:tc>
          <w:tcPr>
            <w:tcW w:w="423" w:type="pct"/>
          </w:tcPr>
          <w:p w14:paraId="236CB86A" w14:textId="77777777" w:rsidR="0040693F" w:rsidRPr="005B3621" w:rsidRDefault="0040693F" w:rsidP="005B3621">
            <w:pPr>
              <w:pStyle w:val="BodyText"/>
              <w:jc w:val="center"/>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5</w:t>
            </w:r>
            <w:r w:rsidRPr="005B3621">
              <w:rPr>
                <w:sz w:val="18"/>
                <w:szCs w:val="18"/>
                <w:vertAlign w:val="superscript"/>
              </w:rPr>
              <w:t>th</w:t>
            </w:r>
            <w:r w:rsidRPr="005B3621">
              <w:rPr>
                <w:sz w:val="18"/>
                <w:szCs w:val="18"/>
              </w:rPr>
              <w:t xml:space="preserve"> Study</w:t>
            </w:r>
          </w:p>
        </w:tc>
      </w:tr>
      <w:tr w:rsidR="0040693F" w:rsidRPr="005B3621" w14:paraId="08C6C178" w14:textId="77777777" w:rsidTr="003A3104">
        <w:trPr>
          <w:trHeight w:val="1243"/>
        </w:trPr>
        <w:tc>
          <w:tcPr>
            <w:cnfStyle w:val="001000000000" w:firstRow="0" w:lastRow="0" w:firstColumn="1" w:lastColumn="0" w:oddVBand="0" w:evenVBand="0" w:oddHBand="0" w:evenHBand="0" w:firstRowFirstColumn="0" w:firstRowLastColumn="0" w:lastRowFirstColumn="0" w:lastRowLastColumn="0"/>
            <w:tcW w:w="729" w:type="pct"/>
          </w:tcPr>
          <w:p w14:paraId="142591D4" w14:textId="186EB4F9" w:rsidR="0040693F" w:rsidRPr="005B3621" w:rsidRDefault="0040693F" w:rsidP="00C822A9">
            <w:pPr>
              <w:pStyle w:val="BodyText"/>
              <w:rPr>
                <w:sz w:val="18"/>
                <w:szCs w:val="18"/>
              </w:rPr>
            </w:pPr>
            <w:r w:rsidRPr="005B3621">
              <w:rPr>
                <w:sz w:val="18"/>
                <w:szCs w:val="18"/>
              </w:rPr>
              <w:t>Heteroge</w:t>
            </w:r>
            <w:r w:rsidR="005B3621">
              <w:rPr>
                <w:sz w:val="18"/>
                <w:szCs w:val="18"/>
              </w:rPr>
              <w:t>-</w:t>
            </w:r>
            <w:r w:rsidRPr="005B3621">
              <w:rPr>
                <w:sz w:val="18"/>
                <w:szCs w:val="18"/>
              </w:rPr>
              <w:t xml:space="preserve">neous </w:t>
            </w:r>
            <w:r w:rsidR="00D65E1F" w:rsidRPr="005B3621">
              <w:rPr>
                <w:sz w:val="18"/>
                <w:szCs w:val="18"/>
              </w:rPr>
              <w:t xml:space="preserve"> data-set</w:t>
            </w:r>
            <w:r w:rsidR="00D65E1F" w:rsidRPr="005B3621" w:rsidDel="00D65E1F">
              <w:rPr>
                <w:sz w:val="18"/>
                <w:szCs w:val="18"/>
              </w:rPr>
              <w:t xml:space="preserve"> </w:t>
            </w:r>
            <w:r w:rsidRPr="005B3621">
              <w:rPr>
                <w:sz w:val="18"/>
                <w:szCs w:val="18"/>
              </w:rPr>
              <w:t xml:space="preserve">with equal BMI ranges </w:t>
            </w:r>
          </w:p>
        </w:tc>
        <w:tc>
          <w:tcPr>
            <w:tcW w:w="977" w:type="pct"/>
          </w:tcPr>
          <w:p w14:paraId="00581EA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oMath>
            </m:oMathPara>
          </w:p>
          <w:p w14:paraId="4F9D9037" w14:textId="77777777" w:rsidR="0040693F" w:rsidRPr="005B3621" w:rsidRDefault="006C27DE"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r>
                  <w:rPr>
                    <w:rFonts w:ascii="Cambria Math" w:hAnsi="Cambria Math"/>
                    <w:sz w:val="18"/>
                    <w:szCs w:val="18"/>
                  </w:rPr>
                  <m:t xml:space="preserve"> ~ Unif(-0.5,0.5)</m:t>
                </m:r>
              </m:oMath>
            </m:oMathPara>
          </w:p>
        </w:tc>
        <w:tc>
          <w:tcPr>
            <w:tcW w:w="978" w:type="pct"/>
          </w:tcPr>
          <w:p w14:paraId="6AB25EC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oMath>
            </m:oMathPara>
          </w:p>
          <w:p w14:paraId="57E9F2FF" w14:textId="77777777" w:rsidR="0040693F" w:rsidRPr="005B3621" w:rsidRDefault="006C27DE"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r>
                  <w:rPr>
                    <w:rFonts w:ascii="Cambria Math" w:hAnsi="Cambria Math"/>
                    <w:sz w:val="18"/>
                    <w:szCs w:val="18"/>
                  </w:rPr>
                  <m:t xml:space="preserve"> ~ Unif(-0.5,0.5)</m:t>
                </m:r>
              </m:oMath>
            </m:oMathPara>
          </w:p>
        </w:tc>
        <w:tc>
          <w:tcPr>
            <w:tcW w:w="423" w:type="pct"/>
          </w:tcPr>
          <w:p w14:paraId="451BF52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5C98D5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6E36EA6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90" w:type="pct"/>
          </w:tcPr>
          <w:p w14:paraId="4BCC319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c>
          <w:tcPr>
            <w:tcW w:w="423" w:type="pct"/>
          </w:tcPr>
          <w:p w14:paraId="7397272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40]</w:t>
            </w:r>
          </w:p>
        </w:tc>
      </w:tr>
      <w:tr w:rsidR="0040693F" w:rsidRPr="005B3621" w14:paraId="5052EA62" w14:textId="77777777" w:rsidTr="003A3104">
        <w:trPr>
          <w:trHeight w:val="984"/>
        </w:trPr>
        <w:tc>
          <w:tcPr>
            <w:cnfStyle w:val="001000000000" w:firstRow="0" w:lastRow="0" w:firstColumn="1" w:lastColumn="0" w:oddVBand="0" w:evenVBand="0" w:oddHBand="0" w:evenHBand="0" w:firstRowFirstColumn="0" w:firstRowLastColumn="0" w:lastRowFirstColumn="0" w:lastRowLastColumn="0"/>
            <w:tcW w:w="729" w:type="pct"/>
          </w:tcPr>
          <w:p w14:paraId="4BF8BD15" w14:textId="6A216C0D" w:rsidR="0040693F" w:rsidRPr="005B3621" w:rsidRDefault="0040693F" w:rsidP="00C822A9">
            <w:pPr>
              <w:pStyle w:val="BodyText"/>
              <w:rPr>
                <w:sz w:val="18"/>
                <w:szCs w:val="18"/>
              </w:rPr>
            </w:pPr>
            <w:r w:rsidRPr="005B3621">
              <w:rPr>
                <w:sz w:val="18"/>
                <w:szCs w:val="18"/>
              </w:rPr>
              <w:t>Non-hetero</w:t>
            </w:r>
            <w:r w:rsidR="005B3621">
              <w:rPr>
                <w:sz w:val="18"/>
                <w:szCs w:val="18"/>
              </w:rPr>
              <w:t>-</w:t>
            </w:r>
            <w:r w:rsidRPr="005B3621">
              <w:rPr>
                <w:sz w:val="18"/>
                <w:szCs w:val="18"/>
              </w:rPr>
              <w:t xml:space="preserve">geneous </w:t>
            </w:r>
            <w:r w:rsidR="00D65E1F" w:rsidRPr="005B3621">
              <w:rPr>
                <w:sz w:val="18"/>
                <w:szCs w:val="18"/>
              </w:rPr>
              <w:t xml:space="preserve"> data-set</w:t>
            </w:r>
            <w:r w:rsidR="00D65E1F" w:rsidRPr="005B3621" w:rsidDel="00D65E1F">
              <w:rPr>
                <w:sz w:val="18"/>
                <w:szCs w:val="18"/>
              </w:rPr>
              <w:t xml:space="preserve"> </w:t>
            </w:r>
            <w:r w:rsidRPr="005B3621">
              <w:rPr>
                <w:sz w:val="18"/>
                <w:szCs w:val="18"/>
              </w:rPr>
              <w:t>with different BMI ranges</w:t>
            </w:r>
          </w:p>
        </w:tc>
        <w:tc>
          <w:tcPr>
            <w:tcW w:w="977" w:type="pct"/>
          </w:tcPr>
          <w:p w14:paraId="207ABA1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ParaPr>
                <m:jc m:val="left"/>
              </m:oMathParaPr>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oMath>
            </m:oMathPara>
          </w:p>
        </w:tc>
        <w:tc>
          <w:tcPr>
            <w:tcW w:w="978" w:type="pct"/>
          </w:tcPr>
          <w:p w14:paraId="1F4156E0"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ParaPr>
                <m:jc m:val="left"/>
              </m:oMathParaPr>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oMath>
            </m:oMathPara>
          </w:p>
          <w:p w14:paraId="28AE9F66"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p>
        </w:tc>
        <w:tc>
          <w:tcPr>
            <w:tcW w:w="423" w:type="pct"/>
          </w:tcPr>
          <w:p w14:paraId="4E25E5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27]</w:t>
            </w:r>
          </w:p>
        </w:tc>
        <w:tc>
          <w:tcPr>
            <w:tcW w:w="490" w:type="pct"/>
          </w:tcPr>
          <w:p w14:paraId="1EE5D46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1.2,30.2]</w:t>
            </w:r>
          </w:p>
        </w:tc>
        <w:tc>
          <w:tcPr>
            <w:tcW w:w="490" w:type="pct"/>
          </w:tcPr>
          <w:p w14:paraId="7211771C"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4.5,33.5]</w:t>
            </w:r>
          </w:p>
        </w:tc>
        <w:tc>
          <w:tcPr>
            <w:tcW w:w="490" w:type="pct"/>
          </w:tcPr>
          <w:p w14:paraId="23136044"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7.8,36.7]</w:t>
            </w:r>
          </w:p>
        </w:tc>
        <w:tc>
          <w:tcPr>
            <w:tcW w:w="423" w:type="pct"/>
          </w:tcPr>
          <w:p w14:paraId="3960C42E"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1.40]</w:t>
            </w:r>
          </w:p>
        </w:tc>
      </w:tr>
      <w:tr w:rsidR="0040693F" w:rsidRPr="005B3621" w14:paraId="3A925CCD" w14:textId="77777777" w:rsidTr="003A3104">
        <w:trPr>
          <w:trHeight w:val="1202"/>
        </w:trPr>
        <w:tc>
          <w:tcPr>
            <w:cnfStyle w:val="001000000000" w:firstRow="0" w:lastRow="0" w:firstColumn="1" w:lastColumn="0" w:oddVBand="0" w:evenVBand="0" w:oddHBand="0" w:evenHBand="0" w:firstRowFirstColumn="0" w:firstRowLastColumn="0" w:lastRowFirstColumn="0" w:lastRowLastColumn="0"/>
            <w:tcW w:w="729" w:type="pct"/>
          </w:tcPr>
          <w:p w14:paraId="17F68AFE" w14:textId="1F3B2663" w:rsidR="0040693F" w:rsidRPr="005B3621" w:rsidRDefault="0040693F" w:rsidP="00C822A9">
            <w:pPr>
              <w:pStyle w:val="BodyText"/>
              <w:rPr>
                <w:sz w:val="18"/>
                <w:szCs w:val="18"/>
              </w:rPr>
            </w:pPr>
            <w:r w:rsidRPr="005B3621">
              <w:rPr>
                <w:sz w:val="18"/>
                <w:szCs w:val="18"/>
              </w:rPr>
              <w:t xml:space="preserve">Combined </w:t>
            </w:r>
            <w:r w:rsidR="00D65E1F" w:rsidRPr="005B3621">
              <w:rPr>
                <w:sz w:val="18"/>
                <w:szCs w:val="18"/>
              </w:rPr>
              <w:t xml:space="preserve"> data-set</w:t>
            </w:r>
            <w:r w:rsidR="00D65E1F" w:rsidRPr="005B3621" w:rsidDel="00D65E1F">
              <w:rPr>
                <w:sz w:val="18"/>
                <w:szCs w:val="18"/>
              </w:rPr>
              <w:t xml:space="preserve"> </w:t>
            </w:r>
            <w:r w:rsidRPr="005B3621">
              <w:rPr>
                <w:sz w:val="18"/>
                <w:szCs w:val="18"/>
              </w:rPr>
              <w:t>with different BMI ranges and between study differences in the mortality risks</w:t>
            </w:r>
          </w:p>
        </w:tc>
        <w:tc>
          <w:tcPr>
            <w:tcW w:w="977" w:type="pct"/>
          </w:tcPr>
          <w:p w14:paraId="683F007F"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oMath>
            </m:oMathPara>
          </w:p>
          <w:p w14:paraId="5402FA40" w14:textId="77777777" w:rsidR="0040693F" w:rsidRPr="005B3621" w:rsidRDefault="006C27DE"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1j</m:t>
                    </m:r>
                  </m:sub>
                </m:sSub>
                <m:r>
                  <w:rPr>
                    <w:rFonts w:ascii="Cambria Math" w:hAnsi="Cambria Math"/>
                    <w:sz w:val="18"/>
                    <w:szCs w:val="18"/>
                  </w:rPr>
                  <m:t xml:space="preserve"> ~ Unif(-0.5,0.5)</m:t>
                </m:r>
              </m:oMath>
            </m:oMathPara>
          </w:p>
        </w:tc>
        <w:tc>
          <w:tcPr>
            <w:tcW w:w="978" w:type="pct"/>
          </w:tcPr>
          <w:p w14:paraId="11475B98"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0.2+(</m:t>
                </m:r>
                <m:f>
                  <m:fPr>
                    <m:ctrlPr>
                      <w:rPr>
                        <w:rFonts w:ascii="Cambria Math" w:hAnsi="Cambria Math"/>
                        <w:sz w:val="18"/>
                        <w:szCs w:val="18"/>
                      </w:rPr>
                    </m:ctrlPr>
                  </m:fPr>
                  <m:num>
                    <m:r>
                      <w:rPr>
                        <w:rFonts w:ascii="Cambria Math" w:hAnsi="Cambria Math"/>
                        <w:sz w:val="18"/>
                        <w:szCs w:val="18"/>
                      </w:rPr>
                      <m:t>BM</m:t>
                    </m:r>
                    <m:sSub>
                      <m:sSubPr>
                        <m:ctrlPr>
                          <w:rPr>
                            <w:rFonts w:ascii="Cambria Math" w:hAnsi="Cambria Math"/>
                            <w:sz w:val="18"/>
                            <w:szCs w:val="18"/>
                          </w:rPr>
                        </m:ctrlPr>
                      </m:sSubPr>
                      <m:e>
                        <m:r>
                          <w:rPr>
                            <w:rFonts w:ascii="Cambria Math" w:hAnsi="Cambria Math"/>
                            <w:sz w:val="18"/>
                            <w:szCs w:val="18"/>
                          </w:rPr>
                          <m:t>I</m:t>
                        </m:r>
                      </m:e>
                      <m:sub>
                        <m:r>
                          <w:rPr>
                            <w:rFonts w:ascii="Cambria Math" w:hAnsi="Cambria Math"/>
                            <w:sz w:val="18"/>
                            <w:szCs w:val="18"/>
                          </w:rPr>
                          <m:t>ij</m:t>
                        </m:r>
                      </m:sub>
                    </m:sSub>
                    <m:r>
                      <w:rPr>
                        <w:rFonts w:ascii="Cambria Math" w:hAnsi="Cambria Math"/>
                        <w:sz w:val="18"/>
                        <w:szCs w:val="18"/>
                      </w:rPr>
                      <m:t>-25</m:t>
                    </m:r>
                  </m:num>
                  <m:den>
                    <m:r>
                      <w:rPr>
                        <w:rFonts w:ascii="Cambria Math" w:hAnsi="Cambria Math"/>
                        <w:sz w:val="18"/>
                        <w:szCs w:val="18"/>
                      </w:rPr>
                      <m:t>20</m:t>
                    </m:r>
                  </m:den>
                </m:f>
                <m:sSup>
                  <m:sSupPr>
                    <m:ctrlPr>
                      <w:rPr>
                        <w:rFonts w:ascii="Cambria Math" w:hAnsi="Cambria Math"/>
                        <w:sz w:val="18"/>
                        <w:szCs w:val="18"/>
                      </w:rPr>
                    </m:ctrlPr>
                  </m:sSupPr>
                  <m:e>
                    <m:r>
                      <w:rPr>
                        <w:rFonts w:ascii="Cambria Math" w:hAnsi="Cambria Math"/>
                        <w:sz w:val="18"/>
                        <w:szCs w:val="18"/>
                      </w:rPr>
                      <m:t>)</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oMath>
            </m:oMathPara>
          </w:p>
          <w:p w14:paraId="799190BC" w14:textId="77777777" w:rsidR="0040693F" w:rsidRPr="005B3621" w:rsidRDefault="006C27DE"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w:rPr>
                        <w:rFonts w:ascii="Cambria Math" w:hAnsi="Cambria Math"/>
                        <w:sz w:val="18"/>
                        <w:szCs w:val="18"/>
                      </w:rPr>
                      <m:t>d</m:t>
                    </m:r>
                  </m:e>
                  <m:sub>
                    <m:r>
                      <w:rPr>
                        <w:rFonts w:ascii="Cambria Math" w:hAnsi="Cambria Math"/>
                        <w:sz w:val="18"/>
                        <w:szCs w:val="18"/>
                      </w:rPr>
                      <m:t>2j</m:t>
                    </m:r>
                  </m:sub>
                </m:sSub>
                <m:r>
                  <w:rPr>
                    <w:rFonts w:ascii="Cambria Math" w:hAnsi="Cambria Math"/>
                    <w:sz w:val="18"/>
                    <w:szCs w:val="18"/>
                  </w:rPr>
                  <m:t xml:space="preserve"> ~ Unif(-0.5,0.5)</m:t>
                </m:r>
              </m:oMath>
            </m:oMathPara>
          </w:p>
        </w:tc>
        <w:tc>
          <w:tcPr>
            <w:tcW w:w="423" w:type="pct"/>
          </w:tcPr>
          <w:p w14:paraId="606A772D"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18.5,27]</w:t>
            </w:r>
          </w:p>
        </w:tc>
        <w:tc>
          <w:tcPr>
            <w:tcW w:w="490" w:type="pct"/>
          </w:tcPr>
          <w:p w14:paraId="6F6AF55A"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1.2,30.2]</w:t>
            </w:r>
          </w:p>
        </w:tc>
        <w:tc>
          <w:tcPr>
            <w:tcW w:w="490" w:type="pct"/>
          </w:tcPr>
          <w:p w14:paraId="75536F22"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4.5,33.5]</w:t>
            </w:r>
          </w:p>
        </w:tc>
        <w:tc>
          <w:tcPr>
            <w:tcW w:w="490" w:type="pct"/>
          </w:tcPr>
          <w:p w14:paraId="1CDB6BDB"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27.8,36.7]</w:t>
            </w:r>
          </w:p>
        </w:tc>
        <w:tc>
          <w:tcPr>
            <w:tcW w:w="423" w:type="pct"/>
          </w:tcPr>
          <w:p w14:paraId="28C577D1" w14:textId="77777777" w:rsidR="0040693F" w:rsidRPr="005B3621"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18"/>
                <w:szCs w:val="18"/>
              </w:rPr>
            </w:pPr>
            <w:r w:rsidRPr="005B3621">
              <w:rPr>
                <w:sz w:val="18"/>
                <w:szCs w:val="18"/>
              </w:rPr>
              <w:t>[31.40]</w:t>
            </w:r>
          </w:p>
        </w:tc>
      </w:tr>
    </w:tbl>
    <w:p w14:paraId="7B6BCEDD" w14:textId="1569366C"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r w:rsidR="00C90EEF">
        <w:t>sc</w:t>
      </w:r>
      <w:r w:rsidR="00C822A9">
        <w:t>e</w:t>
      </w:r>
      <w:r w:rsidR="00C90EEF">
        <w:t>narios</w:t>
      </w:r>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3"/>
      <w:footerReference w:type="default" r:id="rId14"/>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eroen Hoogland" w:date="2020-12-07T12:30:00Z" w:initials="JH">
    <w:p w14:paraId="3F839EAF" w14:textId="020A1D7D" w:rsidR="004B0199" w:rsidRDefault="004B0199">
      <w:pPr>
        <w:pStyle w:val="CommentText"/>
      </w:pPr>
      <w:r>
        <w:rPr>
          <w:rStyle w:val="CommentReference"/>
        </w:rPr>
        <w:annotationRef/>
      </w:r>
      <w:r>
        <w:t>Non-essential, but maybe:</w:t>
      </w:r>
    </w:p>
    <w:p w14:paraId="314BA71D" w14:textId="77777777" w:rsidR="004B0199" w:rsidRDefault="004B0199">
      <w:pPr>
        <w:pStyle w:val="CommentText"/>
      </w:pPr>
    </w:p>
    <w:p w14:paraId="15FE70DE" w14:textId="24AC6FDB" w:rsidR="004B0199" w:rsidRDefault="004B0199">
      <w:pPr>
        <w:pStyle w:val="CommentText"/>
      </w:pPr>
      <w:r>
        <w:t>“</w:t>
      </w:r>
      <w:r w:rsidRPr="004F0E6A">
        <w:t>Nonlinear treatment effect</w:t>
      </w:r>
      <w:r>
        <w:t xml:space="preserve"> modification </w:t>
      </w:r>
      <w:r w:rsidRPr="004F0E6A">
        <w:t>in IPD-MA: an introduction to</w:t>
      </w:r>
      <w:r>
        <w:t xml:space="preserve"> spline-based treatment effect modelling”</w:t>
      </w:r>
    </w:p>
    <w:p w14:paraId="0A764BC0" w14:textId="77777777" w:rsidR="004B0199" w:rsidRDefault="004B0199">
      <w:pPr>
        <w:pStyle w:val="CommentText"/>
      </w:pPr>
    </w:p>
    <w:p w14:paraId="0A2A66FE" w14:textId="4FAA8BCB" w:rsidR="004B0199" w:rsidRDefault="004B0199">
      <w:pPr>
        <w:pStyle w:val="CommentText"/>
      </w:pPr>
      <w:r>
        <w:t xml:space="preserve">I removed “absolute risk differences”. While I can see why “absolute risk differences” are important, the models are just regular risk models, but applied to infer risk differences. </w:t>
      </w:r>
      <w:r>
        <w:br/>
      </w:r>
      <w:r>
        <w:br/>
        <w:t>PS. Of course you can argue that the estimand is on the absolute scale and the rest is just a large estimator to get the job done and happens to consist of two potential outcome predictions of a risk model… Even so, I think we’re ‘modeling’ an estimator.</w:t>
      </w:r>
    </w:p>
  </w:comment>
  <w:comment w:id="5" w:author="Jeroen Hoogland" w:date="2020-11-28T20:54:00Z" w:initials="JH">
    <w:p w14:paraId="1675CCCB" w14:textId="38135D43" w:rsidR="004B0199" w:rsidRDefault="004B0199">
      <w:pPr>
        <w:pStyle w:val="CommentText"/>
      </w:pPr>
      <w:r>
        <w:rPr>
          <w:rStyle w:val="CommentReference"/>
        </w:rPr>
        <w:annotationRef/>
      </w:r>
      <w:r>
        <w:t>effect or effect(s) ?</w:t>
      </w:r>
    </w:p>
  </w:comment>
  <w:comment w:id="6" w:author="Michael Belias" w:date="2020-11-29T10:00:00Z" w:initials="MB">
    <w:p w14:paraId="7A9184D1" w14:textId="305CDD5F" w:rsidR="004B0199" w:rsidRPr="00B764E3" w:rsidRDefault="004B0199">
      <w:pPr>
        <w:pStyle w:val="CommentText"/>
      </w:pPr>
      <w:r>
        <w:rPr>
          <w:rStyle w:val="CommentReference"/>
        </w:rPr>
        <w:annotationRef/>
      </w:r>
      <w:r>
        <w:t xml:space="preserve">I would say effects since the are conditional to age. </w:t>
      </w:r>
      <w:r>
        <w:br/>
      </w:r>
      <w:r>
        <w:br/>
        <w:t xml:space="preserve">One treatment effect for BMI 18.5 </w:t>
      </w:r>
      <w:r>
        <w:br/>
        <w:t>Another for BMI =  20  etc.</w:t>
      </w:r>
      <w:r>
        <w:br/>
      </w:r>
    </w:p>
  </w:comment>
  <w:comment w:id="7" w:author="Jeroen Hoogland" w:date="2020-12-08T10:53:00Z" w:initials="JH">
    <w:p w14:paraId="6828A73B" w14:textId="281F9823" w:rsidR="004B0199" w:rsidRDefault="004B0199">
      <w:pPr>
        <w:pStyle w:val="CommentText"/>
      </w:pPr>
      <w:r>
        <w:rPr>
          <w:rStyle w:val="CommentReference"/>
        </w:rPr>
        <w:annotationRef/>
      </w:r>
      <w:r>
        <w:t xml:space="preserve">Ah ok, I can follow that. It got me thinking about multiple treatments, but I see what you mean. </w:t>
      </w:r>
      <w:r>
        <w:br/>
      </w:r>
      <w:r>
        <w:br/>
        <w:t>Given the categorical nature of treatment, it might also be helpful to remind people early on that different treatment effects conditional on X can also be interpreted the other way around as different forms of X given treatment. This is also what the second part of this sentence hints to.</w:t>
      </w:r>
    </w:p>
  </w:comment>
  <w:comment w:id="40" w:author="Jeroen Hoogland" w:date="2020-12-07T15:51:00Z" w:initials="JH">
    <w:p w14:paraId="12B5F109" w14:textId="63211932" w:rsidR="004B0199" w:rsidRDefault="004B0199">
      <w:pPr>
        <w:pStyle w:val="CommentText"/>
      </w:pPr>
      <w:r>
        <w:rPr>
          <w:rStyle w:val="CommentReference"/>
        </w:rPr>
        <w:annotationRef/>
      </w:r>
      <w:r>
        <w:rPr>
          <w:noProof/>
        </w:rPr>
        <w:t>categorizing someting smooth and continuous is per definition misspecification right?</w:t>
      </w:r>
    </w:p>
  </w:comment>
  <w:comment w:id="52" w:author="Jeroen Hoogland" w:date="2020-12-07T16:02:00Z" w:initials="JH">
    <w:p w14:paraId="1F0B36E4" w14:textId="28193B85" w:rsidR="004B0199" w:rsidRDefault="004B0199">
      <w:pPr>
        <w:pStyle w:val="CommentText"/>
      </w:pPr>
      <w:r>
        <w:rPr>
          <w:rStyle w:val="CommentReference"/>
        </w:rPr>
        <w:annotationRef/>
      </w:r>
      <w:r>
        <w:t>Not necessary; the other approaches are already referred to as naïve.</w:t>
      </w:r>
    </w:p>
  </w:comment>
  <w:comment w:id="53" w:author="Jeroen Hoogland" w:date="2020-12-07T16:03:00Z" w:initials="JH">
    <w:p w14:paraId="4754F850" w14:textId="214AD27F" w:rsidR="004B0199" w:rsidRDefault="004B0199">
      <w:pPr>
        <w:pStyle w:val="CommentText"/>
      </w:pPr>
      <w:r>
        <w:rPr>
          <w:rStyle w:val="CommentReference"/>
        </w:rPr>
        <w:annotationRef/>
      </w:r>
      <w:r>
        <w:t>Not sure what this means? Estimate functional form per arm? Omit?</w:t>
      </w:r>
    </w:p>
  </w:comment>
  <w:comment w:id="77" w:author="Jeroen Hoogland" w:date="2020-12-07T16:09:00Z" w:initials="JH">
    <w:p w14:paraId="0E9A546A" w14:textId="1F22F257" w:rsidR="004B0199" w:rsidRDefault="004B0199">
      <w:pPr>
        <w:pStyle w:val="CommentText"/>
      </w:pPr>
      <w:r>
        <w:rPr>
          <w:rStyle w:val="CommentReference"/>
        </w:rPr>
        <w:annotationRef/>
      </w:r>
      <w:r>
        <w:t>Is this helpful without further reference? Or could we just omit it?</w:t>
      </w:r>
      <w:r>
        <w:br/>
      </w:r>
      <w:r>
        <w:br/>
        <w:t>Maybe just: "we focus on 4 widely used types of splines:…”</w:t>
      </w:r>
    </w:p>
  </w:comment>
  <w:comment w:id="119" w:author="Jeroen Hoogland" w:date="2020-12-07T16:22:00Z" w:initials="JH">
    <w:p w14:paraId="378B8BC8" w14:textId="59C4DC9F" w:rsidR="004B0199" w:rsidRDefault="004B0199">
      <w:pPr>
        <w:pStyle w:val="CommentText"/>
      </w:pPr>
      <w:r>
        <w:rPr>
          <w:rStyle w:val="CommentReference"/>
        </w:rPr>
        <w:annotationRef/>
      </w:r>
      <w:r>
        <w:t>These are ‘model predictions’</w:t>
      </w:r>
    </w:p>
  </w:comment>
  <w:comment w:id="147" w:author="Jeroen Hoogland" w:date="2020-12-07T16:34:00Z" w:initials="JH">
    <w:p w14:paraId="73B3AF96" w14:textId="33BF0A01" w:rsidR="004B0199" w:rsidRDefault="004B0199">
      <w:pPr>
        <w:pStyle w:val="CommentText"/>
      </w:pPr>
      <w:r>
        <w:rPr>
          <w:rStyle w:val="CommentReference"/>
        </w:rPr>
        <w:annotationRef/>
      </w:r>
      <w:r>
        <w:t>Can we just write ‘other types of splines’ to be clear? Or would we be misquoting?</w:t>
      </w:r>
    </w:p>
  </w:comment>
  <w:comment w:id="152" w:author="Jeroen Hoogland" w:date="2020-12-07T21:29:00Z" w:initials="JH">
    <w:p w14:paraId="25289992" w14:textId="194EB6C0" w:rsidR="004B0199" w:rsidRDefault="004B0199">
      <w:pPr>
        <w:pStyle w:val="CommentText"/>
      </w:pPr>
      <w:r>
        <w:rPr>
          <w:rStyle w:val="CommentReference"/>
        </w:rPr>
        <w:annotationRef/>
      </w:r>
      <w:r>
        <w:t>Up to this point, everything is general w.r.t. to types of outcome. This sentence assumes that a decision to focus on binary outcomes has already been made (since absolute risk differences do not make much sense otherwise). Can we maybe move this to the examples? So the examples just happen to be binary? Or is there a specific other reason?</w:t>
      </w:r>
    </w:p>
  </w:comment>
  <w:comment w:id="153" w:author="Jeroen Hoogland" w:date="2020-12-07T16:50:00Z" w:initials="JH">
    <w:p w14:paraId="244505A9" w14:textId="4EA85E6F" w:rsidR="004B0199" w:rsidRDefault="004B0199">
      <w:pPr>
        <w:pStyle w:val="CommentText"/>
      </w:pPr>
      <w:r>
        <w:rPr>
          <w:rStyle w:val="CommentReference"/>
        </w:rPr>
        <w:annotationRef/>
      </w:r>
      <w:r>
        <w:t>Same comment as w.r.t to the title: the actual model is for conditional risk and is used to estimate risk difference based on potential outcome predictions. (NB if the outcome is binary that is…anyway, the potential outcomes used to infer the difference of interest remain relevant regardless of the link function)</w:t>
      </w:r>
    </w:p>
  </w:comment>
  <w:comment w:id="154" w:author="Jeroen Hoogland" w:date="2020-12-07T21:33:00Z" w:initials="JH">
    <w:p w14:paraId="580BDF91" w14:textId="0F7F9EDE" w:rsidR="004B0199" w:rsidRDefault="004B0199">
      <w:pPr>
        <w:pStyle w:val="CommentText"/>
      </w:pPr>
      <w:r>
        <w:rPr>
          <w:rStyle w:val="CommentReference"/>
        </w:rPr>
        <w:annotationRef/>
      </w:r>
      <w:r>
        <w:t>Exactly, which is more obvious if we only focus on the special case of binary response in the examples.</w:t>
      </w:r>
    </w:p>
  </w:comment>
  <w:comment w:id="156" w:author="Jeroen Hoogland" w:date="2020-12-07T21:55:00Z" w:initials="JH">
    <w:p w14:paraId="0F60506A" w14:textId="6778EA80" w:rsidR="004B0199" w:rsidRDefault="004B0199">
      <w:pPr>
        <w:pStyle w:val="CommentText"/>
      </w:pPr>
      <w:r>
        <w:rPr>
          <w:rStyle w:val="CommentReference"/>
        </w:rPr>
        <w:annotationRef/>
      </w:r>
      <w:r>
        <w:t>Maybe this can even be omitted, since it’s pretty clear from the figure and the equations are in the appendix anyway as mentioned below</w:t>
      </w:r>
    </w:p>
  </w:comment>
  <w:comment w:id="164" w:author="Jeroen Hoogland" w:date="2020-12-07T21:56:00Z" w:initials="JH">
    <w:p w14:paraId="26134ACB" w14:textId="7DACC412" w:rsidR="004B0199" w:rsidRDefault="004B0199">
      <w:pPr>
        <w:pStyle w:val="CommentText"/>
      </w:pPr>
      <w:r>
        <w:rPr>
          <w:rStyle w:val="CommentReference"/>
        </w:rPr>
        <w:annotationRef/>
      </w:r>
      <w:r>
        <w:t>Same here</w:t>
      </w:r>
    </w:p>
  </w:comment>
  <w:comment w:id="172" w:author="Jeroen Hoogland" w:date="2020-12-07T21:44:00Z" w:initials="JH">
    <w:p w14:paraId="06F83946" w14:textId="01C2ADF4" w:rsidR="004B0199" w:rsidRDefault="004B0199">
      <w:pPr>
        <w:pStyle w:val="CommentText"/>
      </w:pPr>
      <w:r>
        <w:rPr>
          <w:rStyle w:val="CommentReference"/>
        </w:rPr>
        <w:annotationRef/>
      </w:r>
      <w:r>
        <w:t>The ideal BMI seems to be 25, but that’s actually the boundary point between overweight and normal weight. Anyway, I’ve removed the clinical terminology to highlight that it’s just an example.</w:t>
      </w:r>
    </w:p>
  </w:comment>
  <w:comment w:id="179" w:author="Jeroen Hoogland" w:date="2020-12-08T10:33:00Z" w:initials="JH">
    <w:p w14:paraId="3760F736" w14:textId="239F61B6" w:rsidR="004B0199" w:rsidRDefault="004B0199">
      <w:pPr>
        <w:pStyle w:val="CommentText"/>
      </w:pPr>
      <w:r>
        <w:rPr>
          <w:rStyle w:val="CommentReference"/>
        </w:rPr>
        <w:annotationRef/>
      </w:r>
      <w:r>
        <w:t>I know what is meant, but it is somewhat confusing since it may refer to per-arm modelling. Maybe this is easier: “The absolute risk difference associated with treatment is obtained as the difference between predictions under both treatment conditions” ?</w:t>
      </w:r>
    </w:p>
  </w:comment>
  <w:comment w:id="181" w:author="Jeroen Hoogland" w:date="2020-12-08T12:58:00Z" w:initials="JH">
    <w:p w14:paraId="2373FE33" w14:textId="68276448" w:rsidR="004B0199" w:rsidRDefault="004B0199">
      <w:pPr>
        <w:pStyle w:val="CommentText"/>
      </w:pPr>
      <w:r>
        <w:rPr>
          <w:rStyle w:val="CommentReference"/>
        </w:rPr>
        <w:annotationRef/>
      </w:r>
      <w:r>
        <w:t>This reference also provides a lot of information on the types of splines discussed here, including technical details. We may give this reference a more prominent place.</w:t>
      </w:r>
    </w:p>
  </w:comment>
  <w:comment w:id="184" w:author="Jeroen Hoogland" w:date="2020-12-08T10:45:00Z" w:initials="JH">
    <w:p w14:paraId="296EC7BA" w14:textId="067C772A" w:rsidR="004B0199" w:rsidRDefault="004B0199">
      <w:pPr>
        <w:pStyle w:val="CommentText"/>
      </w:pPr>
      <w:r>
        <w:rPr>
          <w:rStyle w:val="CommentReference"/>
        </w:rPr>
        <w:annotationRef/>
      </w:r>
      <w:r>
        <w:t xml:space="preserve"> </w:t>
      </w:r>
    </w:p>
    <w:p w14:paraId="35A3A827" w14:textId="7BB50CF2" w:rsidR="004B0199" w:rsidRDefault="004B0199" w:rsidP="007246BE">
      <w:pPr>
        <w:pStyle w:val="CommentText"/>
        <w:numPr>
          <w:ilvl w:val="0"/>
          <w:numId w:val="45"/>
        </w:numPr>
      </w:pPr>
      <w:r>
        <w:t xml:space="preserve">Maybe explicitly mention that the top row is the legend? </w:t>
      </w:r>
    </w:p>
    <w:p w14:paraId="2EC1CFCE" w14:textId="77777777" w:rsidR="004B0199" w:rsidRDefault="004B0199" w:rsidP="007246BE">
      <w:pPr>
        <w:pStyle w:val="CommentText"/>
        <w:numPr>
          <w:ilvl w:val="0"/>
          <w:numId w:val="45"/>
        </w:numPr>
      </w:pPr>
      <w:r>
        <w:t xml:space="preserve"> For the second ‘problem’, maybe write “outer ranges” or “boundaries” instead of just “ranges” ?</w:t>
      </w:r>
    </w:p>
    <w:p w14:paraId="7098B68D" w14:textId="77777777" w:rsidR="004B0199" w:rsidRDefault="004B0199" w:rsidP="007246BE">
      <w:pPr>
        <w:pStyle w:val="CommentText"/>
        <w:numPr>
          <w:ilvl w:val="0"/>
          <w:numId w:val="45"/>
        </w:numPr>
      </w:pPr>
      <w:r>
        <w:t xml:space="preserve"> For the third ‘problem’, maybe start with the second line (this is undisputed) and rephrase the other argument along the lines of “Not adaptive: prone to over- or underfitting (when prior information on complexity is missing)”</w:t>
      </w:r>
    </w:p>
    <w:p w14:paraId="7FD0A362" w14:textId="77777777" w:rsidR="004B0199" w:rsidRDefault="004B0199" w:rsidP="007246BE">
      <w:pPr>
        <w:pStyle w:val="CommentText"/>
        <w:numPr>
          <w:ilvl w:val="0"/>
          <w:numId w:val="45"/>
        </w:numPr>
      </w:pPr>
      <w:r>
        <w:t xml:space="preserve"> In the short description for penalized spline: ‘large amount of knots” instead of ‘increased'?</w:t>
      </w:r>
    </w:p>
    <w:p w14:paraId="661388E7" w14:textId="77777777" w:rsidR="004B0199" w:rsidRDefault="004B0199" w:rsidP="006033DD">
      <w:pPr>
        <w:pStyle w:val="CommentText"/>
      </w:pPr>
    </w:p>
    <w:p w14:paraId="6A6ED858" w14:textId="35865250" w:rsidR="004B0199" w:rsidRDefault="004B0199" w:rsidP="006033DD">
      <w:pPr>
        <w:pStyle w:val="CommentText"/>
      </w:pPr>
      <w:r>
        <w:t>NB: Is rcs() not just a truncated power series? The figure seems to suggest otherwise.</w:t>
      </w:r>
    </w:p>
  </w:comment>
  <w:comment w:id="187" w:author="Jeroen Hoogland" w:date="2020-12-08T11:49:00Z" w:initials="JH">
    <w:p w14:paraId="4836D824" w14:textId="4DFE0777" w:rsidR="004B0199" w:rsidRDefault="004B0199" w:rsidP="006033DD">
      <w:pPr>
        <w:pStyle w:val="CommentText"/>
      </w:pPr>
      <w:r>
        <w:rPr>
          <w:rStyle w:val="CommentReference"/>
        </w:rPr>
        <w:annotationRef/>
      </w:r>
      <w:r>
        <w:t>Just an idea for a first paragraph that tries to explain a bit more</w:t>
      </w:r>
    </w:p>
    <w:p w14:paraId="2571399F" w14:textId="3AF424B9" w:rsidR="004B0199" w:rsidRDefault="004B0199" w:rsidP="001E7009">
      <w:pPr>
        <w:pStyle w:val="CommentText"/>
        <w:numPr>
          <w:ilvl w:val="0"/>
          <w:numId w:val="47"/>
        </w:numPr>
      </w:pPr>
      <w:r>
        <w:t>Why global functions are errative near the boundaries</w:t>
      </w:r>
    </w:p>
    <w:p w14:paraId="761F253A" w14:textId="77777777" w:rsidR="004B0199" w:rsidRDefault="004B0199" w:rsidP="001E7009">
      <w:pPr>
        <w:pStyle w:val="CommentText"/>
        <w:numPr>
          <w:ilvl w:val="0"/>
          <w:numId w:val="47"/>
        </w:numPr>
      </w:pPr>
      <w:r>
        <w:t>What’s the difference between truncated series and piece-wise methods (I know it’s in the appendix, but in words)</w:t>
      </w:r>
    </w:p>
    <w:p w14:paraId="43319E34" w14:textId="14B879D0" w:rsidR="004B0199" w:rsidRDefault="004B0199" w:rsidP="001E7009">
      <w:pPr>
        <w:pStyle w:val="CommentText"/>
        <w:numPr>
          <w:ilvl w:val="0"/>
          <w:numId w:val="47"/>
        </w:numPr>
      </w:pPr>
      <w:r>
        <w:t xml:space="preserve"> Allows the following paragraphs to describe the main characteristics of the splines quite directly (i.e. truncates/piecewise and the form of basis functions and restrictions that provide the required smoothness)</w:t>
      </w:r>
      <w:r>
        <w:br/>
      </w:r>
    </w:p>
    <w:p w14:paraId="1B39436C" w14:textId="2FE8D974" w:rsidR="004B0199" w:rsidRDefault="004B0199" w:rsidP="006033DD">
      <w:pPr>
        <w:pStyle w:val="CommentText"/>
      </w:pPr>
      <w:r>
        <w:t xml:space="preserve">NB there is some overlap with the introduction of chapter 4, but this was already the case so I thought this was on purpose. </w:t>
      </w:r>
    </w:p>
  </w:comment>
  <w:comment w:id="273" w:author="Jeroen Hoogland" w:date="2020-12-08T11:56:00Z" w:initials="JH">
    <w:p w14:paraId="713CC8CD" w14:textId="45803633" w:rsidR="004B0199" w:rsidRDefault="004B0199">
      <w:pPr>
        <w:pStyle w:val="CommentText"/>
      </w:pPr>
      <w:r>
        <w:rPr>
          <w:rStyle w:val="CommentReference"/>
        </w:rPr>
        <w:annotationRef/>
      </w:r>
      <w:r>
        <w:t xml:space="preserve">Maybe remove ‘natural’ to avoid confusion with natural cubic splines that are not truncated series. </w:t>
      </w:r>
    </w:p>
    <w:p w14:paraId="63B052CB" w14:textId="77777777" w:rsidR="004B0199" w:rsidRDefault="004B0199">
      <w:pPr>
        <w:pStyle w:val="CommentText"/>
      </w:pPr>
    </w:p>
    <w:p w14:paraId="18EA9D92" w14:textId="49CCCABD" w:rsidR="004B0199" w:rsidRDefault="004B0199">
      <w:pPr>
        <w:pStyle w:val="CommentText"/>
      </w:pPr>
      <w:r>
        <w:t>Also, the key property is missing: linearity in the tails.</w:t>
      </w:r>
      <w:r>
        <w:br/>
      </w:r>
      <w:r>
        <w:br/>
        <w:t>Description could be very short, e.g. “The basis functions of restricted splines are polynomial transformations of truncated versions of X, as truncated at chosen knots (see appendix ?). Cubic polynomials often provide sufficient smoothness. To restrict instability near the boundaries and limit the degrees of freedom spent, restricted splines are restricted to linearity beyond the outer knots. A unique feature is that the original linear X is included in the model. The number and location of knots…(follow main text)</w:t>
      </w:r>
    </w:p>
    <w:p w14:paraId="4853E6A7" w14:textId="77777777" w:rsidR="004B0199" w:rsidRDefault="004B0199">
      <w:pPr>
        <w:pStyle w:val="CommentText"/>
      </w:pPr>
    </w:p>
    <w:p w14:paraId="0CD719BC" w14:textId="6CBD535A" w:rsidR="004B0199" w:rsidRDefault="004B0199">
      <w:pPr>
        <w:pStyle w:val="CommentText"/>
      </w:pPr>
      <w:r>
        <w:t>NB we should emphasize that this is the truncated version (i.e. rcs() rather than ns())</w:t>
      </w:r>
    </w:p>
  </w:comment>
  <w:comment w:id="276" w:author="Hout, Joanna in 't" w:date="2020-10-30T21:49:00Z" w:initials="JiH">
    <w:p w14:paraId="281BBEE0" w14:textId="7B57054D" w:rsidR="004B0199" w:rsidRDefault="004B0199">
      <w:pPr>
        <w:pStyle w:val="CommentText"/>
      </w:pPr>
      <w:r>
        <w:rPr>
          <w:rStyle w:val="CommentReference"/>
        </w:rPr>
        <w:annotationRef/>
      </w:r>
      <w:r>
        <w:t>If you agree to place this figure in the appendix, figures should be renumbered.</w:t>
      </w:r>
    </w:p>
  </w:comment>
  <w:comment w:id="275" w:author="Michael Belias" w:date="2020-12-02T00:06:00Z" w:initials="MB">
    <w:p w14:paraId="0ACC1718" w14:textId="45ECF22D" w:rsidR="004B0199" w:rsidRDefault="004B0199">
      <w:pPr>
        <w:pStyle w:val="CommentText"/>
      </w:pPr>
      <w:r>
        <w:rPr>
          <w:rStyle w:val="CommentReference"/>
        </w:rPr>
        <w:annotationRef/>
      </w:r>
      <w:r>
        <w:t xml:space="preserve">Ok I send it to the appendix. </w:t>
      </w:r>
      <w:r>
        <w:br/>
        <w:t xml:space="preserve">Now we place as Figure 5 the flowchart. </w:t>
      </w:r>
    </w:p>
  </w:comment>
  <w:comment w:id="312" w:author="Jeroen Hoogland" w:date="2020-12-08T14:21:00Z" w:initials="JH">
    <w:p w14:paraId="1078D429" w14:textId="511DA59A" w:rsidR="004B0199" w:rsidRPr="00F523BD" w:rsidRDefault="004B0199">
      <w:pPr>
        <w:pStyle w:val="CommentText"/>
      </w:pPr>
      <w:r>
        <w:rPr>
          <w:rStyle w:val="CommentReference"/>
        </w:rPr>
        <w:annotationRef/>
      </w:r>
      <w:r>
        <w:t xml:space="preserve">All of section 4.1 is on properties of regression splines. Maybe this section is best reserved for </w:t>
      </w:r>
      <w:r>
        <w:rPr>
          <w:u w:val="single"/>
        </w:rPr>
        <w:t>common</w:t>
      </w:r>
      <w:r>
        <w:t xml:space="preserve"> properties and general guidance. (same for the later ‘properties of penalized splines’ section)</w:t>
      </w:r>
    </w:p>
  </w:comment>
  <w:comment w:id="322" w:author="Jeroen Hoogland" w:date="2020-12-08T13:44:00Z" w:initials="JH">
    <w:p w14:paraId="13BEE2BD" w14:textId="1F5D0E29" w:rsidR="004B0199" w:rsidRDefault="004B0199">
      <w:pPr>
        <w:pStyle w:val="CommentText"/>
      </w:pPr>
      <w:r>
        <w:rPr>
          <w:rStyle w:val="CommentReference"/>
        </w:rPr>
        <w:annotationRef/>
      </w:r>
      <w:r>
        <w:t>This info can all be part of the sections above</w:t>
      </w:r>
    </w:p>
  </w:comment>
  <w:comment w:id="391" w:author="Jeroen Hoogland" w:date="2020-12-08T13:48:00Z" w:initials="JH">
    <w:p w14:paraId="7B1AEC83" w14:textId="702941DE" w:rsidR="004B0199" w:rsidRDefault="004B0199">
      <w:pPr>
        <w:pStyle w:val="CommentText"/>
      </w:pPr>
      <w:r>
        <w:rPr>
          <w:rStyle w:val="CommentReference"/>
        </w:rPr>
        <w:annotationRef/>
      </w:r>
      <w:r>
        <w:t>Replication and/or introduction</w:t>
      </w:r>
    </w:p>
  </w:comment>
  <w:comment w:id="394" w:author="Jeroen Hoogland" w:date="2020-12-08T13:51:00Z" w:initials="JH">
    <w:p w14:paraId="593260D5" w14:textId="6A18AE59" w:rsidR="004B0199" w:rsidRDefault="004B0199">
      <w:pPr>
        <w:pStyle w:val="CommentText"/>
      </w:pPr>
      <w:r>
        <w:rPr>
          <w:rStyle w:val="CommentReference"/>
        </w:rPr>
        <w:annotationRef/>
      </w:r>
      <w:r>
        <w:t>Maybe make more explicit that this refers to the predictions for both controls and treated / the coefficients of the DGM being the different</w:t>
      </w:r>
    </w:p>
  </w:comment>
  <w:comment w:id="395" w:author="Jeroen Hoogland" w:date="2020-12-08T13:56:00Z" w:initials="JH">
    <w:p w14:paraId="3CC23FDA" w14:textId="3EF8FA85" w:rsidR="004B0199" w:rsidRDefault="004B0199">
      <w:pPr>
        <w:pStyle w:val="CommentText"/>
      </w:pPr>
      <w:r>
        <w:rPr>
          <w:rStyle w:val="CommentReference"/>
        </w:rPr>
        <w:annotationRef/>
      </w:r>
      <w:r>
        <w:t>i.e. the DGM is the same, but the range of the X input changes</w:t>
      </w:r>
    </w:p>
  </w:comment>
  <w:comment w:id="446" w:author="Jeroen Hoogland" w:date="2020-12-08T14:13:00Z" w:initials="JH">
    <w:p w14:paraId="2621574E" w14:textId="77777777" w:rsidR="004B0199" w:rsidRDefault="004B0199">
      <w:pPr>
        <w:pStyle w:val="CommentText"/>
      </w:pPr>
      <w:r>
        <w:rPr>
          <w:rStyle w:val="CommentReference"/>
        </w:rPr>
        <w:annotationRef/>
      </w:r>
      <w:r>
        <w:t xml:space="preserve">This gets me back to the introduction and whether we should/should not state that primary interest is in absolute treatment effect. </w:t>
      </w:r>
    </w:p>
    <w:p w14:paraId="27E1EBC1" w14:textId="77777777" w:rsidR="004B0199" w:rsidRDefault="004B0199">
      <w:pPr>
        <w:pStyle w:val="CommentText"/>
      </w:pPr>
    </w:p>
    <w:p w14:paraId="363E20FF" w14:textId="3BE4B5D0" w:rsidR="004B0199" w:rsidRDefault="004B0199" w:rsidP="00936468">
      <w:pPr>
        <w:pStyle w:val="CommentText"/>
      </w:pPr>
      <w:r>
        <w:t>Given that the paper is more general, I’m again included not to mention it so explicitly. Than it’s also not such a surprise to see evaluation of both methods when you’ve just recommended one for study of treatment effect.</w:t>
      </w:r>
    </w:p>
    <w:p w14:paraId="64733580" w14:textId="77777777" w:rsidR="004B0199" w:rsidRDefault="004B0199">
      <w:pPr>
        <w:pStyle w:val="CommentText"/>
      </w:pPr>
    </w:p>
    <w:p w14:paraId="0C5A8452" w14:textId="4DC6AF9B" w:rsidR="004B0199" w:rsidRDefault="004B0199">
      <w:pPr>
        <w:pStyle w:val="CommentText"/>
      </w:pPr>
    </w:p>
  </w:comment>
  <w:comment w:id="450" w:author="Jeroen Hoogland" w:date="2020-12-08T14:42:00Z" w:initials="JH">
    <w:p w14:paraId="2A9F25EC" w14:textId="7B51AE7F" w:rsidR="004B0199" w:rsidRDefault="004B0199">
      <w:pPr>
        <w:pStyle w:val="CommentText"/>
      </w:pPr>
      <w:r>
        <w:rPr>
          <w:rStyle w:val="CommentReference"/>
        </w:rPr>
        <w:annotationRef/>
      </w:r>
      <w:r>
        <w:t>Well yes, but that’s the whole point right? The bias is there for a reason (and also present in pointwise meta-analysis). Small studies will inevitably have less variable predictions due to the penalty, which is the cost of two-stage modelling (with the benefit of avoiding ecological bias). I might be missing something of course, you’ve all been thinking about this for a long time.</w:t>
      </w:r>
    </w:p>
  </w:comment>
  <w:comment w:id="451" w:author="Jeroen Hoogland" w:date="2020-12-08T14:48:00Z" w:initials="JH">
    <w:p w14:paraId="3D5FF634" w14:textId="7D1D8EA1" w:rsidR="004B0199" w:rsidRDefault="004B0199">
      <w:pPr>
        <w:pStyle w:val="CommentText"/>
      </w:pPr>
      <w:r>
        <w:rPr>
          <w:rStyle w:val="CommentReference"/>
        </w:rPr>
        <w:annotationRef/>
      </w:r>
      <w:r>
        <w:t>Any idea why? Due to large vcov elements / numerial problems? Does it require standardization?</w:t>
      </w:r>
    </w:p>
  </w:comment>
  <w:comment w:id="459" w:author="Hout, Joanna in 't" w:date="2020-12-03T20:26:00Z" w:initials="JiH">
    <w:p w14:paraId="79967051" w14:textId="2D1A0125" w:rsidR="004B0199" w:rsidRDefault="004B0199">
      <w:pPr>
        <w:pStyle w:val="CommentText"/>
      </w:pPr>
      <w:r>
        <w:rPr>
          <w:rStyle w:val="CommentReference"/>
        </w:rPr>
        <w:annotationRef/>
      </w:r>
      <w:r>
        <w:t xml:space="preserve">I think this is no longer correct? </w:t>
      </w:r>
      <w:r>
        <w:br/>
        <w:t>and you should state that results were very sensitive to the choice of the knots. The statements in the table 2 should be reflected in the main text.</w:t>
      </w:r>
    </w:p>
  </w:comment>
  <w:comment w:id="460" w:author="Michael Belias" w:date="2020-12-06T13:55:00Z" w:initials="MB">
    <w:p w14:paraId="45B545E3" w14:textId="45088ED3" w:rsidR="004B0199" w:rsidRDefault="004B0199" w:rsidP="00545B6D">
      <w:pPr>
        <w:pStyle w:val="CommentText"/>
      </w:pPr>
      <w:r>
        <w:rPr>
          <w:rStyle w:val="CommentReference"/>
        </w:rPr>
        <w:annotationRef/>
      </w:r>
      <w:r>
        <w:t xml:space="preserve"> How? </w:t>
      </w:r>
      <w:r>
        <w:br/>
        <w:t xml:space="preserve">We are not introducing anywhere that we will play around with the knots until the empirical example comes up. </w:t>
      </w:r>
      <w:r>
        <w:br/>
      </w:r>
      <w:r>
        <w:br/>
        <w:t xml:space="preserve">I think it is better to move the properties of pooling methods after the empirical example, if we wish to add the sensitivity of MVmeta. </w:t>
      </w:r>
    </w:p>
  </w:comment>
  <w:comment w:id="461" w:author="Michael Belias" w:date="2020-12-06T14:56:00Z" w:initials="MB">
    <w:p w14:paraId="7B79BE07" w14:textId="0734CA60" w:rsidR="004B0199" w:rsidRDefault="004B0199">
      <w:pPr>
        <w:pStyle w:val="CommentText"/>
      </w:pPr>
      <w:r>
        <w:rPr>
          <w:rStyle w:val="CommentReference"/>
        </w:rPr>
        <w:annotationRef/>
      </w:r>
      <w:r>
        <w:t xml:space="preserve">I have an idea. </w:t>
      </w:r>
      <w:r>
        <w:br/>
      </w:r>
      <w:r>
        <w:br/>
        <w:t xml:space="preserve">We can report the great differences we see between the curves of RCS and B-splines. </w:t>
      </w:r>
      <w:r>
        <w:br/>
      </w:r>
      <w:r>
        <w:br/>
        <w:t>I am writing a couple of sentences for the sensitivity of MVmeta and we can move them to the properties if we don’t like them here. See next comment</w:t>
      </w:r>
    </w:p>
  </w:comment>
  <w:comment w:id="462" w:author="Jeroen Hoogland" w:date="2020-12-08T14:54:00Z" w:initials="JH">
    <w:p w14:paraId="38C987EB" w14:textId="23EE9ABF" w:rsidR="004B0199" w:rsidRDefault="004B0199">
      <w:pPr>
        <w:pStyle w:val="CommentText"/>
      </w:pPr>
      <w:r>
        <w:rPr>
          <w:rStyle w:val="CommentReference"/>
        </w:rPr>
        <w:annotationRef/>
      </w:r>
      <w:r>
        <w:t>Is ‘regression line’ common use? These are again just predictions right? (With the design matrices alerted to reflect potential outcomes)</w:t>
      </w:r>
    </w:p>
  </w:comment>
  <w:comment w:id="466" w:author="Jeroen Hoogland" w:date="2020-12-08T15:00:00Z" w:initials="JH">
    <w:p w14:paraId="5FE51CD1" w14:textId="0E1F431B" w:rsidR="004B0199" w:rsidRDefault="004B0199">
      <w:pPr>
        <w:pStyle w:val="CommentText"/>
      </w:pPr>
      <w:r>
        <w:rPr>
          <w:rStyle w:val="CommentReference"/>
        </w:rPr>
        <w:annotationRef/>
      </w:r>
      <w:r>
        <w:t>b-splines do quite ok. As we discussed earlier, I think the problem with rcs() is in the fact that it’s not truly local and therefore not so well suited for data from type 2 or 3.</w:t>
      </w:r>
    </w:p>
  </w:comment>
  <w:comment w:id="469" w:author="Jeroen Hoogland" w:date="2020-12-08T15:02:00Z" w:initials="JH">
    <w:p w14:paraId="59953F51" w14:textId="77777777" w:rsidR="004B0199" w:rsidRDefault="004B0199" w:rsidP="008642D3">
      <w:pPr>
        <w:pStyle w:val="CommentText"/>
      </w:pPr>
      <w:r>
        <w:rPr>
          <w:rStyle w:val="CommentReference"/>
        </w:rPr>
        <w:annotationRef/>
      </w:r>
      <w:r>
        <w:t xml:space="preserve"> Somewhat unclear, since stratified effects are also fixed.</w:t>
      </w:r>
    </w:p>
    <w:p w14:paraId="2C484DFA" w14:textId="1D7095D5" w:rsidR="004B0199" w:rsidRDefault="004B0199" w:rsidP="008642D3">
      <w:pPr>
        <w:pStyle w:val="CommentText"/>
      </w:pPr>
      <w:r>
        <w:t>Maybe “The effects of the basis function may be common to all studies, stratified across studies, or allowed to have study-specific deviations from the overall effect that follow a (usually) normal distribution (i.e. random effect).”</w:t>
      </w:r>
    </w:p>
  </w:comment>
  <w:comment w:id="480" w:author="Jeroen Hoogland" w:date="2020-12-08T15:16:00Z" w:initials="JH">
    <w:p w14:paraId="0D202CCD" w14:textId="48E37B11" w:rsidR="004B0199" w:rsidRDefault="004B0199">
      <w:pPr>
        <w:pStyle w:val="CommentText"/>
      </w:pPr>
      <w:r>
        <w:rPr>
          <w:rStyle w:val="CommentReference"/>
        </w:rPr>
        <w:annotationRef/>
      </w:r>
      <w:r>
        <w:t>An attempt to provide some insight into the different choices available.</w:t>
      </w:r>
    </w:p>
  </w:comment>
  <w:comment w:id="502" w:author="Jeroen Hoogland" w:date="2020-12-07T16:05:00Z" w:initials="JH">
    <w:p w14:paraId="3A7FCD3F" w14:textId="7FA575BC" w:rsidR="004B0199" w:rsidRDefault="004B0199">
      <w:pPr>
        <w:pStyle w:val="CommentText"/>
      </w:pPr>
      <w:r>
        <w:rPr>
          <w:rStyle w:val="CommentReference"/>
        </w:rPr>
        <w:annotationRef/>
      </w:r>
      <w:r>
        <w:t>‘covariable’ is used throughout except here</w:t>
      </w:r>
    </w:p>
  </w:comment>
  <w:comment w:id="515" w:author="Jeroen Hoogland" w:date="2020-12-08T15:23:00Z" w:initials="JH">
    <w:p w14:paraId="5615CE16" w14:textId="77777777" w:rsidR="004B0199" w:rsidRDefault="004B0199">
      <w:pPr>
        <w:pStyle w:val="CommentText"/>
      </w:pPr>
      <w:r>
        <w:rPr>
          <w:rStyle w:val="CommentReference"/>
        </w:rPr>
        <w:annotationRef/>
      </w:r>
      <w:r>
        <w:t xml:space="preserve">Very debatable. If this were always true, there’d be no reason for one-stage methods. </w:t>
      </w:r>
    </w:p>
    <w:p w14:paraId="0B5393F2" w14:textId="77777777" w:rsidR="004B0199" w:rsidRDefault="004B0199">
      <w:pPr>
        <w:pStyle w:val="CommentText"/>
      </w:pPr>
      <w:r>
        <w:t>Also, it’s not evident at all for penalized splines (underfitting in individual studies due to small data sets)</w:t>
      </w:r>
    </w:p>
    <w:p w14:paraId="04D79DF6" w14:textId="77777777" w:rsidR="004B0199" w:rsidRDefault="004B0199">
      <w:pPr>
        <w:pStyle w:val="CommentText"/>
      </w:pPr>
    </w:p>
    <w:p w14:paraId="1E25023E" w14:textId="2CAC8454" w:rsidR="004B0199" w:rsidRDefault="004B0199">
      <w:pPr>
        <w:pStyle w:val="CommentText"/>
      </w:pPr>
      <w:r>
        <w:t xml:space="preserve">Personally, I’d rather state something like “An advantage is that two-stage models force the modeler to closely study model fit at the study level and provides immediate insight into between-study variability. This is easily overlooked when starting from an already simplified one-stage model. Of course, when the number of covariables increases, two-stage methods may not always be feasible due studies that are too small with respect to model complexity. Also, as demonstrated in our study, when the studied ranges of X are very dissimilar across studies, two-stage methods may not provide a clear sight.” </w:t>
      </w:r>
    </w:p>
  </w:comment>
  <w:comment w:id="516" w:author="Jeroen Hoogland" w:date="2020-12-08T15:34:00Z" w:initials="JH">
    <w:p w14:paraId="7092EC78" w14:textId="6EC44FAA" w:rsidR="004B0199" w:rsidRDefault="004B0199">
      <w:pPr>
        <w:pStyle w:val="CommentText"/>
      </w:pPr>
      <w:r>
        <w:rPr>
          <w:rStyle w:val="CommentReference"/>
        </w:rPr>
        <w:annotationRef/>
      </w:r>
      <w:r>
        <w:t>What is meant here (and throughout) with robustmess?</w:t>
      </w:r>
    </w:p>
  </w:comment>
  <w:comment w:id="517" w:author="Jeroen Hoogland" w:date="2020-12-08T15:34:00Z" w:initials="JH">
    <w:p w14:paraId="3F7A5324" w14:textId="1204619F" w:rsidR="004B0199" w:rsidRDefault="004B0199">
      <w:pPr>
        <w:pStyle w:val="CommentText"/>
      </w:pPr>
      <w:r>
        <w:rPr>
          <w:rStyle w:val="CommentReference"/>
        </w:rPr>
        <w:annotationRef/>
      </w:r>
      <w:r>
        <w:t xml:space="preserve">Maybe we could think of an example that someone could want to do? Maybe keep it simple and say, for instance, that it allows for correction for different confounders across studies? Or even different treatment-covariate interactions (of some covariate are missing in some studies for instance). This is something people would actually do. </w:t>
      </w:r>
    </w:p>
  </w:comment>
  <w:comment w:id="518" w:author="Hout, Joanna in 't" w:date="2020-12-06T21:05:00Z" w:initials="JiH">
    <w:p w14:paraId="5C1A0BEB" w14:textId="2812D931" w:rsidR="004B0199" w:rsidRDefault="004B0199">
      <w:pPr>
        <w:pStyle w:val="CommentText"/>
      </w:pPr>
      <w:r>
        <w:rPr>
          <w:rStyle w:val="CommentReference"/>
        </w:rPr>
        <w:annotationRef/>
      </w:r>
      <w:r>
        <w:t xml:space="preserve">why? needs more explanation. I guess because you make a model per study? </w:t>
      </w:r>
    </w:p>
  </w:comment>
  <w:comment w:id="519" w:author="Jeroen Hoogland" w:date="2020-12-08T15:51:00Z" w:initials="JH">
    <w:p w14:paraId="77444F98" w14:textId="77777777" w:rsidR="004B0199" w:rsidRDefault="004B0199">
      <w:pPr>
        <w:pStyle w:val="CommentText"/>
      </w:pPr>
      <w:r>
        <w:rPr>
          <w:rStyle w:val="CommentReference"/>
        </w:rPr>
        <w:annotationRef/>
      </w:r>
      <w:r>
        <w:t>Agree that this needs more explanation. I can see that synthesis occurs at the prediction level and is thus less effected by things such as collinearity etc. However, predictions can also be badly influenced by misspecification.</w:t>
      </w:r>
    </w:p>
    <w:p w14:paraId="472E9A80" w14:textId="77777777" w:rsidR="004B0199" w:rsidRDefault="004B0199">
      <w:pPr>
        <w:pStyle w:val="CommentText"/>
      </w:pPr>
    </w:p>
    <w:p w14:paraId="0C91B7FB" w14:textId="3B064421" w:rsidR="004B0199" w:rsidRDefault="004B0199">
      <w:pPr>
        <w:pStyle w:val="CommentText"/>
      </w:pPr>
      <w:r>
        <w:t xml:space="preserve">Or is this ‘robustness’ intended to mean the converse of the citation of White below (i.e. did White state that pointwise may be more efficient/precise in presence of misspecification?)? </w:t>
      </w:r>
    </w:p>
  </w:comment>
  <w:comment w:id="532" w:author="Michael Belias" w:date="2020-12-06T14:46:00Z" w:initials="MB">
    <w:p w14:paraId="6CB95FA4" w14:textId="520B9099" w:rsidR="004B0199" w:rsidRPr="0058306E" w:rsidRDefault="004B0199">
      <w:pPr>
        <w:pStyle w:val="CommentText"/>
      </w:pPr>
      <w:r>
        <w:rPr>
          <w:rStyle w:val="CommentReference"/>
        </w:rPr>
        <w:annotationRef/>
      </w:r>
      <w:r>
        <w:t>I want to report one more thing.</w:t>
      </w:r>
      <w:r>
        <w:br/>
      </w:r>
      <w:r>
        <w:br/>
      </w:r>
      <w:r>
        <w:br/>
        <w:t xml:space="preserve">When we use penalised splines per study, the CIs of the predicted outcome are shrunk. </w:t>
      </w:r>
      <w:r>
        <w:br/>
      </w:r>
      <w:r>
        <w:br/>
        <w:t xml:space="preserve">That may cause problems during the second stage, since in regions with no data (or with limited data for instance with data-augmentation) may have smaller CIs. </w:t>
      </w:r>
      <w:r>
        <w:br/>
      </w:r>
      <w:r>
        <w:br/>
        <w:t>This may cause heterogeneity in the subsequent meta-analysis.</w:t>
      </w:r>
    </w:p>
    <w:p w14:paraId="238129EA" w14:textId="2C524F4F" w:rsidR="004B0199" w:rsidRDefault="004B0199">
      <w:pPr>
        <w:pStyle w:val="CommentText"/>
      </w:pPr>
      <w:r>
        <w:br/>
      </w:r>
      <w:r>
        <w:br/>
      </w:r>
    </w:p>
  </w:comment>
  <w:comment w:id="531" w:author="Michael Belias" w:date="2020-12-06T14:49:00Z" w:initials="MB">
    <w:p w14:paraId="232A93C8" w14:textId="2E5DEA50" w:rsidR="004B0199" w:rsidRDefault="004B0199">
      <w:pPr>
        <w:pStyle w:val="CommentText"/>
      </w:pPr>
      <w:r>
        <w:rPr>
          <w:rStyle w:val="CommentReference"/>
        </w:rPr>
        <w:annotationRef/>
      </w:r>
      <w:r w:rsidRPr="002E501A">
        <w:rPr>
          <w:highlight w:val="yellow"/>
        </w:rPr>
        <w:t>To be discussed</w:t>
      </w:r>
    </w:p>
  </w:comment>
  <w:comment w:id="536" w:author="Hout, Joanna in 't" w:date="2020-12-03T12:33:00Z" w:initials="JiH">
    <w:p w14:paraId="3A4AED2E" w14:textId="0E746CE2" w:rsidR="004B0199" w:rsidRDefault="004B0199">
      <w:pPr>
        <w:pStyle w:val="CommentText"/>
      </w:pPr>
      <w:r>
        <w:rPr>
          <w:rStyle w:val="CommentReference"/>
        </w:rPr>
        <w:annotationRef/>
      </w:r>
      <w:r>
        <w:t>delete?</w:t>
      </w:r>
    </w:p>
  </w:comment>
  <w:comment w:id="537" w:author="Michael Belias" w:date="2020-12-06T14:49:00Z" w:initials="MB">
    <w:p w14:paraId="0CC77467" w14:textId="0347C2BB" w:rsidR="004B0199" w:rsidRDefault="004B0199">
      <w:pPr>
        <w:pStyle w:val="CommentText"/>
      </w:pPr>
      <w:r>
        <w:rPr>
          <w:rStyle w:val="CommentReference"/>
        </w:rPr>
        <w:annotationRef/>
      </w:r>
      <w:r>
        <w:t xml:space="preserve">Yes. I wanted to propose that too. </w:t>
      </w:r>
    </w:p>
  </w:comment>
  <w:comment w:id="541" w:author="Jeroen Hoogland" w:date="2020-12-08T15:58:00Z" w:initials="JH">
    <w:p w14:paraId="2F4E7E50" w14:textId="473F65FF" w:rsidR="004B0199" w:rsidRDefault="004B0199">
      <w:pPr>
        <w:pStyle w:val="CommentText"/>
      </w:pPr>
      <w:r>
        <w:rPr>
          <w:rStyle w:val="CommentReference"/>
        </w:rPr>
        <w:annotationRef/>
      </w:r>
      <w:r>
        <w:t>Right?</w:t>
      </w:r>
    </w:p>
  </w:comment>
  <w:comment w:id="546" w:author="Hout, Joanna in 't" w:date="2020-12-03T12:33:00Z" w:initials="JiH">
    <w:p w14:paraId="10375D65" w14:textId="77777777" w:rsidR="004B0199" w:rsidRDefault="004B0199" w:rsidP="00FB2061">
      <w:pPr>
        <w:pStyle w:val="CommentText"/>
      </w:pPr>
      <w:r>
        <w:rPr>
          <w:rStyle w:val="CommentReference"/>
        </w:rPr>
        <w:annotationRef/>
      </w:r>
      <w:r>
        <w:t>delete?</w:t>
      </w:r>
    </w:p>
  </w:comment>
  <w:comment w:id="547" w:author="Michael Belias" w:date="2020-12-06T14:49:00Z" w:initials="MB">
    <w:p w14:paraId="3706A636" w14:textId="77777777" w:rsidR="004B0199" w:rsidRDefault="004B0199" w:rsidP="00FB2061">
      <w:pPr>
        <w:pStyle w:val="CommentText"/>
      </w:pPr>
      <w:r>
        <w:rPr>
          <w:rStyle w:val="CommentReference"/>
        </w:rPr>
        <w:annotationRef/>
      </w:r>
      <w:r>
        <w:t xml:space="preserve">Yes. I wanted to propose that too. </w:t>
      </w:r>
    </w:p>
  </w:comment>
  <w:comment w:id="549" w:author="Jeroen Hoogland" w:date="2020-12-08T15:59:00Z" w:initials="JH">
    <w:p w14:paraId="410FDFCF" w14:textId="0573091E" w:rsidR="004B0199" w:rsidRDefault="004B0199">
      <w:pPr>
        <w:pStyle w:val="CommentText"/>
      </w:pPr>
      <w:r>
        <w:rPr>
          <w:rStyle w:val="CommentReference"/>
        </w:rPr>
        <w:annotationRef/>
      </w:r>
      <w:r>
        <w:t>‘in practice’?</w:t>
      </w:r>
    </w:p>
  </w:comment>
  <w:comment w:id="554" w:author="Jeroen Hoogland" w:date="2020-12-08T16:00:00Z" w:initials="JH">
    <w:p w14:paraId="36F1D5BE" w14:textId="27D3392A" w:rsidR="004B0199" w:rsidRDefault="004B0199">
      <w:pPr>
        <w:pStyle w:val="CommentText"/>
      </w:pPr>
      <w:r>
        <w:rPr>
          <w:rStyle w:val="CommentReference"/>
        </w:rPr>
        <w:annotationRef/>
      </w:r>
      <w:r>
        <w:t xml:space="preserve">True, but it does not follow directly from the argument. If this is indeed because of poor study-specific models (possibly because of data augmentation or use of rcs()), this would be very worthwhile to note earlier. </w:t>
      </w:r>
    </w:p>
  </w:comment>
  <w:comment w:id="555" w:author="Jeroen Hoogland" w:date="2020-12-08T16:04:00Z" w:initials="JH">
    <w:p w14:paraId="6B545937" w14:textId="77777777" w:rsidR="004B0199" w:rsidRDefault="004B0199">
      <w:pPr>
        <w:pStyle w:val="CommentText"/>
      </w:pPr>
      <w:r>
        <w:rPr>
          <w:rStyle w:val="CommentReference"/>
        </w:rPr>
        <w:annotationRef/>
      </w:r>
      <w:r>
        <w:t>To me the problems seem to be the large difference in observed X range and the inappropriateness of rcs() for this purpose.</w:t>
      </w:r>
    </w:p>
    <w:p w14:paraId="084DA216" w14:textId="77777777" w:rsidR="004B0199" w:rsidRDefault="004B0199">
      <w:pPr>
        <w:pStyle w:val="CommentText"/>
      </w:pPr>
    </w:p>
    <w:p w14:paraId="4F2E71E2" w14:textId="14BC4948" w:rsidR="004B0199" w:rsidRDefault="004B0199">
      <w:pPr>
        <w:pStyle w:val="CommentText"/>
      </w:pPr>
      <w:r>
        <w:t>Nonetheless, the CIs of the b-spline results are also very wide… Do you understand why?</w:t>
      </w:r>
    </w:p>
  </w:comment>
  <w:comment w:id="558" w:author="Jeroen Hoogland" w:date="2020-12-08T16:09:00Z" w:initials="JH">
    <w:p w14:paraId="7FDABC9C" w14:textId="1EF8B62A" w:rsidR="004B0199" w:rsidRDefault="004B0199">
      <w:pPr>
        <w:pStyle w:val="CommentText"/>
      </w:pPr>
      <w:r>
        <w:rPr>
          <w:rStyle w:val="CommentReference"/>
        </w:rPr>
        <w:annotationRef/>
      </w:r>
      <w:r>
        <w:t>Same comment as earlier (bias is there for a purpose and also affects pointwise meta-analysis)</w:t>
      </w:r>
    </w:p>
  </w:comment>
  <w:comment w:id="560" w:author="Jeroen Hoogland" w:date="2020-12-08T16:12:00Z" w:initials="JH">
    <w:p w14:paraId="33B37BEB" w14:textId="78CFF985" w:rsidR="004B0199" w:rsidRDefault="004B0199">
      <w:pPr>
        <w:pStyle w:val="CommentText"/>
      </w:pPr>
      <w:r>
        <w:rPr>
          <w:rStyle w:val="CommentReference"/>
        </w:rPr>
        <w:annotationRef/>
      </w:r>
      <w:r>
        <w:t xml:space="preserve">“they do not automatically provide insight into the full amount of heterogeneity between studies as provided in two-stage methods. Therefore, if the data allow, it is advisable to fit study-level models anyway to inform the one-stage model.” </w:t>
      </w:r>
    </w:p>
  </w:comment>
  <w:comment w:id="565" w:author="Jeroen Hoogland" w:date="2020-12-08T16:15:00Z" w:initials="JH">
    <w:p w14:paraId="468D749C" w14:textId="406ADAA2" w:rsidR="004B0199" w:rsidRDefault="004B0199">
      <w:pPr>
        <w:pStyle w:val="CommentText"/>
      </w:pPr>
      <w:r>
        <w:rPr>
          <w:rStyle w:val="CommentReference"/>
        </w:rPr>
        <w:annotationRef/>
      </w:r>
      <w:r>
        <w:t>This is not really discussed in any of these papers.</w:t>
      </w:r>
    </w:p>
  </w:comment>
  <w:comment w:id="567" w:author="Hout, Joanna in 't" w:date="2020-12-03T19:31:00Z" w:initials="JiH">
    <w:p w14:paraId="794679BE" w14:textId="300700C8" w:rsidR="004B0199" w:rsidRDefault="004B0199">
      <w:pPr>
        <w:pStyle w:val="CommentText"/>
      </w:pPr>
      <w:r>
        <w:rPr>
          <w:rStyle w:val="CommentReference"/>
        </w:rPr>
        <w:annotationRef/>
      </w:r>
      <w:r>
        <w:t>4.0.3?   (my R version at the moment)</w:t>
      </w:r>
    </w:p>
  </w:comment>
  <w:comment w:id="568" w:author="Michael Belias" w:date="2020-12-06T15:34:00Z" w:initials="MB">
    <w:p w14:paraId="056F0B46" w14:textId="47D77AA7" w:rsidR="004B0199" w:rsidRDefault="004B0199">
      <w:pPr>
        <w:pStyle w:val="CommentText"/>
      </w:pPr>
      <w:r>
        <w:rPr>
          <w:rStyle w:val="CommentReference"/>
        </w:rPr>
        <w:annotationRef/>
      </w:r>
      <w:r>
        <w:t xml:space="preserve">I still have 3.6 </w:t>
      </w:r>
    </w:p>
  </w:comment>
  <w:comment w:id="569" w:author="Hout, Joanna in 't" w:date="2020-12-03T19:32:00Z" w:initials="JiH">
    <w:p w14:paraId="3A3F3EEB" w14:textId="7D2105EB" w:rsidR="004B0199" w:rsidRDefault="004B0199">
      <w:pPr>
        <w:pStyle w:val="CommentText"/>
      </w:pPr>
      <w:r>
        <w:rPr>
          <w:rStyle w:val="CommentReference"/>
        </w:rPr>
        <w:annotationRef/>
      </w:r>
      <w:r>
        <w:t xml:space="preserve">do we for all? </w:t>
      </w:r>
    </w:p>
  </w:comment>
  <w:comment w:id="570" w:author="Michael Belias" w:date="2020-12-06T15:35:00Z" w:initials="MB">
    <w:p w14:paraId="38915E81" w14:textId="77AF1850" w:rsidR="004B0199" w:rsidRDefault="004B0199">
      <w:pPr>
        <w:pStyle w:val="CommentText"/>
      </w:pPr>
      <w:r>
        <w:rPr>
          <w:rStyle w:val="CommentReference"/>
        </w:rPr>
        <w:annotationRef/>
      </w:r>
      <w:r>
        <w:t>We could, but we don’t so I have adjusted this</w:t>
      </w:r>
      <w:r>
        <w:br/>
      </w:r>
    </w:p>
  </w:comment>
  <w:comment w:id="584" w:author="Jeroen Hoogland" w:date="2020-12-08T16:22:00Z" w:initials="JH">
    <w:p w14:paraId="0E013F18" w14:textId="13C61ED5" w:rsidR="004B0199" w:rsidRDefault="004B0199" w:rsidP="00CA06FB">
      <w:pPr>
        <w:pStyle w:val="CommentText"/>
      </w:pPr>
      <w:r>
        <w:rPr>
          <w:rStyle w:val="CommentReference"/>
        </w:rPr>
        <w:annotationRef/>
      </w:r>
      <w:r>
        <w:t>All 2x2 interactions? Or only with treatment? I know I’ve asked this before…can’t remember what we discussed but it’s not clear what ‘their’ refers to.</w:t>
      </w:r>
      <w:r>
        <w:br/>
      </w:r>
    </w:p>
  </w:comment>
  <w:comment w:id="585" w:author="Hout, Joanna in 't" w:date="2020-12-03T19:53:00Z" w:initials="JiH">
    <w:p w14:paraId="3E1D1929" w14:textId="4F0CEC88" w:rsidR="004B0199" w:rsidRDefault="004B0199">
      <w:pPr>
        <w:pStyle w:val="CommentText"/>
      </w:pPr>
      <w:r>
        <w:rPr>
          <w:rStyle w:val="CommentReference"/>
        </w:rPr>
        <w:annotationRef/>
      </w:r>
      <w:r>
        <w:t>regression coefficients instead of beta coefficients?</w:t>
      </w:r>
    </w:p>
  </w:comment>
  <w:comment w:id="586" w:author="Michael Belias" w:date="2020-12-06T16:03:00Z" w:initials="MB">
    <w:p w14:paraId="166240F2" w14:textId="281C3975" w:rsidR="004B0199" w:rsidRDefault="004B0199">
      <w:pPr>
        <w:pStyle w:val="CommentText"/>
      </w:pPr>
      <w:r>
        <w:rPr>
          <w:rStyle w:val="CommentReference"/>
        </w:rPr>
        <w:annotationRef/>
      </w:r>
      <w:r>
        <w:t>OK</w:t>
      </w:r>
    </w:p>
  </w:comment>
  <w:comment w:id="590" w:author="Jeroen Hoogland" w:date="2020-12-08T16:33:00Z" w:initials="JH">
    <w:p w14:paraId="040318EA" w14:textId="77777777" w:rsidR="004B0199" w:rsidRDefault="004B0199">
      <w:pPr>
        <w:pStyle w:val="CommentText"/>
      </w:pPr>
      <w:r>
        <w:rPr>
          <w:rStyle w:val="CommentReference"/>
        </w:rPr>
        <w:annotationRef/>
      </w:r>
      <w:r>
        <w:t>And multivariate meta-analysis?</w:t>
      </w:r>
    </w:p>
    <w:p w14:paraId="46AF8459" w14:textId="77777777" w:rsidR="004B0199" w:rsidRDefault="004B0199">
      <w:pPr>
        <w:pStyle w:val="CommentText"/>
      </w:pPr>
    </w:p>
    <w:p w14:paraId="717083EC" w14:textId="701734DD" w:rsidR="004B0199" w:rsidRDefault="004B0199">
      <w:pPr>
        <w:pStyle w:val="CommentText"/>
      </w:pPr>
      <w:r>
        <w:t>I agree that is did not appear very useful, but the curves were smooth</w:t>
      </w:r>
    </w:p>
  </w:comment>
  <w:comment w:id="596" w:author="Jeroen Hoogland" w:date="2020-12-08T16:34:00Z" w:initials="JH">
    <w:p w14:paraId="72A51366" w14:textId="77777777" w:rsidR="004B0199" w:rsidRDefault="004B0199">
      <w:pPr>
        <w:pStyle w:val="CommentText"/>
      </w:pPr>
      <w:r>
        <w:rPr>
          <w:rStyle w:val="CommentReference"/>
        </w:rPr>
        <w:annotationRef/>
      </w:r>
      <w:r>
        <w:t>?</w:t>
      </w:r>
    </w:p>
    <w:p w14:paraId="3249FA2D" w14:textId="77777777" w:rsidR="004B0199" w:rsidRDefault="004B0199">
      <w:pPr>
        <w:pStyle w:val="CommentText"/>
      </w:pPr>
    </w:p>
    <w:p w14:paraId="6EB576CA" w14:textId="74741C76" w:rsidR="004B0199" w:rsidRDefault="004B0199">
      <w:pPr>
        <w:pStyle w:val="CommentText"/>
      </w:pPr>
      <w:r>
        <w:t>This should be a conclusion from the simulations</w:t>
      </w:r>
    </w:p>
  </w:comment>
  <w:comment w:id="597" w:author="Jeroen Hoogland" w:date="2020-12-08T16:36:00Z" w:initials="JH">
    <w:p w14:paraId="13084F60" w14:textId="3259A41E" w:rsidR="004B0199" w:rsidRDefault="004B0199">
      <w:pPr>
        <w:pStyle w:val="CommentText"/>
      </w:pPr>
      <w:r>
        <w:rPr>
          <w:rStyle w:val="CommentReference"/>
        </w:rPr>
        <w:annotationRef/>
      </w:r>
      <w:r>
        <w:t>Study-specific domain of X?</w:t>
      </w:r>
    </w:p>
  </w:comment>
  <w:comment w:id="599" w:author="Jeroen Hoogland" w:date="2020-12-08T16:39:00Z" w:initials="JH">
    <w:p w14:paraId="247284BA" w14:textId="31465561" w:rsidR="004B0199" w:rsidRDefault="004B0199">
      <w:pPr>
        <w:pStyle w:val="CommentText"/>
      </w:pPr>
      <w:r>
        <w:rPr>
          <w:rStyle w:val="CommentReference"/>
        </w:rPr>
        <w:annotationRef/>
      </w:r>
      <w:r>
        <w:t>Do we? We provide both risk and risk difference estimates along the way</w:t>
      </w:r>
    </w:p>
  </w:comment>
  <w:comment w:id="618" w:author="Michael Belias" w:date="2020-12-06T18:39:00Z" w:initials="MB">
    <w:p w14:paraId="695A63E3" w14:textId="3886A5EF" w:rsidR="004B0199" w:rsidRDefault="004B0199">
      <w:pPr>
        <w:pStyle w:val="CommentText"/>
      </w:pPr>
      <w:r>
        <w:rPr>
          <w:rStyle w:val="CommentReference"/>
        </w:rPr>
        <w:annotationRef/>
      </w:r>
      <w:r>
        <w:t>I prefer this for the conclusion.</w:t>
      </w:r>
    </w:p>
  </w:comment>
  <w:comment w:id="619" w:author="Hout, Joanna in 't" w:date="2020-12-06T21:54:00Z" w:initials="JiH">
    <w:p w14:paraId="174072DE" w14:textId="6EB9A51D" w:rsidR="004B0199" w:rsidRDefault="004B0199">
      <w:pPr>
        <w:pStyle w:val="CommentText"/>
      </w:pPr>
      <w:r>
        <w:rPr>
          <w:rStyle w:val="CommentReference"/>
        </w:rPr>
        <w:annotationRef/>
      </w:r>
      <w:r>
        <w:t>I agree.</w:t>
      </w:r>
    </w:p>
  </w:comment>
  <w:comment w:id="620" w:author="Jeroen Hoogland" w:date="2020-12-08T16:45:00Z" w:initials="JH">
    <w:p w14:paraId="0C69C2E8" w14:textId="32734095" w:rsidR="004B0199" w:rsidRDefault="004B0199">
      <w:pPr>
        <w:pStyle w:val="CommentText"/>
      </w:pPr>
      <w:r>
        <w:rPr>
          <w:rStyle w:val="CommentReference"/>
        </w:rPr>
        <w:annotationRef/>
      </w:r>
      <w:r>
        <w:t>Maybe we can discuss this a bit on Friday</w:t>
      </w:r>
    </w:p>
  </w:comment>
  <w:comment w:id="625" w:author="Jeroen Hoogland" w:date="2020-12-08T16:46:00Z" w:initials="JH">
    <w:p w14:paraId="46FE26C5" w14:textId="17397E51" w:rsidR="004B0199" w:rsidRDefault="004B0199">
      <w:pPr>
        <w:pStyle w:val="CommentText"/>
      </w:pPr>
      <w:r>
        <w:rPr>
          <w:rStyle w:val="CommentReference"/>
        </w:rPr>
        <w:annotationRef/>
      </w:r>
      <w:r>
        <w:t>Models?</w:t>
      </w:r>
    </w:p>
  </w:comment>
  <w:comment w:id="626" w:author="Jeroen Hoogland" w:date="2020-12-08T16:46:00Z" w:initials="JH">
    <w:p w14:paraId="0C9BDC35" w14:textId="152F9ACA" w:rsidR="004B0199" w:rsidRDefault="004B0199">
      <w:pPr>
        <w:pStyle w:val="CommentText"/>
      </w:pPr>
      <w:r>
        <w:rPr>
          <w:rStyle w:val="CommentReference"/>
        </w:rPr>
        <w:annotationRef/>
      </w:r>
      <w:r>
        <w:t>Mixed effects model</w:t>
      </w:r>
    </w:p>
  </w:comment>
  <w:comment w:id="627" w:author="Jeroen Hoogland" w:date="2020-12-08T16:48:00Z" w:initials="JH">
    <w:p w14:paraId="00B609F2" w14:textId="00F29BDA" w:rsidR="004B0199" w:rsidRDefault="004B0199">
      <w:pPr>
        <w:pStyle w:val="CommentText"/>
      </w:pPr>
      <w:r>
        <w:rPr>
          <w:rStyle w:val="CommentReference"/>
        </w:rPr>
        <w:annotationRef/>
      </w:r>
      <w:r>
        <w:t>Is this about the data augmentation?</w:t>
      </w:r>
    </w:p>
  </w:comment>
  <w:comment w:id="628" w:author="Jeroen Hoogland" w:date="2020-12-08T16:47:00Z" w:initials="JH">
    <w:p w14:paraId="6F6FF83E" w14:textId="73D708A2" w:rsidR="004B0199" w:rsidRDefault="004B0199">
      <w:pPr>
        <w:pStyle w:val="CommentText"/>
      </w:pPr>
      <w:r>
        <w:rPr>
          <w:rStyle w:val="CommentReference"/>
        </w:rPr>
        <w:annotationRef/>
      </w:r>
      <w:r>
        <w:t>Disagree; actually difficult to do well and more difficult than MMA. I can see that fitting the model is simple, but that’s not all that’s required. Very easy to go wrong.</w:t>
      </w:r>
    </w:p>
  </w:comment>
  <w:comment w:id="629" w:author="Jeroen Hoogland" w:date="2020-12-08T16:49:00Z" w:initials="JH">
    <w:p w14:paraId="534F73DC" w14:textId="7C872400" w:rsidR="004B0199" w:rsidRDefault="004B0199">
      <w:pPr>
        <w:pStyle w:val="CommentText"/>
      </w:pPr>
      <w:r>
        <w:rPr>
          <w:rStyle w:val="CommentReference"/>
        </w:rPr>
        <w:annotationRef/>
      </w:r>
      <w:r>
        <w:t>?</w:t>
      </w:r>
    </w:p>
  </w:comment>
  <w:comment w:id="630" w:author="Jeroen Hoogland" w:date="2020-12-08T16:49:00Z" w:initials="JH">
    <w:p w14:paraId="6ACA8A9F" w14:textId="24985AC2" w:rsidR="004B0199" w:rsidRDefault="004B0199">
      <w:pPr>
        <w:pStyle w:val="CommentText"/>
      </w:pPr>
      <w:r>
        <w:rPr>
          <w:rStyle w:val="CommentReference"/>
        </w:rPr>
        <w:annotationRef/>
      </w:r>
      <w:r>
        <w:t>Mistake?</w:t>
      </w:r>
    </w:p>
  </w:comment>
  <w:comment w:id="631" w:author="Jeroen Hoogland" w:date="2020-12-08T16:50:00Z" w:initials="JH">
    <w:p w14:paraId="7F848456" w14:textId="4AD1ADD6" w:rsidR="004B0199" w:rsidRDefault="004B0199">
      <w:pPr>
        <w:pStyle w:val="CommentText"/>
      </w:pPr>
      <w:r>
        <w:rPr>
          <w:rStyle w:val="CommentReference"/>
        </w:rPr>
        <w:annotationRef/>
      </w:r>
      <w:r>
        <w:t>Is has the worst CIs in all but scenario 1, so I’m not convinced that it is efficient given its current implementation</w:t>
      </w:r>
    </w:p>
  </w:comment>
  <w:comment w:id="632" w:author="Jeroen Hoogland" w:date="2020-12-08T16:51:00Z" w:initials="JH">
    <w:p w14:paraId="0E3E633E" w14:textId="7EEEE950" w:rsidR="004B0199" w:rsidRDefault="004B0199">
      <w:pPr>
        <w:pStyle w:val="CommentText"/>
      </w:pPr>
      <w:r>
        <w:rPr>
          <w:rStyle w:val="CommentReference"/>
        </w:rPr>
        <w:annotationRef/>
      </w:r>
      <w:r>
        <w:t>Ah! So this is what it means! Good to mention this early on, since it very often refers to sensitivity to the data instead of modelling choices.</w:t>
      </w:r>
    </w:p>
  </w:comment>
  <w:comment w:id="633" w:author="Jeroen Hoogland" w:date="2020-12-08T16:53:00Z" w:initials="JH">
    <w:p w14:paraId="424D40A7" w14:textId="634BC5EF" w:rsidR="004B0199" w:rsidRDefault="004B0199">
      <w:pPr>
        <w:pStyle w:val="CommentText"/>
      </w:pPr>
      <w:r>
        <w:rPr>
          <w:rStyle w:val="CommentReference"/>
        </w:rPr>
        <w:annotationRef/>
      </w:r>
      <w:r>
        <w:t>Confusing. The intended meaning is that model specification should be the same; parameters are actually free to vary as opposed to what’s stated.</w:t>
      </w:r>
    </w:p>
  </w:comment>
  <w:comment w:id="634" w:author="Jeroen Hoogland" w:date="2020-12-08T16:55:00Z" w:initials="JH">
    <w:p w14:paraId="752C07CA" w14:textId="4D68B4E9" w:rsidR="004B0199" w:rsidRDefault="004B0199">
      <w:pPr>
        <w:pStyle w:val="CommentText"/>
      </w:pPr>
      <w:r>
        <w:rPr>
          <w:rStyle w:val="CommentReference"/>
        </w:rPr>
        <w:annotationRef/>
      </w:r>
      <w:r>
        <w:t xml:space="preserve">Alternative: Requires careful assessment of between study variability that is not automatically provided. </w:t>
      </w:r>
    </w:p>
  </w:comment>
  <w:comment w:id="635" w:author="Jeroen Hoogland" w:date="2020-12-08T16:58:00Z" w:initials="JH">
    <w:p w14:paraId="03DE05D3" w14:textId="66E64E82" w:rsidR="004B0199" w:rsidRDefault="004B0199">
      <w:pPr>
        <w:pStyle w:val="CommentText"/>
      </w:pPr>
      <w:r>
        <w:rPr>
          <w:rStyle w:val="CommentReference"/>
        </w:rPr>
        <w:annotationRef/>
      </w:r>
      <w:r>
        <w:t xml:space="preserve">I’m included to think that it’s not suitable for truncated series in case of very dissimilar X ranges (such as rcs). Maybe we can shortly discuss the issue w.r.t. penalized splines so we can report it more clearly. </w:t>
      </w:r>
    </w:p>
  </w:comment>
  <w:comment w:id="658" w:author="Jeroen Hoogland" w:date="2020-12-08T10:59:00Z" w:initials="JH">
    <w:p w14:paraId="0C491816" w14:textId="521B48FD" w:rsidR="004B0199" w:rsidRDefault="004B0199">
      <w:pPr>
        <w:pStyle w:val="CommentText"/>
      </w:pPr>
      <w:r>
        <w:rPr>
          <w:rStyle w:val="CommentReference"/>
        </w:rPr>
        <w:annotationRef/>
      </w:r>
      <w:r>
        <w:t>Should probably by a new ‘chapter’, eg. 1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2A66FE" w15:done="0"/>
  <w15:commentEx w15:paraId="1675CCCB" w15:done="1"/>
  <w15:commentEx w15:paraId="7A9184D1" w15:paraIdParent="1675CCCB" w15:done="1"/>
  <w15:commentEx w15:paraId="6828A73B" w15:paraIdParent="1675CCCB" w15:done="0"/>
  <w15:commentEx w15:paraId="12B5F109" w15:done="0"/>
  <w15:commentEx w15:paraId="1F0B36E4" w15:done="0"/>
  <w15:commentEx w15:paraId="4754F850" w15:done="0"/>
  <w15:commentEx w15:paraId="0E9A546A" w15:done="0"/>
  <w15:commentEx w15:paraId="378B8BC8" w15:done="0"/>
  <w15:commentEx w15:paraId="73B3AF96" w15:done="0"/>
  <w15:commentEx w15:paraId="25289992" w15:done="0"/>
  <w15:commentEx w15:paraId="244505A9" w15:done="0"/>
  <w15:commentEx w15:paraId="580BDF91" w15:done="0"/>
  <w15:commentEx w15:paraId="0F60506A" w15:done="0"/>
  <w15:commentEx w15:paraId="26134ACB" w15:done="0"/>
  <w15:commentEx w15:paraId="06F83946" w15:done="0"/>
  <w15:commentEx w15:paraId="3760F736" w15:done="0"/>
  <w15:commentEx w15:paraId="2373FE33" w15:done="0"/>
  <w15:commentEx w15:paraId="6A6ED858" w15:done="0"/>
  <w15:commentEx w15:paraId="1B39436C" w15:done="0"/>
  <w15:commentEx w15:paraId="0CD719BC" w15:done="0"/>
  <w15:commentEx w15:paraId="281BBEE0" w15:done="1"/>
  <w15:commentEx w15:paraId="0ACC1718" w15:paraIdParent="281BBEE0" w15:done="1"/>
  <w15:commentEx w15:paraId="1078D429" w15:done="0"/>
  <w15:commentEx w15:paraId="13BEE2BD" w15:done="0"/>
  <w15:commentEx w15:paraId="7B1AEC83" w15:done="0"/>
  <w15:commentEx w15:paraId="593260D5" w15:done="0"/>
  <w15:commentEx w15:paraId="3CC23FDA" w15:done="0"/>
  <w15:commentEx w15:paraId="0C5A8452" w15:done="0"/>
  <w15:commentEx w15:paraId="2A9F25EC" w15:done="0"/>
  <w15:commentEx w15:paraId="3D5FF634" w15:done="0"/>
  <w15:commentEx w15:paraId="79967051" w15:done="1"/>
  <w15:commentEx w15:paraId="45B545E3" w15:paraIdParent="79967051" w15:done="1"/>
  <w15:commentEx w15:paraId="7B79BE07" w15:paraIdParent="79967051" w15:done="1"/>
  <w15:commentEx w15:paraId="38C987EB" w15:done="0"/>
  <w15:commentEx w15:paraId="5FE51CD1" w15:done="0"/>
  <w15:commentEx w15:paraId="2C484DFA" w15:done="0"/>
  <w15:commentEx w15:paraId="0D202CCD" w15:done="0"/>
  <w15:commentEx w15:paraId="3A7FCD3F" w15:done="0"/>
  <w15:commentEx w15:paraId="1E25023E" w15:done="0"/>
  <w15:commentEx w15:paraId="7092EC78" w15:done="0"/>
  <w15:commentEx w15:paraId="3F7A5324" w15:done="0"/>
  <w15:commentEx w15:paraId="5C1A0BEB" w15:done="0"/>
  <w15:commentEx w15:paraId="0C91B7FB" w15:paraIdParent="5C1A0BEB" w15:done="0"/>
  <w15:commentEx w15:paraId="238129EA" w15:done="0"/>
  <w15:commentEx w15:paraId="232A93C8" w15:paraIdParent="238129EA" w15:done="0"/>
  <w15:commentEx w15:paraId="3A4AED2E" w15:done="0"/>
  <w15:commentEx w15:paraId="0CC77467" w15:paraIdParent="3A4AED2E" w15:done="0"/>
  <w15:commentEx w15:paraId="2F4E7E50" w15:done="0"/>
  <w15:commentEx w15:paraId="10375D65" w15:done="0"/>
  <w15:commentEx w15:paraId="3706A636" w15:paraIdParent="10375D65" w15:done="0"/>
  <w15:commentEx w15:paraId="410FDFCF" w15:done="0"/>
  <w15:commentEx w15:paraId="36F1D5BE" w15:done="0"/>
  <w15:commentEx w15:paraId="4F2E71E2" w15:done="0"/>
  <w15:commentEx w15:paraId="7FDABC9C" w15:done="0"/>
  <w15:commentEx w15:paraId="33B37BEB" w15:done="0"/>
  <w15:commentEx w15:paraId="468D749C" w15:done="0"/>
  <w15:commentEx w15:paraId="794679BE" w15:done="1"/>
  <w15:commentEx w15:paraId="056F0B46" w15:paraIdParent="794679BE" w15:done="1"/>
  <w15:commentEx w15:paraId="3A3F3EEB" w15:done="1"/>
  <w15:commentEx w15:paraId="38915E81" w15:paraIdParent="3A3F3EEB" w15:done="1"/>
  <w15:commentEx w15:paraId="0E013F18" w15:done="0"/>
  <w15:commentEx w15:paraId="3E1D1929" w15:done="1"/>
  <w15:commentEx w15:paraId="166240F2" w15:paraIdParent="3E1D1929" w15:done="1"/>
  <w15:commentEx w15:paraId="717083EC" w15:done="0"/>
  <w15:commentEx w15:paraId="6EB576CA" w15:done="0"/>
  <w15:commentEx w15:paraId="13084F60" w15:done="0"/>
  <w15:commentEx w15:paraId="247284BA" w15:done="0"/>
  <w15:commentEx w15:paraId="695A63E3" w15:done="0"/>
  <w15:commentEx w15:paraId="174072DE" w15:paraIdParent="695A63E3" w15:done="0"/>
  <w15:commentEx w15:paraId="0C69C2E8" w15:done="0"/>
  <w15:commentEx w15:paraId="46FE26C5" w15:done="0"/>
  <w15:commentEx w15:paraId="0C9BDC35" w15:done="0"/>
  <w15:commentEx w15:paraId="00B609F2" w15:done="0"/>
  <w15:commentEx w15:paraId="6F6FF83E" w15:done="0"/>
  <w15:commentEx w15:paraId="534F73DC" w15:done="0"/>
  <w15:commentEx w15:paraId="6ACA8A9F" w15:done="0"/>
  <w15:commentEx w15:paraId="7F848456" w15:done="0"/>
  <w15:commentEx w15:paraId="0E3E633E" w15:done="0"/>
  <w15:commentEx w15:paraId="424D40A7" w15:done="0"/>
  <w15:commentEx w15:paraId="752C07CA" w15:done="0"/>
  <w15:commentEx w15:paraId="03DE05D3" w15:done="0"/>
  <w15:commentEx w15:paraId="0C4918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DEFB6" w16cex:dateUtc="2020-11-29T08:00:00Z"/>
  <w16cex:commentExtensible w16cex:durableId="23715923" w16cex:dateUtc="2020-12-01T22:06:00Z"/>
  <w16cex:commentExtensible w16cex:durableId="23776154" w16cex:dateUtc="2020-12-06T11:55:00Z"/>
  <w16cex:commentExtensible w16cex:durableId="23776FB9" w16cex:dateUtc="2020-12-06T12:56:00Z"/>
  <w16cex:commentExtensible w16cex:durableId="23776DFF" w16cex:dateUtc="2020-12-06T12:49:00Z"/>
  <w16cex:commentExtensible w16cex:durableId="23776E12" w16cex:dateUtc="2020-12-06T12:49:00Z"/>
  <w16cex:commentExtensible w16cex:durableId="23777886" w16cex:dateUtc="2020-12-06T13:34:00Z"/>
  <w16cex:commentExtensible w16cex:durableId="237778A9" w16cex:dateUtc="2020-12-06T13:35:00Z"/>
  <w16cex:commentExtensible w16cex:durableId="2377A3E8" w16cex:dateUtc="2020-12-06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2A66FE" w16cid:durableId="23789EEF"/>
  <w16cid:commentId w16cid:paraId="1675CCCB" w16cid:durableId="236D377C"/>
  <w16cid:commentId w16cid:paraId="7A9184D1" w16cid:durableId="236DEFB6"/>
  <w16cid:commentId w16cid:paraId="6828A73B" w16cid:durableId="2379D998"/>
  <w16cid:commentId w16cid:paraId="12B5F109" w16cid:durableId="2378CDFF"/>
  <w16cid:commentId w16cid:paraId="1F0B36E4" w16cid:durableId="2378D098"/>
  <w16cid:commentId w16cid:paraId="4754F850" w16cid:durableId="2378D0B6"/>
  <w16cid:commentId w16cid:paraId="0E9A546A" w16cid:durableId="2378D21D"/>
  <w16cid:commentId w16cid:paraId="378B8BC8" w16cid:durableId="2378D52D"/>
  <w16cid:commentId w16cid:paraId="73B3AF96" w16cid:durableId="2378D81A"/>
  <w16cid:commentId w16cid:paraId="25289992" w16cid:durableId="23791D3F"/>
  <w16cid:commentId w16cid:paraId="244505A9" w16cid:durableId="2378DBBC"/>
  <w16cid:commentId w16cid:paraId="580BDF91" w16cid:durableId="23791E3C"/>
  <w16cid:commentId w16cid:paraId="0F60506A" w16cid:durableId="23792354"/>
  <w16cid:commentId w16cid:paraId="26134ACB" w16cid:durableId="2379237F"/>
  <w16cid:commentId w16cid:paraId="06F83946" w16cid:durableId="237920BA"/>
  <w16cid:commentId w16cid:paraId="3760F736" w16cid:durableId="2379D505"/>
  <w16cid:commentId w16cid:paraId="2373FE33" w16cid:durableId="2379F704"/>
  <w16cid:commentId w16cid:paraId="6A6ED858" w16cid:durableId="2379D7B2"/>
  <w16cid:commentId w16cid:paraId="1B39436C" w16cid:durableId="2379E6BE"/>
  <w16cid:commentId w16cid:paraId="0CD719BC" w16cid:durableId="2379E874"/>
  <w16cid:commentId w16cid:paraId="281BBEE0" w16cid:durableId="23789EA0"/>
  <w16cid:commentId w16cid:paraId="0ACC1718" w16cid:durableId="23715923"/>
  <w16cid:commentId w16cid:paraId="1078D429" w16cid:durableId="237A0A61"/>
  <w16cid:commentId w16cid:paraId="13BEE2BD" w16cid:durableId="237A01B6"/>
  <w16cid:commentId w16cid:paraId="7B1AEC83" w16cid:durableId="237A02BC"/>
  <w16cid:commentId w16cid:paraId="593260D5" w16cid:durableId="237A036C"/>
  <w16cid:commentId w16cid:paraId="3CC23FDA" w16cid:durableId="237A0470"/>
  <w16cid:commentId w16cid:paraId="0C5A8452" w16cid:durableId="237A0886"/>
  <w16cid:commentId w16cid:paraId="2A9F25EC" w16cid:durableId="237A0F4A"/>
  <w16cid:commentId w16cid:paraId="3D5FF634" w16cid:durableId="237A10B5"/>
  <w16cid:commentId w16cid:paraId="79967051" w16cid:durableId="2373C882"/>
  <w16cid:commentId w16cid:paraId="45B545E3" w16cid:durableId="23776154"/>
  <w16cid:commentId w16cid:paraId="7B79BE07" w16cid:durableId="23776FB9"/>
  <w16cid:commentId w16cid:paraId="38C987EB" w16cid:durableId="237A121F"/>
  <w16cid:commentId w16cid:paraId="5FE51CD1" w16cid:durableId="237A1380"/>
  <w16cid:commentId w16cid:paraId="2C484DFA" w16cid:durableId="237A13FF"/>
  <w16cid:commentId w16cid:paraId="0D202CCD" w16cid:durableId="237A174E"/>
  <w16cid:commentId w16cid:paraId="3A7FCD3F" w16cid:durableId="2378D136"/>
  <w16cid:commentId w16cid:paraId="1E25023E" w16cid:durableId="237A190A"/>
  <w16cid:commentId w16cid:paraId="7092EC78" w16cid:durableId="237A1B6F"/>
  <w16cid:commentId w16cid:paraId="3F7A5324" w16cid:durableId="237A1B97"/>
  <w16cid:commentId w16cid:paraId="5C1A0BEB" w16cid:durableId="2377C60C"/>
  <w16cid:commentId w16cid:paraId="0C91B7FB" w16cid:durableId="237A1F8D"/>
  <w16cid:commentId w16cid:paraId="238129EA" w16cid:durableId="23789EA6"/>
  <w16cid:commentId w16cid:paraId="232A93C8" w16cid:durableId="23776DFF"/>
  <w16cid:commentId w16cid:paraId="3A4AED2E" w16cid:durableId="23789EA8"/>
  <w16cid:commentId w16cid:paraId="0CC77467" w16cid:durableId="23776E12"/>
  <w16cid:commentId w16cid:paraId="2F4E7E50" w16cid:durableId="237A210E"/>
  <w16cid:commentId w16cid:paraId="10375D65" w16cid:durableId="237A1D2E"/>
  <w16cid:commentId w16cid:paraId="3706A636" w16cid:durableId="237A1D2D"/>
  <w16cid:commentId w16cid:paraId="410FDFCF" w16cid:durableId="237A2147"/>
  <w16cid:commentId w16cid:paraId="36F1D5BE" w16cid:durableId="237A219B"/>
  <w16cid:commentId w16cid:paraId="4F2E71E2" w16cid:durableId="237A227F"/>
  <w16cid:commentId w16cid:paraId="7FDABC9C" w16cid:durableId="237A23A5"/>
  <w16cid:commentId w16cid:paraId="33B37BEB" w16cid:durableId="237A2475"/>
  <w16cid:commentId w16cid:paraId="468D749C" w16cid:durableId="237A2535"/>
  <w16cid:commentId w16cid:paraId="794679BE" w16cid:durableId="2373BB79"/>
  <w16cid:commentId w16cid:paraId="056F0B46" w16cid:durableId="23777886"/>
  <w16cid:commentId w16cid:paraId="3A3F3EEB" w16cid:durableId="2373BBBB"/>
  <w16cid:commentId w16cid:paraId="38915E81" w16cid:durableId="237778A9"/>
  <w16cid:commentId w16cid:paraId="0E013F18" w16cid:durableId="237A26D9"/>
  <w16cid:commentId w16cid:paraId="3E1D1929" w16cid:durableId="237CE4F4"/>
  <w16cid:commentId w16cid:paraId="166240F2" w16cid:durableId="23789EB0"/>
  <w16cid:commentId w16cid:paraId="717083EC" w16cid:durableId="237A294B"/>
  <w16cid:commentId w16cid:paraId="6EB576CA" w16cid:durableId="237A2997"/>
  <w16cid:commentId w16cid:paraId="13084F60" w16cid:durableId="237A2A28"/>
  <w16cid:commentId w16cid:paraId="247284BA" w16cid:durableId="237A2AB3"/>
  <w16cid:commentId w16cid:paraId="695A63E3" w16cid:durableId="2377A3E8"/>
  <w16cid:commentId w16cid:paraId="174072DE" w16cid:durableId="2377D1AF"/>
  <w16cid:commentId w16cid:paraId="0C69C2E8" w16cid:durableId="237A2C18"/>
  <w16cid:commentId w16cid:paraId="46FE26C5" w16cid:durableId="237A2C4C"/>
  <w16cid:commentId w16cid:paraId="0C9BDC35" w16cid:durableId="237A2C64"/>
  <w16cid:commentId w16cid:paraId="00B609F2" w16cid:durableId="237A2CD6"/>
  <w16cid:commentId w16cid:paraId="6F6FF83E" w16cid:durableId="237A2C98"/>
  <w16cid:commentId w16cid:paraId="534F73DC" w16cid:durableId="237A2D16"/>
  <w16cid:commentId w16cid:paraId="6ACA8A9F" w16cid:durableId="237A2D27"/>
  <w16cid:commentId w16cid:paraId="7F848456" w16cid:durableId="237A2D45"/>
  <w16cid:commentId w16cid:paraId="0E3E633E" w16cid:durableId="237A2DAA"/>
  <w16cid:commentId w16cid:paraId="424D40A7" w16cid:durableId="237A2E0F"/>
  <w16cid:commentId w16cid:paraId="752C07CA" w16cid:durableId="237A2E7C"/>
  <w16cid:commentId w16cid:paraId="03DE05D3" w16cid:durableId="237A2F35"/>
  <w16cid:commentId w16cid:paraId="0C491816" w16cid:durableId="2379D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11B819" w14:textId="77777777" w:rsidR="006C27DE" w:rsidRDefault="006C27DE">
      <w:pPr>
        <w:spacing w:after="0" w:line="240" w:lineRule="auto"/>
      </w:pPr>
      <w:r>
        <w:separator/>
      </w:r>
    </w:p>
  </w:endnote>
  <w:endnote w:type="continuationSeparator" w:id="0">
    <w:p w14:paraId="339CA77B" w14:textId="77777777" w:rsidR="006C27DE" w:rsidRDefault="006C27DE">
      <w:pPr>
        <w:spacing w:after="0" w:line="240" w:lineRule="auto"/>
      </w:pPr>
      <w:r>
        <w:continuationSeparator/>
      </w:r>
    </w:p>
  </w:endnote>
  <w:endnote w:type="continuationNotice" w:id="1">
    <w:p w14:paraId="6121C5B8" w14:textId="77777777" w:rsidR="006C27DE" w:rsidRDefault="006C27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F1585C" w14:textId="77777777" w:rsidR="00CE24C9" w:rsidRDefault="00CE24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0FA7FF" w14:textId="77777777" w:rsidR="006C27DE" w:rsidRDefault="006C27DE">
      <w:r>
        <w:separator/>
      </w:r>
    </w:p>
  </w:footnote>
  <w:footnote w:type="continuationSeparator" w:id="0">
    <w:p w14:paraId="1587D833" w14:textId="77777777" w:rsidR="006C27DE" w:rsidRDefault="006C27DE">
      <w:r>
        <w:continuationSeparator/>
      </w:r>
    </w:p>
  </w:footnote>
  <w:footnote w:type="continuationNotice" w:id="1">
    <w:p w14:paraId="51C3DAF9" w14:textId="77777777" w:rsidR="006C27DE" w:rsidRDefault="006C27D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9F33E7" w:rsidRDefault="009F33E7">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9F33E7" w:rsidRDefault="009F33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1384BC6"/>
    <w:multiLevelType w:val="hybridMultilevel"/>
    <w:tmpl w:val="2E7225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1D66C0"/>
    <w:multiLevelType w:val="hybridMultilevel"/>
    <w:tmpl w:val="5E7651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8"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9"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4" w15:restartNumberingAfterBreak="0">
    <w:nsid w:val="36620550"/>
    <w:multiLevelType w:val="hybridMultilevel"/>
    <w:tmpl w:val="A1328846"/>
    <w:lvl w:ilvl="0" w:tplc="C616E20C">
      <w:start w:val="2"/>
      <w:numFmt w:val="bullet"/>
      <w:lvlText w:val="-"/>
      <w:lvlJc w:val="left"/>
      <w:pPr>
        <w:ind w:left="720" w:hanging="360"/>
      </w:pPr>
      <w:rPr>
        <w:rFonts w:ascii="Garamond" w:eastAsiaTheme="minorEastAsia"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7"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15:restartNumberingAfterBreak="0">
    <w:nsid w:val="4644551F"/>
    <w:multiLevelType w:val="hybridMultilevel"/>
    <w:tmpl w:val="B4628DB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0"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4"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17"/>
  </w:num>
  <w:num w:numId="1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0"/>
  </w:num>
  <w:num w:numId="15">
    <w:abstractNumId w:val="25"/>
  </w:num>
  <w:num w:numId="16">
    <w:abstractNumId w:val="12"/>
  </w:num>
  <w:num w:numId="17">
    <w:abstractNumId w:val="1"/>
  </w:num>
  <w:num w:numId="18">
    <w:abstractNumId w:val="1"/>
  </w:num>
  <w:num w:numId="19">
    <w:abstractNumId w:val="1"/>
  </w:num>
  <w:num w:numId="20">
    <w:abstractNumId w:val="1"/>
  </w:num>
  <w:num w:numId="21">
    <w:abstractNumId w:val="1"/>
  </w:num>
  <w:num w:numId="22">
    <w:abstractNumId w:val="1"/>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9"/>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23"/>
  </w:num>
  <w:num w:numId="30">
    <w:abstractNumId w:val="7"/>
  </w:num>
  <w:num w:numId="31">
    <w:abstractNumId w:val="15"/>
  </w:num>
  <w:num w:numId="32">
    <w:abstractNumId w:val="4"/>
  </w:num>
  <w:num w:numId="33">
    <w:abstractNumId w:val="24"/>
  </w:num>
  <w:num w:numId="34">
    <w:abstractNumId w:val="20"/>
  </w:num>
  <w:num w:numId="35">
    <w:abstractNumId w:val="6"/>
  </w:num>
  <w:num w:numId="36">
    <w:abstractNumId w:val="11"/>
  </w:num>
  <w:num w:numId="37">
    <w:abstractNumId w:val="21"/>
  </w:num>
  <w:num w:numId="38">
    <w:abstractNumId w:val="13"/>
  </w:num>
  <w:num w:numId="39">
    <w:abstractNumId w:val="22"/>
  </w:num>
  <w:num w:numId="40">
    <w:abstractNumId w:val="9"/>
  </w:num>
  <w:num w:numId="41">
    <w:abstractNumId w:val="8"/>
  </w:num>
  <w:num w:numId="42">
    <w:abstractNumId w:val="8"/>
  </w:num>
  <w:num w:numId="43">
    <w:abstractNumId w:val="8"/>
  </w:num>
  <w:num w:numId="44">
    <w:abstractNumId w:val="8"/>
  </w:num>
  <w:num w:numId="45">
    <w:abstractNumId w:val="2"/>
  </w:num>
  <w:num w:numId="46">
    <w:abstractNumId w:val="3"/>
  </w:num>
  <w:num w:numId="47">
    <w:abstractNumId w:val="18"/>
  </w:num>
  <w:num w:numId="4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oen Hoogland">
    <w15:presenceInfo w15:providerId="None" w15:userId="Jeroen Hoogland"/>
  </w15:person>
  <w15:person w15:author="Michael Belias">
    <w15:presenceInfo w15:providerId="Windows Live" w15:userId="6980422c86c3994f"/>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647"/>
    <w:rsid w:val="00001B40"/>
    <w:rsid w:val="00001CAB"/>
    <w:rsid w:val="00001CC6"/>
    <w:rsid w:val="00001CF2"/>
    <w:rsid w:val="00001DB8"/>
    <w:rsid w:val="000023EC"/>
    <w:rsid w:val="00002A44"/>
    <w:rsid w:val="00002F06"/>
    <w:rsid w:val="00003114"/>
    <w:rsid w:val="000031AE"/>
    <w:rsid w:val="0000326C"/>
    <w:rsid w:val="00003340"/>
    <w:rsid w:val="00003ADC"/>
    <w:rsid w:val="0000413F"/>
    <w:rsid w:val="000041C2"/>
    <w:rsid w:val="000041D7"/>
    <w:rsid w:val="0000453C"/>
    <w:rsid w:val="000045D0"/>
    <w:rsid w:val="00004948"/>
    <w:rsid w:val="00004C03"/>
    <w:rsid w:val="00004E91"/>
    <w:rsid w:val="0000504F"/>
    <w:rsid w:val="000057DE"/>
    <w:rsid w:val="000059F0"/>
    <w:rsid w:val="000059FF"/>
    <w:rsid w:val="00005BC3"/>
    <w:rsid w:val="00005C69"/>
    <w:rsid w:val="00006456"/>
    <w:rsid w:val="00006606"/>
    <w:rsid w:val="00006D13"/>
    <w:rsid w:val="00006F93"/>
    <w:rsid w:val="0000700D"/>
    <w:rsid w:val="000074D6"/>
    <w:rsid w:val="00007AD7"/>
    <w:rsid w:val="00007CF5"/>
    <w:rsid w:val="00007F08"/>
    <w:rsid w:val="0001021A"/>
    <w:rsid w:val="000104BC"/>
    <w:rsid w:val="00010518"/>
    <w:rsid w:val="00010886"/>
    <w:rsid w:val="000108B0"/>
    <w:rsid w:val="00010A65"/>
    <w:rsid w:val="00010D8C"/>
    <w:rsid w:val="00011492"/>
    <w:rsid w:val="000115FC"/>
    <w:rsid w:val="000118D1"/>
    <w:rsid w:val="00011969"/>
    <w:rsid w:val="00011B22"/>
    <w:rsid w:val="00011C27"/>
    <w:rsid w:val="00011C8B"/>
    <w:rsid w:val="00011CFA"/>
    <w:rsid w:val="0001221E"/>
    <w:rsid w:val="000124DD"/>
    <w:rsid w:val="000125F5"/>
    <w:rsid w:val="000128E6"/>
    <w:rsid w:val="00012F99"/>
    <w:rsid w:val="00013102"/>
    <w:rsid w:val="00013141"/>
    <w:rsid w:val="0001319A"/>
    <w:rsid w:val="00013429"/>
    <w:rsid w:val="00013463"/>
    <w:rsid w:val="000134A1"/>
    <w:rsid w:val="0001360A"/>
    <w:rsid w:val="00013753"/>
    <w:rsid w:val="00013838"/>
    <w:rsid w:val="00013B83"/>
    <w:rsid w:val="00013DD3"/>
    <w:rsid w:val="000145A5"/>
    <w:rsid w:val="00014ED3"/>
    <w:rsid w:val="00014F6E"/>
    <w:rsid w:val="00014FCF"/>
    <w:rsid w:val="000151B0"/>
    <w:rsid w:val="00015683"/>
    <w:rsid w:val="00015A2F"/>
    <w:rsid w:val="00015D8D"/>
    <w:rsid w:val="00015E63"/>
    <w:rsid w:val="00016057"/>
    <w:rsid w:val="00016145"/>
    <w:rsid w:val="00016148"/>
    <w:rsid w:val="00016659"/>
    <w:rsid w:val="0001671C"/>
    <w:rsid w:val="000175A6"/>
    <w:rsid w:val="000177DE"/>
    <w:rsid w:val="00017E71"/>
    <w:rsid w:val="00020072"/>
    <w:rsid w:val="000200B0"/>
    <w:rsid w:val="000201ED"/>
    <w:rsid w:val="00020495"/>
    <w:rsid w:val="000204A4"/>
    <w:rsid w:val="000208BD"/>
    <w:rsid w:val="00020B8B"/>
    <w:rsid w:val="0002102A"/>
    <w:rsid w:val="000214FF"/>
    <w:rsid w:val="000215B7"/>
    <w:rsid w:val="00021652"/>
    <w:rsid w:val="00021DA5"/>
    <w:rsid w:val="00021FA2"/>
    <w:rsid w:val="00021FCD"/>
    <w:rsid w:val="00021FEE"/>
    <w:rsid w:val="00022247"/>
    <w:rsid w:val="000223F8"/>
    <w:rsid w:val="000229AD"/>
    <w:rsid w:val="00022A84"/>
    <w:rsid w:val="00022CE2"/>
    <w:rsid w:val="00022D41"/>
    <w:rsid w:val="00022EFF"/>
    <w:rsid w:val="00023606"/>
    <w:rsid w:val="000237AD"/>
    <w:rsid w:val="00023F03"/>
    <w:rsid w:val="000242BC"/>
    <w:rsid w:val="0002472D"/>
    <w:rsid w:val="00024E89"/>
    <w:rsid w:val="0002520D"/>
    <w:rsid w:val="0002574C"/>
    <w:rsid w:val="000258B9"/>
    <w:rsid w:val="00025B8E"/>
    <w:rsid w:val="0002609D"/>
    <w:rsid w:val="00026976"/>
    <w:rsid w:val="00026D9A"/>
    <w:rsid w:val="00026F9E"/>
    <w:rsid w:val="0002723B"/>
    <w:rsid w:val="00027AB4"/>
    <w:rsid w:val="00027EC3"/>
    <w:rsid w:val="00030115"/>
    <w:rsid w:val="0003017F"/>
    <w:rsid w:val="000302D4"/>
    <w:rsid w:val="00030503"/>
    <w:rsid w:val="000307F9"/>
    <w:rsid w:val="000307FD"/>
    <w:rsid w:val="000308F7"/>
    <w:rsid w:val="00030E73"/>
    <w:rsid w:val="00031016"/>
    <w:rsid w:val="000310DF"/>
    <w:rsid w:val="0003137E"/>
    <w:rsid w:val="000316E2"/>
    <w:rsid w:val="00031964"/>
    <w:rsid w:val="00031A5E"/>
    <w:rsid w:val="00032879"/>
    <w:rsid w:val="000329F9"/>
    <w:rsid w:val="00032B71"/>
    <w:rsid w:val="00033030"/>
    <w:rsid w:val="000330EA"/>
    <w:rsid w:val="00033904"/>
    <w:rsid w:val="00033B5A"/>
    <w:rsid w:val="00033BDA"/>
    <w:rsid w:val="00033E58"/>
    <w:rsid w:val="00033F82"/>
    <w:rsid w:val="000349E6"/>
    <w:rsid w:val="00034C7F"/>
    <w:rsid w:val="00034CA9"/>
    <w:rsid w:val="00034CDC"/>
    <w:rsid w:val="00034D9B"/>
    <w:rsid w:val="00034DAD"/>
    <w:rsid w:val="00035075"/>
    <w:rsid w:val="00035716"/>
    <w:rsid w:val="00035BDC"/>
    <w:rsid w:val="00035CB7"/>
    <w:rsid w:val="00035FD9"/>
    <w:rsid w:val="00036086"/>
    <w:rsid w:val="000362F9"/>
    <w:rsid w:val="000365F4"/>
    <w:rsid w:val="0003709D"/>
    <w:rsid w:val="00037339"/>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3F4"/>
    <w:rsid w:val="0004253A"/>
    <w:rsid w:val="00042755"/>
    <w:rsid w:val="00042EC6"/>
    <w:rsid w:val="000435F9"/>
    <w:rsid w:val="00043625"/>
    <w:rsid w:val="00043679"/>
    <w:rsid w:val="00043AF6"/>
    <w:rsid w:val="00043B3C"/>
    <w:rsid w:val="00043E32"/>
    <w:rsid w:val="00043F76"/>
    <w:rsid w:val="0004429B"/>
    <w:rsid w:val="000444E1"/>
    <w:rsid w:val="0004469C"/>
    <w:rsid w:val="00044804"/>
    <w:rsid w:val="0004483D"/>
    <w:rsid w:val="00044EA3"/>
    <w:rsid w:val="000452C5"/>
    <w:rsid w:val="000455D6"/>
    <w:rsid w:val="00045699"/>
    <w:rsid w:val="000458BC"/>
    <w:rsid w:val="00045910"/>
    <w:rsid w:val="00046256"/>
    <w:rsid w:val="000478CF"/>
    <w:rsid w:val="00047B80"/>
    <w:rsid w:val="0005020C"/>
    <w:rsid w:val="000502A5"/>
    <w:rsid w:val="00050383"/>
    <w:rsid w:val="00050882"/>
    <w:rsid w:val="00050B4B"/>
    <w:rsid w:val="00050D7B"/>
    <w:rsid w:val="000510C6"/>
    <w:rsid w:val="00051293"/>
    <w:rsid w:val="00051517"/>
    <w:rsid w:val="00051771"/>
    <w:rsid w:val="00051BD8"/>
    <w:rsid w:val="00051C7A"/>
    <w:rsid w:val="000520CB"/>
    <w:rsid w:val="000528FA"/>
    <w:rsid w:val="00052D82"/>
    <w:rsid w:val="00052D8A"/>
    <w:rsid w:val="00052E81"/>
    <w:rsid w:val="00052F2A"/>
    <w:rsid w:val="00052F55"/>
    <w:rsid w:val="00053792"/>
    <w:rsid w:val="0005432B"/>
    <w:rsid w:val="000544E4"/>
    <w:rsid w:val="00054A57"/>
    <w:rsid w:val="00054D89"/>
    <w:rsid w:val="00054E3A"/>
    <w:rsid w:val="00054E9C"/>
    <w:rsid w:val="00054F70"/>
    <w:rsid w:val="000551D4"/>
    <w:rsid w:val="00055254"/>
    <w:rsid w:val="000555EB"/>
    <w:rsid w:val="00055804"/>
    <w:rsid w:val="000559CE"/>
    <w:rsid w:val="00055A1A"/>
    <w:rsid w:val="00055CF2"/>
    <w:rsid w:val="00055DC3"/>
    <w:rsid w:val="00055ED8"/>
    <w:rsid w:val="000561DE"/>
    <w:rsid w:val="00056486"/>
    <w:rsid w:val="000564BE"/>
    <w:rsid w:val="00056939"/>
    <w:rsid w:val="00056A4F"/>
    <w:rsid w:val="00056F2F"/>
    <w:rsid w:val="00057240"/>
    <w:rsid w:val="00057678"/>
    <w:rsid w:val="00057AEB"/>
    <w:rsid w:val="00057B1F"/>
    <w:rsid w:val="00057B6D"/>
    <w:rsid w:val="00057CA5"/>
    <w:rsid w:val="00057CD4"/>
    <w:rsid w:val="000607E4"/>
    <w:rsid w:val="0006097F"/>
    <w:rsid w:val="000610EC"/>
    <w:rsid w:val="00061227"/>
    <w:rsid w:val="00061516"/>
    <w:rsid w:val="00061B43"/>
    <w:rsid w:val="000624E0"/>
    <w:rsid w:val="000624E7"/>
    <w:rsid w:val="000628A7"/>
    <w:rsid w:val="00062E3C"/>
    <w:rsid w:val="0006361C"/>
    <w:rsid w:val="0006369C"/>
    <w:rsid w:val="00063A34"/>
    <w:rsid w:val="00063DF7"/>
    <w:rsid w:val="00064B49"/>
    <w:rsid w:val="00064D8D"/>
    <w:rsid w:val="0006526B"/>
    <w:rsid w:val="000652BB"/>
    <w:rsid w:val="000654D3"/>
    <w:rsid w:val="0006553D"/>
    <w:rsid w:val="0006572E"/>
    <w:rsid w:val="00065817"/>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6DB5"/>
    <w:rsid w:val="0006726B"/>
    <w:rsid w:val="0006756A"/>
    <w:rsid w:val="0006768B"/>
    <w:rsid w:val="00067CCF"/>
    <w:rsid w:val="00067F0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355"/>
    <w:rsid w:val="00072459"/>
    <w:rsid w:val="000725C3"/>
    <w:rsid w:val="00072821"/>
    <w:rsid w:val="000729EF"/>
    <w:rsid w:val="00072A5F"/>
    <w:rsid w:val="00072C88"/>
    <w:rsid w:val="00072CEA"/>
    <w:rsid w:val="00072E8A"/>
    <w:rsid w:val="00073067"/>
    <w:rsid w:val="000730BF"/>
    <w:rsid w:val="00073364"/>
    <w:rsid w:val="000734F5"/>
    <w:rsid w:val="000736C5"/>
    <w:rsid w:val="000736F4"/>
    <w:rsid w:val="00073B9F"/>
    <w:rsid w:val="00074354"/>
    <w:rsid w:val="00074AEF"/>
    <w:rsid w:val="00074F0A"/>
    <w:rsid w:val="00075435"/>
    <w:rsid w:val="000754AF"/>
    <w:rsid w:val="000755FE"/>
    <w:rsid w:val="00075C8C"/>
    <w:rsid w:val="0007608F"/>
    <w:rsid w:val="00076759"/>
    <w:rsid w:val="00076999"/>
    <w:rsid w:val="000775FA"/>
    <w:rsid w:val="00077FA2"/>
    <w:rsid w:val="0008021F"/>
    <w:rsid w:val="000802F8"/>
    <w:rsid w:val="000802FD"/>
    <w:rsid w:val="00080C41"/>
    <w:rsid w:val="0008154E"/>
    <w:rsid w:val="00081BFC"/>
    <w:rsid w:val="00081C15"/>
    <w:rsid w:val="00081C22"/>
    <w:rsid w:val="00081F23"/>
    <w:rsid w:val="0008266B"/>
    <w:rsid w:val="0008268B"/>
    <w:rsid w:val="000826E8"/>
    <w:rsid w:val="00082EE7"/>
    <w:rsid w:val="00082FBC"/>
    <w:rsid w:val="00083AE5"/>
    <w:rsid w:val="00083B1E"/>
    <w:rsid w:val="00083CC2"/>
    <w:rsid w:val="00083D6D"/>
    <w:rsid w:val="0008425D"/>
    <w:rsid w:val="000845A5"/>
    <w:rsid w:val="00084640"/>
    <w:rsid w:val="00084B61"/>
    <w:rsid w:val="00084B76"/>
    <w:rsid w:val="00084FEC"/>
    <w:rsid w:val="000850C2"/>
    <w:rsid w:val="00085396"/>
    <w:rsid w:val="000859F4"/>
    <w:rsid w:val="00085B21"/>
    <w:rsid w:val="00085B66"/>
    <w:rsid w:val="00085C51"/>
    <w:rsid w:val="00085D2A"/>
    <w:rsid w:val="00085E62"/>
    <w:rsid w:val="00086160"/>
    <w:rsid w:val="000862B2"/>
    <w:rsid w:val="00086358"/>
    <w:rsid w:val="00086455"/>
    <w:rsid w:val="00086671"/>
    <w:rsid w:val="00086B32"/>
    <w:rsid w:val="00086B5E"/>
    <w:rsid w:val="00086DD0"/>
    <w:rsid w:val="0008726E"/>
    <w:rsid w:val="000874C1"/>
    <w:rsid w:val="00087737"/>
    <w:rsid w:val="00087892"/>
    <w:rsid w:val="00087AC3"/>
    <w:rsid w:val="00087D11"/>
    <w:rsid w:val="00087DBC"/>
    <w:rsid w:val="00090111"/>
    <w:rsid w:val="0009025D"/>
    <w:rsid w:val="00090B5C"/>
    <w:rsid w:val="00090BBB"/>
    <w:rsid w:val="00091343"/>
    <w:rsid w:val="00091E07"/>
    <w:rsid w:val="00091E1F"/>
    <w:rsid w:val="00091E96"/>
    <w:rsid w:val="00092038"/>
    <w:rsid w:val="00092065"/>
    <w:rsid w:val="0009220E"/>
    <w:rsid w:val="00092421"/>
    <w:rsid w:val="000924C7"/>
    <w:rsid w:val="00092756"/>
    <w:rsid w:val="0009295B"/>
    <w:rsid w:val="00092982"/>
    <w:rsid w:val="00092F47"/>
    <w:rsid w:val="00093176"/>
    <w:rsid w:val="000937EA"/>
    <w:rsid w:val="00093B16"/>
    <w:rsid w:val="00093B27"/>
    <w:rsid w:val="00093CB9"/>
    <w:rsid w:val="000941D7"/>
    <w:rsid w:val="00094737"/>
    <w:rsid w:val="00094C10"/>
    <w:rsid w:val="00095028"/>
    <w:rsid w:val="0009524C"/>
    <w:rsid w:val="00095DE9"/>
    <w:rsid w:val="00095E91"/>
    <w:rsid w:val="00095F3F"/>
    <w:rsid w:val="00095F47"/>
    <w:rsid w:val="00096523"/>
    <w:rsid w:val="00096A4C"/>
    <w:rsid w:val="00096EA0"/>
    <w:rsid w:val="000970EF"/>
    <w:rsid w:val="00097B88"/>
    <w:rsid w:val="00097CFE"/>
    <w:rsid w:val="000A0136"/>
    <w:rsid w:val="000A030A"/>
    <w:rsid w:val="000A0482"/>
    <w:rsid w:val="000A051D"/>
    <w:rsid w:val="000A08C7"/>
    <w:rsid w:val="000A0A1E"/>
    <w:rsid w:val="000A0BBB"/>
    <w:rsid w:val="000A0CC2"/>
    <w:rsid w:val="000A0D41"/>
    <w:rsid w:val="000A0EFC"/>
    <w:rsid w:val="000A1108"/>
    <w:rsid w:val="000A112B"/>
    <w:rsid w:val="000A14E0"/>
    <w:rsid w:val="000A17F7"/>
    <w:rsid w:val="000A194C"/>
    <w:rsid w:val="000A1E92"/>
    <w:rsid w:val="000A1EE3"/>
    <w:rsid w:val="000A2352"/>
    <w:rsid w:val="000A2426"/>
    <w:rsid w:val="000A25D7"/>
    <w:rsid w:val="000A27EB"/>
    <w:rsid w:val="000A2B88"/>
    <w:rsid w:val="000A34F7"/>
    <w:rsid w:val="000A35B1"/>
    <w:rsid w:val="000A37E1"/>
    <w:rsid w:val="000A39DB"/>
    <w:rsid w:val="000A4027"/>
    <w:rsid w:val="000A4391"/>
    <w:rsid w:val="000A4672"/>
    <w:rsid w:val="000A46D5"/>
    <w:rsid w:val="000A47A4"/>
    <w:rsid w:val="000A4A54"/>
    <w:rsid w:val="000A4BDC"/>
    <w:rsid w:val="000A4C3C"/>
    <w:rsid w:val="000A4CD7"/>
    <w:rsid w:val="000A4FE3"/>
    <w:rsid w:val="000A510A"/>
    <w:rsid w:val="000A5152"/>
    <w:rsid w:val="000A5208"/>
    <w:rsid w:val="000A598D"/>
    <w:rsid w:val="000A5F02"/>
    <w:rsid w:val="000A61D8"/>
    <w:rsid w:val="000A6731"/>
    <w:rsid w:val="000A6880"/>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A6B"/>
    <w:rsid w:val="000B1B28"/>
    <w:rsid w:val="000B1DA3"/>
    <w:rsid w:val="000B1E3E"/>
    <w:rsid w:val="000B1FA3"/>
    <w:rsid w:val="000B2218"/>
    <w:rsid w:val="000B294A"/>
    <w:rsid w:val="000B2C86"/>
    <w:rsid w:val="000B2D30"/>
    <w:rsid w:val="000B2D6F"/>
    <w:rsid w:val="000B2DD4"/>
    <w:rsid w:val="000B3076"/>
    <w:rsid w:val="000B3101"/>
    <w:rsid w:val="000B33BE"/>
    <w:rsid w:val="000B34AD"/>
    <w:rsid w:val="000B389B"/>
    <w:rsid w:val="000B3957"/>
    <w:rsid w:val="000B3C1C"/>
    <w:rsid w:val="000B4056"/>
    <w:rsid w:val="000B4230"/>
    <w:rsid w:val="000B438D"/>
    <w:rsid w:val="000B44B3"/>
    <w:rsid w:val="000B5252"/>
    <w:rsid w:val="000B585B"/>
    <w:rsid w:val="000B5B7F"/>
    <w:rsid w:val="000B5D60"/>
    <w:rsid w:val="000B6652"/>
    <w:rsid w:val="000B6850"/>
    <w:rsid w:val="000B6CC0"/>
    <w:rsid w:val="000B743E"/>
    <w:rsid w:val="000B762C"/>
    <w:rsid w:val="000B7B1C"/>
    <w:rsid w:val="000C02F0"/>
    <w:rsid w:val="000C05B4"/>
    <w:rsid w:val="000C066A"/>
    <w:rsid w:val="000C074A"/>
    <w:rsid w:val="000C0FDB"/>
    <w:rsid w:val="000C1409"/>
    <w:rsid w:val="000C145E"/>
    <w:rsid w:val="000C152E"/>
    <w:rsid w:val="000C172E"/>
    <w:rsid w:val="000C17D7"/>
    <w:rsid w:val="000C1AA8"/>
    <w:rsid w:val="000C1C26"/>
    <w:rsid w:val="000C2835"/>
    <w:rsid w:val="000C2AFE"/>
    <w:rsid w:val="000C2BA1"/>
    <w:rsid w:val="000C2BCB"/>
    <w:rsid w:val="000C3452"/>
    <w:rsid w:val="000C35CA"/>
    <w:rsid w:val="000C35E2"/>
    <w:rsid w:val="000C387F"/>
    <w:rsid w:val="000C3C90"/>
    <w:rsid w:val="000C3DD8"/>
    <w:rsid w:val="000C40F8"/>
    <w:rsid w:val="000C4300"/>
    <w:rsid w:val="000C47A2"/>
    <w:rsid w:val="000C4A65"/>
    <w:rsid w:val="000C508F"/>
    <w:rsid w:val="000C5187"/>
    <w:rsid w:val="000C522C"/>
    <w:rsid w:val="000C52F4"/>
    <w:rsid w:val="000C5729"/>
    <w:rsid w:val="000C5FCF"/>
    <w:rsid w:val="000C6222"/>
    <w:rsid w:val="000C6BEC"/>
    <w:rsid w:val="000C6CFF"/>
    <w:rsid w:val="000C7408"/>
    <w:rsid w:val="000C755B"/>
    <w:rsid w:val="000C772B"/>
    <w:rsid w:val="000C7A19"/>
    <w:rsid w:val="000C7DC8"/>
    <w:rsid w:val="000D0269"/>
    <w:rsid w:val="000D0326"/>
    <w:rsid w:val="000D05AE"/>
    <w:rsid w:val="000D0B05"/>
    <w:rsid w:val="000D1171"/>
    <w:rsid w:val="000D1189"/>
    <w:rsid w:val="000D1211"/>
    <w:rsid w:val="000D1AB2"/>
    <w:rsid w:val="000D1B38"/>
    <w:rsid w:val="000D1BE6"/>
    <w:rsid w:val="000D1DA3"/>
    <w:rsid w:val="000D1E2C"/>
    <w:rsid w:val="000D1F52"/>
    <w:rsid w:val="000D20A7"/>
    <w:rsid w:val="000D2225"/>
    <w:rsid w:val="000D2371"/>
    <w:rsid w:val="000D23D6"/>
    <w:rsid w:val="000D243D"/>
    <w:rsid w:val="000D2A85"/>
    <w:rsid w:val="000D2CA8"/>
    <w:rsid w:val="000D3556"/>
    <w:rsid w:val="000D3B02"/>
    <w:rsid w:val="000D44F1"/>
    <w:rsid w:val="000D4744"/>
    <w:rsid w:val="000D49C2"/>
    <w:rsid w:val="000D49FD"/>
    <w:rsid w:val="000D4A14"/>
    <w:rsid w:val="000D4B7D"/>
    <w:rsid w:val="000D4E72"/>
    <w:rsid w:val="000D5369"/>
    <w:rsid w:val="000D5905"/>
    <w:rsid w:val="000D5963"/>
    <w:rsid w:val="000D5A46"/>
    <w:rsid w:val="000D5B30"/>
    <w:rsid w:val="000D5FDA"/>
    <w:rsid w:val="000D603F"/>
    <w:rsid w:val="000D604F"/>
    <w:rsid w:val="000D6946"/>
    <w:rsid w:val="000D6B2D"/>
    <w:rsid w:val="000D6CC9"/>
    <w:rsid w:val="000D6D56"/>
    <w:rsid w:val="000D6F16"/>
    <w:rsid w:val="000D7AF4"/>
    <w:rsid w:val="000D7D81"/>
    <w:rsid w:val="000D7E2D"/>
    <w:rsid w:val="000E0048"/>
    <w:rsid w:val="000E009E"/>
    <w:rsid w:val="000E04E0"/>
    <w:rsid w:val="000E0607"/>
    <w:rsid w:val="000E0614"/>
    <w:rsid w:val="000E0A5C"/>
    <w:rsid w:val="000E0A7A"/>
    <w:rsid w:val="000E0FFC"/>
    <w:rsid w:val="000E11CB"/>
    <w:rsid w:val="000E12A5"/>
    <w:rsid w:val="000E1367"/>
    <w:rsid w:val="000E16B2"/>
    <w:rsid w:val="000E1AFD"/>
    <w:rsid w:val="000E1B8A"/>
    <w:rsid w:val="000E1C28"/>
    <w:rsid w:val="000E242A"/>
    <w:rsid w:val="000E24AB"/>
    <w:rsid w:val="000E257B"/>
    <w:rsid w:val="000E2616"/>
    <w:rsid w:val="000E26D1"/>
    <w:rsid w:val="000E287B"/>
    <w:rsid w:val="000E2BC3"/>
    <w:rsid w:val="000E2C0B"/>
    <w:rsid w:val="000E2DF6"/>
    <w:rsid w:val="000E2E1F"/>
    <w:rsid w:val="000E32F9"/>
    <w:rsid w:val="000E34FD"/>
    <w:rsid w:val="000E35CD"/>
    <w:rsid w:val="000E3E23"/>
    <w:rsid w:val="000E4084"/>
    <w:rsid w:val="000E4113"/>
    <w:rsid w:val="000E46C2"/>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6E2B"/>
    <w:rsid w:val="000E7105"/>
    <w:rsid w:val="000E7280"/>
    <w:rsid w:val="000E7793"/>
    <w:rsid w:val="000E79EA"/>
    <w:rsid w:val="000E7A9A"/>
    <w:rsid w:val="000E7CA8"/>
    <w:rsid w:val="000F0034"/>
    <w:rsid w:val="000F0EE6"/>
    <w:rsid w:val="000F0F7E"/>
    <w:rsid w:val="000F119E"/>
    <w:rsid w:val="000F14CC"/>
    <w:rsid w:val="000F1A77"/>
    <w:rsid w:val="000F1D0C"/>
    <w:rsid w:val="000F1EF7"/>
    <w:rsid w:val="000F22E1"/>
    <w:rsid w:val="000F231B"/>
    <w:rsid w:val="000F25AB"/>
    <w:rsid w:val="000F291E"/>
    <w:rsid w:val="000F2976"/>
    <w:rsid w:val="000F2DC7"/>
    <w:rsid w:val="000F311F"/>
    <w:rsid w:val="000F321E"/>
    <w:rsid w:val="000F36EF"/>
    <w:rsid w:val="000F3920"/>
    <w:rsid w:val="000F48B1"/>
    <w:rsid w:val="000F4A9B"/>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A0A"/>
    <w:rsid w:val="000F7C4F"/>
    <w:rsid w:val="00100B5C"/>
    <w:rsid w:val="00100B9B"/>
    <w:rsid w:val="00100DB6"/>
    <w:rsid w:val="0010103D"/>
    <w:rsid w:val="00101342"/>
    <w:rsid w:val="001013B9"/>
    <w:rsid w:val="0010190B"/>
    <w:rsid w:val="0010194C"/>
    <w:rsid w:val="00101BCD"/>
    <w:rsid w:val="0010275B"/>
    <w:rsid w:val="00102B62"/>
    <w:rsid w:val="0010360B"/>
    <w:rsid w:val="001038C0"/>
    <w:rsid w:val="0010390C"/>
    <w:rsid w:val="00103A23"/>
    <w:rsid w:val="00103AAC"/>
    <w:rsid w:val="00103D46"/>
    <w:rsid w:val="00103E1F"/>
    <w:rsid w:val="00104139"/>
    <w:rsid w:val="00104A8C"/>
    <w:rsid w:val="00104A94"/>
    <w:rsid w:val="00104E86"/>
    <w:rsid w:val="00105369"/>
    <w:rsid w:val="00105683"/>
    <w:rsid w:val="00105AC0"/>
    <w:rsid w:val="0010609A"/>
    <w:rsid w:val="0010667B"/>
    <w:rsid w:val="00106AA7"/>
    <w:rsid w:val="00106B14"/>
    <w:rsid w:val="0010773A"/>
    <w:rsid w:val="0010776E"/>
    <w:rsid w:val="00107867"/>
    <w:rsid w:val="0011010D"/>
    <w:rsid w:val="00110303"/>
    <w:rsid w:val="001103EE"/>
    <w:rsid w:val="00110638"/>
    <w:rsid w:val="00110848"/>
    <w:rsid w:val="0011097A"/>
    <w:rsid w:val="00110ECF"/>
    <w:rsid w:val="001118D7"/>
    <w:rsid w:val="0011195F"/>
    <w:rsid w:val="00111DE3"/>
    <w:rsid w:val="00111FE4"/>
    <w:rsid w:val="00112099"/>
    <w:rsid w:val="001120EF"/>
    <w:rsid w:val="00112334"/>
    <w:rsid w:val="0011259C"/>
    <w:rsid w:val="001125D6"/>
    <w:rsid w:val="00112C24"/>
    <w:rsid w:val="00112FFB"/>
    <w:rsid w:val="00113028"/>
    <w:rsid w:val="00113249"/>
    <w:rsid w:val="00114054"/>
    <w:rsid w:val="00114376"/>
    <w:rsid w:val="001146C1"/>
    <w:rsid w:val="001147B3"/>
    <w:rsid w:val="00114CA4"/>
    <w:rsid w:val="001153B0"/>
    <w:rsid w:val="00115B7E"/>
    <w:rsid w:val="00115BA2"/>
    <w:rsid w:val="00115BEA"/>
    <w:rsid w:val="00115C32"/>
    <w:rsid w:val="001160E6"/>
    <w:rsid w:val="00116253"/>
    <w:rsid w:val="00116DB0"/>
    <w:rsid w:val="00117342"/>
    <w:rsid w:val="00117615"/>
    <w:rsid w:val="001178BD"/>
    <w:rsid w:val="0012038F"/>
    <w:rsid w:val="00120446"/>
    <w:rsid w:val="0012097C"/>
    <w:rsid w:val="00120AA8"/>
    <w:rsid w:val="00120F0D"/>
    <w:rsid w:val="00121696"/>
    <w:rsid w:val="001218D4"/>
    <w:rsid w:val="00121DE0"/>
    <w:rsid w:val="0012201F"/>
    <w:rsid w:val="001223BB"/>
    <w:rsid w:val="00122587"/>
    <w:rsid w:val="00122C40"/>
    <w:rsid w:val="00122E74"/>
    <w:rsid w:val="00122EAE"/>
    <w:rsid w:val="00123B01"/>
    <w:rsid w:val="00123D80"/>
    <w:rsid w:val="00123FA6"/>
    <w:rsid w:val="00124400"/>
    <w:rsid w:val="00124865"/>
    <w:rsid w:val="00124D91"/>
    <w:rsid w:val="00124FDC"/>
    <w:rsid w:val="00124FFA"/>
    <w:rsid w:val="0012504C"/>
    <w:rsid w:val="001250E3"/>
    <w:rsid w:val="00125431"/>
    <w:rsid w:val="00125645"/>
    <w:rsid w:val="001258CA"/>
    <w:rsid w:val="0012592E"/>
    <w:rsid w:val="00125E7F"/>
    <w:rsid w:val="001260F0"/>
    <w:rsid w:val="00126604"/>
    <w:rsid w:val="0012692C"/>
    <w:rsid w:val="00126A39"/>
    <w:rsid w:val="00126AE6"/>
    <w:rsid w:val="00126B00"/>
    <w:rsid w:val="00127306"/>
    <w:rsid w:val="00127A13"/>
    <w:rsid w:val="00127C0D"/>
    <w:rsid w:val="00127CA3"/>
    <w:rsid w:val="00127CDD"/>
    <w:rsid w:val="00127F2C"/>
    <w:rsid w:val="00127FE2"/>
    <w:rsid w:val="00130456"/>
    <w:rsid w:val="00130699"/>
    <w:rsid w:val="00130847"/>
    <w:rsid w:val="00130B12"/>
    <w:rsid w:val="00130EA0"/>
    <w:rsid w:val="00130FB5"/>
    <w:rsid w:val="001311D0"/>
    <w:rsid w:val="001312C6"/>
    <w:rsid w:val="00131727"/>
    <w:rsid w:val="001319A5"/>
    <w:rsid w:val="00131C39"/>
    <w:rsid w:val="00131F11"/>
    <w:rsid w:val="00132126"/>
    <w:rsid w:val="001322CD"/>
    <w:rsid w:val="0013257B"/>
    <w:rsid w:val="00132703"/>
    <w:rsid w:val="00132C9B"/>
    <w:rsid w:val="00132F39"/>
    <w:rsid w:val="00132FDD"/>
    <w:rsid w:val="0013313E"/>
    <w:rsid w:val="001332D7"/>
    <w:rsid w:val="001333BF"/>
    <w:rsid w:val="001334F1"/>
    <w:rsid w:val="00133AFA"/>
    <w:rsid w:val="001347FA"/>
    <w:rsid w:val="00134E8F"/>
    <w:rsid w:val="00135406"/>
    <w:rsid w:val="001356F4"/>
    <w:rsid w:val="00135719"/>
    <w:rsid w:val="00135DC9"/>
    <w:rsid w:val="001362D1"/>
    <w:rsid w:val="001366C3"/>
    <w:rsid w:val="001376B4"/>
    <w:rsid w:val="00137953"/>
    <w:rsid w:val="00137B0D"/>
    <w:rsid w:val="0014035F"/>
    <w:rsid w:val="00140ADF"/>
    <w:rsid w:val="0014104C"/>
    <w:rsid w:val="00141153"/>
    <w:rsid w:val="001413A2"/>
    <w:rsid w:val="001413A9"/>
    <w:rsid w:val="0014184A"/>
    <w:rsid w:val="001420BF"/>
    <w:rsid w:val="00142105"/>
    <w:rsid w:val="00142962"/>
    <w:rsid w:val="00142B54"/>
    <w:rsid w:val="00142B8D"/>
    <w:rsid w:val="00142E4C"/>
    <w:rsid w:val="00143295"/>
    <w:rsid w:val="0014331A"/>
    <w:rsid w:val="001437BA"/>
    <w:rsid w:val="001437E0"/>
    <w:rsid w:val="00143893"/>
    <w:rsid w:val="0014389C"/>
    <w:rsid w:val="001439D7"/>
    <w:rsid w:val="00143D60"/>
    <w:rsid w:val="00143FA0"/>
    <w:rsid w:val="0014400F"/>
    <w:rsid w:val="0014413B"/>
    <w:rsid w:val="001443A0"/>
    <w:rsid w:val="0014445F"/>
    <w:rsid w:val="001444D0"/>
    <w:rsid w:val="00144E3F"/>
    <w:rsid w:val="00144FAE"/>
    <w:rsid w:val="001450FF"/>
    <w:rsid w:val="001452C7"/>
    <w:rsid w:val="00145C2A"/>
    <w:rsid w:val="0014602F"/>
    <w:rsid w:val="00146592"/>
    <w:rsid w:val="00146687"/>
    <w:rsid w:val="001467DF"/>
    <w:rsid w:val="001467FD"/>
    <w:rsid w:val="00146CB2"/>
    <w:rsid w:val="00146D68"/>
    <w:rsid w:val="00147028"/>
    <w:rsid w:val="0014727C"/>
    <w:rsid w:val="0014776A"/>
    <w:rsid w:val="00147931"/>
    <w:rsid w:val="00147B86"/>
    <w:rsid w:val="00147E6F"/>
    <w:rsid w:val="0015044D"/>
    <w:rsid w:val="001506E9"/>
    <w:rsid w:val="00150833"/>
    <w:rsid w:val="00150F68"/>
    <w:rsid w:val="00150FC7"/>
    <w:rsid w:val="00151027"/>
    <w:rsid w:val="00151269"/>
    <w:rsid w:val="001512FC"/>
    <w:rsid w:val="00151320"/>
    <w:rsid w:val="00151368"/>
    <w:rsid w:val="001518D6"/>
    <w:rsid w:val="00151960"/>
    <w:rsid w:val="00151F74"/>
    <w:rsid w:val="0015200C"/>
    <w:rsid w:val="001523B1"/>
    <w:rsid w:val="0015252F"/>
    <w:rsid w:val="0015255B"/>
    <w:rsid w:val="0015289D"/>
    <w:rsid w:val="001535EC"/>
    <w:rsid w:val="0015380D"/>
    <w:rsid w:val="00153A5C"/>
    <w:rsid w:val="00153BD6"/>
    <w:rsid w:val="00153D5E"/>
    <w:rsid w:val="00153F02"/>
    <w:rsid w:val="001540CE"/>
    <w:rsid w:val="001542A0"/>
    <w:rsid w:val="0015464D"/>
    <w:rsid w:val="00154A1E"/>
    <w:rsid w:val="00154B2A"/>
    <w:rsid w:val="00154BC2"/>
    <w:rsid w:val="00155039"/>
    <w:rsid w:val="001550CD"/>
    <w:rsid w:val="00155EF5"/>
    <w:rsid w:val="00155F22"/>
    <w:rsid w:val="00156184"/>
    <w:rsid w:val="001567B5"/>
    <w:rsid w:val="00156A1B"/>
    <w:rsid w:val="00156DA2"/>
    <w:rsid w:val="0015751B"/>
    <w:rsid w:val="00157695"/>
    <w:rsid w:val="00157881"/>
    <w:rsid w:val="00157905"/>
    <w:rsid w:val="00157C57"/>
    <w:rsid w:val="00157F5A"/>
    <w:rsid w:val="001603F3"/>
    <w:rsid w:val="001606FE"/>
    <w:rsid w:val="0016084C"/>
    <w:rsid w:val="00160B61"/>
    <w:rsid w:val="00161270"/>
    <w:rsid w:val="00161AB7"/>
    <w:rsid w:val="001620C1"/>
    <w:rsid w:val="00162411"/>
    <w:rsid w:val="0016283A"/>
    <w:rsid w:val="00162C90"/>
    <w:rsid w:val="00162EF8"/>
    <w:rsid w:val="00162F2C"/>
    <w:rsid w:val="00163017"/>
    <w:rsid w:val="0016377D"/>
    <w:rsid w:val="00163A0E"/>
    <w:rsid w:val="001641B3"/>
    <w:rsid w:val="001643DB"/>
    <w:rsid w:val="0016498C"/>
    <w:rsid w:val="00164BCE"/>
    <w:rsid w:val="00164F33"/>
    <w:rsid w:val="0016516B"/>
    <w:rsid w:val="00165391"/>
    <w:rsid w:val="001657F0"/>
    <w:rsid w:val="00165B23"/>
    <w:rsid w:val="00165C87"/>
    <w:rsid w:val="00166CB1"/>
    <w:rsid w:val="001672F9"/>
    <w:rsid w:val="001673DD"/>
    <w:rsid w:val="0016743B"/>
    <w:rsid w:val="001702AA"/>
    <w:rsid w:val="001702DD"/>
    <w:rsid w:val="001705D8"/>
    <w:rsid w:val="001708FB"/>
    <w:rsid w:val="00170AE6"/>
    <w:rsid w:val="00170EAB"/>
    <w:rsid w:val="00170F72"/>
    <w:rsid w:val="00171725"/>
    <w:rsid w:val="00171799"/>
    <w:rsid w:val="00172565"/>
    <w:rsid w:val="00172DF6"/>
    <w:rsid w:val="00172F5A"/>
    <w:rsid w:val="0017336E"/>
    <w:rsid w:val="00173F2F"/>
    <w:rsid w:val="00173F7D"/>
    <w:rsid w:val="001744A2"/>
    <w:rsid w:val="001751F0"/>
    <w:rsid w:val="001753AA"/>
    <w:rsid w:val="0017564A"/>
    <w:rsid w:val="00175A04"/>
    <w:rsid w:val="00176402"/>
    <w:rsid w:val="00176547"/>
    <w:rsid w:val="0017668F"/>
    <w:rsid w:val="00176F38"/>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A06"/>
    <w:rsid w:val="00180B87"/>
    <w:rsid w:val="00180FCF"/>
    <w:rsid w:val="001811E9"/>
    <w:rsid w:val="00181204"/>
    <w:rsid w:val="001817F7"/>
    <w:rsid w:val="001819E0"/>
    <w:rsid w:val="00181B36"/>
    <w:rsid w:val="00181BE8"/>
    <w:rsid w:val="0018224E"/>
    <w:rsid w:val="001826C2"/>
    <w:rsid w:val="001829C0"/>
    <w:rsid w:val="00182A7B"/>
    <w:rsid w:val="00182AF1"/>
    <w:rsid w:val="00182D8A"/>
    <w:rsid w:val="00183046"/>
    <w:rsid w:val="001836C4"/>
    <w:rsid w:val="001837C1"/>
    <w:rsid w:val="00183C9D"/>
    <w:rsid w:val="001840D9"/>
    <w:rsid w:val="00184204"/>
    <w:rsid w:val="001842F5"/>
    <w:rsid w:val="00184302"/>
    <w:rsid w:val="00184307"/>
    <w:rsid w:val="00184DC8"/>
    <w:rsid w:val="00184E0B"/>
    <w:rsid w:val="00185277"/>
    <w:rsid w:val="00185343"/>
    <w:rsid w:val="00185487"/>
    <w:rsid w:val="001854F2"/>
    <w:rsid w:val="0018558A"/>
    <w:rsid w:val="0018583F"/>
    <w:rsid w:val="001859C1"/>
    <w:rsid w:val="00185C71"/>
    <w:rsid w:val="00185E06"/>
    <w:rsid w:val="00185E26"/>
    <w:rsid w:val="00186075"/>
    <w:rsid w:val="00186147"/>
    <w:rsid w:val="0018622D"/>
    <w:rsid w:val="001863C8"/>
    <w:rsid w:val="00186926"/>
    <w:rsid w:val="00186C78"/>
    <w:rsid w:val="00186CE2"/>
    <w:rsid w:val="0018706F"/>
    <w:rsid w:val="001870CC"/>
    <w:rsid w:val="001871AD"/>
    <w:rsid w:val="00187419"/>
    <w:rsid w:val="001874BB"/>
    <w:rsid w:val="00187561"/>
    <w:rsid w:val="00187566"/>
    <w:rsid w:val="00187A73"/>
    <w:rsid w:val="00187D21"/>
    <w:rsid w:val="001902DF"/>
    <w:rsid w:val="00190E90"/>
    <w:rsid w:val="0019106A"/>
    <w:rsid w:val="00191257"/>
    <w:rsid w:val="0019130A"/>
    <w:rsid w:val="001916A8"/>
    <w:rsid w:val="0019194A"/>
    <w:rsid w:val="00191B12"/>
    <w:rsid w:val="00191F56"/>
    <w:rsid w:val="0019201B"/>
    <w:rsid w:val="00192567"/>
    <w:rsid w:val="00192700"/>
    <w:rsid w:val="00192730"/>
    <w:rsid w:val="00192BA0"/>
    <w:rsid w:val="0019300E"/>
    <w:rsid w:val="00193151"/>
    <w:rsid w:val="0019348C"/>
    <w:rsid w:val="001939E8"/>
    <w:rsid w:val="00193C75"/>
    <w:rsid w:val="00193F2B"/>
    <w:rsid w:val="00194053"/>
    <w:rsid w:val="0019444B"/>
    <w:rsid w:val="00194961"/>
    <w:rsid w:val="001951F3"/>
    <w:rsid w:val="00195AF5"/>
    <w:rsid w:val="00195B0D"/>
    <w:rsid w:val="001960A4"/>
    <w:rsid w:val="00196211"/>
    <w:rsid w:val="00196CB8"/>
    <w:rsid w:val="00196E27"/>
    <w:rsid w:val="00196FB9"/>
    <w:rsid w:val="001971AC"/>
    <w:rsid w:val="001976BA"/>
    <w:rsid w:val="00197851"/>
    <w:rsid w:val="00197B1E"/>
    <w:rsid w:val="00197B9D"/>
    <w:rsid w:val="00197F46"/>
    <w:rsid w:val="00197FC3"/>
    <w:rsid w:val="001A060C"/>
    <w:rsid w:val="001A0A54"/>
    <w:rsid w:val="001A0AEE"/>
    <w:rsid w:val="001A0F22"/>
    <w:rsid w:val="001A0FEF"/>
    <w:rsid w:val="001A123C"/>
    <w:rsid w:val="001A14BA"/>
    <w:rsid w:val="001A187B"/>
    <w:rsid w:val="001A1962"/>
    <w:rsid w:val="001A26A7"/>
    <w:rsid w:val="001A2FE0"/>
    <w:rsid w:val="001A3160"/>
    <w:rsid w:val="001A3168"/>
    <w:rsid w:val="001A32CD"/>
    <w:rsid w:val="001A34FD"/>
    <w:rsid w:val="001A372A"/>
    <w:rsid w:val="001A3A27"/>
    <w:rsid w:val="001A3DCE"/>
    <w:rsid w:val="001A40A8"/>
    <w:rsid w:val="001A41ED"/>
    <w:rsid w:val="001A477D"/>
    <w:rsid w:val="001A486C"/>
    <w:rsid w:val="001A4B8B"/>
    <w:rsid w:val="001A4C34"/>
    <w:rsid w:val="001A4D78"/>
    <w:rsid w:val="001A4EF7"/>
    <w:rsid w:val="001A5487"/>
    <w:rsid w:val="001A54F7"/>
    <w:rsid w:val="001A5585"/>
    <w:rsid w:val="001A56C4"/>
    <w:rsid w:val="001A57C8"/>
    <w:rsid w:val="001A6036"/>
    <w:rsid w:val="001A6704"/>
    <w:rsid w:val="001A6B32"/>
    <w:rsid w:val="001A71E5"/>
    <w:rsid w:val="001A7296"/>
    <w:rsid w:val="001A7416"/>
    <w:rsid w:val="001A7545"/>
    <w:rsid w:val="001A76AC"/>
    <w:rsid w:val="001A78B0"/>
    <w:rsid w:val="001A7E31"/>
    <w:rsid w:val="001B07E5"/>
    <w:rsid w:val="001B0DA4"/>
    <w:rsid w:val="001B0DB6"/>
    <w:rsid w:val="001B0ECE"/>
    <w:rsid w:val="001B1296"/>
    <w:rsid w:val="001B14AB"/>
    <w:rsid w:val="001B150E"/>
    <w:rsid w:val="001B1F55"/>
    <w:rsid w:val="001B21B4"/>
    <w:rsid w:val="001B2416"/>
    <w:rsid w:val="001B267A"/>
    <w:rsid w:val="001B26F8"/>
    <w:rsid w:val="001B28F4"/>
    <w:rsid w:val="001B2990"/>
    <w:rsid w:val="001B2EA2"/>
    <w:rsid w:val="001B3012"/>
    <w:rsid w:val="001B366F"/>
    <w:rsid w:val="001B3774"/>
    <w:rsid w:val="001B3C79"/>
    <w:rsid w:val="001B3F21"/>
    <w:rsid w:val="001B406C"/>
    <w:rsid w:val="001B414D"/>
    <w:rsid w:val="001B44FA"/>
    <w:rsid w:val="001B4F0E"/>
    <w:rsid w:val="001B4FD0"/>
    <w:rsid w:val="001B5011"/>
    <w:rsid w:val="001B5367"/>
    <w:rsid w:val="001B5630"/>
    <w:rsid w:val="001B5764"/>
    <w:rsid w:val="001B5970"/>
    <w:rsid w:val="001B5B61"/>
    <w:rsid w:val="001B5BFD"/>
    <w:rsid w:val="001B5D13"/>
    <w:rsid w:val="001B5D99"/>
    <w:rsid w:val="001B60BB"/>
    <w:rsid w:val="001B638B"/>
    <w:rsid w:val="001B63A5"/>
    <w:rsid w:val="001B63E4"/>
    <w:rsid w:val="001B6A8F"/>
    <w:rsid w:val="001B6B9C"/>
    <w:rsid w:val="001B6F54"/>
    <w:rsid w:val="001B72A3"/>
    <w:rsid w:val="001B783B"/>
    <w:rsid w:val="001B7868"/>
    <w:rsid w:val="001B7BA4"/>
    <w:rsid w:val="001C0031"/>
    <w:rsid w:val="001C0F4F"/>
    <w:rsid w:val="001C0F8F"/>
    <w:rsid w:val="001C147F"/>
    <w:rsid w:val="001C196E"/>
    <w:rsid w:val="001C1A53"/>
    <w:rsid w:val="001C1B34"/>
    <w:rsid w:val="001C1B39"/>
    <w:rsid w:val="001C1C3C"/>
    <w:rsid w:val="001C1D24"/>
    <w:rsid w:val="001C1E67"/>
    <w:rsid w:val="001C2024"/>
    <w:rsid w:val="001C20E0"/>
    <w:rsid w:val="001C210F"/>
    <w:rsid w:val="001C25EA"/>
    <w:rsid w:val="001C275D"/>
    <w:rsid w:val="001C2AF8"/>
    <w:rsid w:val="001C2C90"/>
    <w:rsid w:val="001C31D2"/>
    <w:rsid w:val="001C3271"/>
    <w:rsid w:val="001C3637"/>
    <w:rsid w:val="001C36F3"/>
    <w:rsid w:val="001C36FB"/>
    <w:rsid w:val="001C3B71"/>
    <w:rsid w:val="001C3E66"/>
    <w:rsid w:val="001C4073"/>
    <w:rsid w:val="001C4364"/>
    <w:rsid w:val="001C4370"/>
    <w:rsid w:val="001C44C5"/>
    <w:rsid w:val="001C45D6"/>
    <w:rsid w:val="001C47C3"/>
    <w:rsid w:val="001C4D83"/>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0E"/>
    <w:rsid w:val="001D119C"/>
    <w:rsid w:val="001D198A"/>
    <w:rsid w:val="001D1994"/>
    <w:rsid w:val="001D19C8"/>
    <w:rsid w:val="001D1C2E"/>
    <w:rsid w:val="001D1DF4"/>
    <w:rsid w:val="001D201E"/>
    <w:rsid w:val="001D2868"/>
    <w:rsid w:val="001D28F9"/>
    <w:rsid w:val="001D2C95"/>
    <w:rsid w:val="001D3294"/>
    <w:rsid w:val="001D331A"/>
    <w:rsid w:val="001D3524"/>
    <w:rsid w:val="001D36B0"/>
    <w:rsid w:val="001D3848"/>
    <w:rsid w:val="001D38DA"/>
    <w:rsid w:val="001D39E2"/>
    <w:rsid w:val="001D47BF"/>
    <w:rsid w:val="001D51A2"/>
    <w:rsid w:val="001D5988"/>
    <w:rsid w:val="001D5B02"/>
    <w:rsid w:val="001D5FE3"/>
    <w:rsid w:val="001D64B2"/>
    <w:rsid w:val="001D6800"/>
    <w:rsid w:val="001D6C65"/>
    <w:rsid w:val="001D71A3"/>
    <w:rsid w:val="001D7269"/>
    <w:rsid w:val="001D7445"/>
    <w:rsid w:val="001D74EF"/>
    <w:rsid w:val="001D7A19"/>
    <w:rsid w:val="001D7C75"/>
    <w:rsid w:val="001D7E3A"/>
    <w:rsid w:val="001E04E0"/>
    <w:rsid w:val="001E06D3"/>
    <w:rsid w:val="001E08E7"/>
    <w:rsid w:val="001E0C97"/>
    <w:rsid w:val="001E0CCB"/>
    <w:rsid w:val="001E1122"/>
    <w:rsid w:val="001E1358"/>
    <w:rsid w:val="001E15C9"/>
    <w:rsid w:val="001E19D1"/>
    <w:rsid w:val="001E1D12"/>
    <w:rsid w:val="001E21A7"/>
    <w:rsid w:val="001E2547"/>
    <w:rsid w:val="001E2965"/>
    <w:rsid w:val="001E29CD"/>
    <w:rsid w:val="001E2B9F"/>
    <w:rsid w:val="001E2CD4"/>
    <w:rsid w:val="001E3679"/>
    <w:rsid w:val="001E37BC"/>
    <w:rsid w:val="001E3B20"/>
    <w:rsid w:val="001E3D84"/>
    <w:rsid w:val="001E3ED4"/>
    <w:rsid w:val="001E3FB5"/>
    <w:rsid w:val="001E4098"/>
    <w:rsid w:val="001E47AB"/>
    <w:rsid w:val="001E4A74"/>
    <w:rsid w:val="001E4DA7"/>
    <w:rsid w:val="001E4EC3"/>
    <w:rsid w:val="001E4EDB"/>
    <w:rsid w:val="001E511B"/>
    <w:rsid w:val="001E5161"/>
    <w:rsid w:val="001E5A33"/>
    <w:rsid w:val="001E5AAD"/>
    <w:rsid w:val="001E65CB"/>
    <w:rsid w:val="001E66BD"/>
    <w:rsid w:val="001E6B3C"/>
    <w:rsid w:val="001E6DE6"/>
    <w:rsid w:val="001E6F29"/>
    <w:rsid w:val="001E7009"/>
    <w:rsid w:val="001E7229"/>
    <w:rsid w:val="001E75C0"/>
    <w:rsid w:val="001E7A6C"/>
    <w:rsid w:val="001E7B52"/>
    <w:rsid w:val="001E7E45"/>
    <w:rsid w:val="001F0A42"/>
    <w:rsid w:val="001F0C65"/>
    <w:rsid w:val="001F0E56"/>
    <w:rsid w:val="001F0EE6"/>
    <w:rsid w:val="001F0F9C"/>
    <w:rsid w:val="001F1579"/>
    <w:rsid w:val="001F1600"/>
    <w:rsid w:val="001F1DBD"/>
    <w:rsid w:val="001F24DC"/>
    <w:rsid w:val="001F254D"/>
    <w:rsid w:val="001F2787"/>
    <w:rsid w:val="001F29BD"/>
    <w:rsid w:val="001F2EB6"/>
    <w:rsid w:val="001F2F90"/>
    <w:rsid w:val="001F3097"/>
    <w:rsid w:val="001F3604"/>
    <w:rsid w:val="001F3749"/>
    <w:rsid w:val="001F3DC5"/>
    <w:rsid w:val="001F3E92"/>
    <w:rsid w:val="001F4038"/>
    <w:rsid w:val="001F429C"/>
    <w:rsid w:val="001F42B8"/>
    <w:rsid w:val="001F4305"/>
    <w:rsid w:val="001F4516"/>
    <w:rsid w:val="001F463A"/>
    <w:rsid w:val="001F4685"/>
    <w:rsid w:val="001F496F"/>
    <w:rsid w:val="001F4B8C"/>
    <w:rsid w:val="001F580F"/>
    <w:rsid w:val="001F5D28"/>
    <w:rsid w:val="001F5E82"/>
    <w:rsid w:val="001F5F16"/>
    <w:rsid w:val="001F60BE"/>
    <w:rsid w:val="001F619B"/>
    <w:rsid w:val="001F6298"/>
    <w:rsid w:val="001F73B8"/>
    <w:rsid w:val="001F7C79"/>
    <w:rsid w:val="001F7EA3"/>
    <w:rsid w:val="00200EA4"/>
    <w:rsid w:val="002010A6"/>
    <w:rsid w:val="002010F7"/>
    <w:rsid w:val="002013F1"/>
    <w:rsid w:val="002014BA"/>
    <w:rsid w:val="00201E08"/>
    <w:rsid w:val="002021DD"/>
    <w:rsid w:val="002023F3"/>
    <w:rsid w:val="0020263C"/>
    <w:rsid w:val="00202971"/>
    <w:rsid w:val="00202C3D"/>
    <w:rsid w:val="00202DEF"/>
    <w:rsid w:val="00202EFB"/>
    <w:rsid w:val="002035B3"/>
    <w:rsid w:val="00203FB5"/>
    <w:rsid w:val="00204203"/>
    <w:rsid w:val="00204474"/>
    <w:rsid w:val="00204698"/>
    <w:rsid w:val="00204BFD"/>
    <w:rsid w:val="00204E3B"/>
    <w:rsid w:val="00204F48"/>
    <w:rsid w:val="00205166"/>
    <w:rsid w:val="0020517F"/>
    <w:rsid w:val="002053E7"/>
    <w:rsid w:val="002054D4"/>
    <w:rsid w:val="00205554"/>
    <w:rsid w:val="00205628"/>
    <w:rsid w:val="00205774"/>
    <w:rsid w:val="00205842"/>
    <w:rsid w:val="00205C40"/>
    <w:rsid w:val="00205C51"/>
    <w:rsid w:val="00205C8C"/>
    <w:rsid w:val="00205FB9"/>
    <w:rsid w:val="00206072"/>
    <w:rsid w:val="002067A2"/>
    <w:rsid w:val="00206A28"/>
    <w:rsid w:val="00206AA5"/>
    <w:rsid w:val="00206C10"/>
    <w:rsid w:val="00206C60"/>
    <w:rsid w:val="00206EBA"/>
    <w:rsid w:val="00206FBF"/>
    <w:rsid w:val="002072A0"/>
    <w:rsid w:val="00207670"/>
    <w:rsid w:val="00207F38"/>
    <w:rsid w:val="00210B41"/>
    <w:rsid w:val="00210BC1"/>
    <w:rsid w:val="00210FD8"/>
    <w:rsid w:val="00210FF2"/>
    <w:rsid w:val="00211085"/>
    <w:rsid w:val="0021122A"/>
    <w:rsid w:val="002112ED"/>
    <w:rsid w:val="0021139A"/>
    <w:rsid w:val="00211550"/>
    <w:rsid w:val="00211645"/>
    <w:rsid w:val="00211EB8"/>
    <w:rsid w:val="00211F41"/>
    <w:rsid w:val="0021202C"/>
    <w:rsid w:val="00212A6F"/>
    <w:rsid w:val="002134FB"/>
    <w:rsid w:val="00213859"/>
    <w:rsid w:val="00214010"/>
    <w:rsid w:val="0021404A"/>
    <w:rsid w:val="00214103"/>
    <w:rsid w:val="002141EC"/>
    <w:rsid w:val="0021430B"/>
    <w:rsid w:val="00214894"/>
    <w:rsid w:val="00214B79"/>
    <w:rsid w:val="00214CC2"/>
    <w:rsid w:val="00215342"/>
    <w:rsid w:val="00215990"/>
    <w:rsid w:val="00215A1A"/>
    <w:rsid w:val="00215C1B"/>
    <w:rsid w:val="00215F66"/>
    <w:rsid w:val="00216380"/>
    <w:rsid w:val="002164F3"/>
    <w:rsid w:val="00216BB5"/>
    <w:rsid w:val="00216D08"/>
    <w:rsid w:val="00216FF1"/>
    <w:rsid w:val="00217314"/>
    <w:rsid w:val="00217578"/>
    <w:rsid w:val="00217B51"/>
    <w:rsid w:val="00217CCF"/>
    <w:rsid w:val="00217D51"/>
    <w:rsid w:val="00217F3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0A9"/>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91A"/>
    <w:rsid w:val="00230C45"/>
    <w:rsid w:val="00230CA5"/>
    <w:rsid w:val="002310F5"/>
    <w:rsid w:val="00231141"/>
    <w:rsid w:val="00231427"/>
    <w:rsid w:val="00231786"/>
    <w:rsid w:val="00231973"/>
    <w:rsid w:val="00231A33"/>
    <w:rsid w:val="00231C84"/>
    <w:rsid w:val="00232B13"/>
    <w:rsid w:val="00233144"/>
    <w:rsid w:val="002331A2"/>
    <w:rsid w:val="00233377"/>
    <w:rsid w:val="0023347C"/>
    <w:rsid w:val="0023353C"/>
    <w:rsid w:val="002337FD"/>
    <w:rsid w:val="00233A45"/>
    <w:rsid w:val="00233C8C"/>
    <w:rsid w:val="00233FE7"/>
    <w:rsid w:val="00234023"/>
    <w:rsid w:val="00234340"/>
    <w:rsid w:val="002345A6"/>
    <w:rsid w:val="00234781"/>
    <w:rsid w:val="00234787"/>
    <w:rsid w:val="00234AE3"/>
    <w:rsid w:val="00234C8F"/>
    <w:rsid w:val="00234DD3"/>
    <w:rsid w:val="00235080"/>
    <w:rsid w:val="00235623"/>
    <w:rsid w:val="00235850"/>
    <w:rsid w:val="00235912"/>
    <w:rsid w:val="00235EF0"/>
    <w:rsid w:val="00236445"/>
    <w:rsid w:val="002366FA"/>
    <w:rsid w:val="00236AF6"/>
    <w:rsid w:val="00236BC3"/>
    <w:rsid w:val="00237145"/>
    <w:rsid w:val="0023715F"/>
    <w:rsid w:val="0023720B"/>
    <w:rsid w:val="00237525"/>
    <w:rsid w:val="002378A5"/>
    <w:rsid w:val="0023794D"/>
    <w:rsid w:val="00237D58"/>
    <w:rsid w:val="00240147"/>
    <w:rsid w:val="002401D9"/>
    <w:rsid w:val="0024052C"/>
    <w:rsid w:val="002406CC"/>
    <w:rsid w:val="00240722"/>
    <w:rsid w:val="00240B6A"/>
    <w:rsid w:val="00240BDE"/>
    <w:rsid w:val="00240F56"/>
    <w:rsid w:val="0024148F"/>
    <w:rsid w:val="00242792"/>
    <w:rsid w:val="00242C72"/>
    <w:rsid w:val="00243457"/>
    <w:rsid w:val="0024386E"/>
    <w:rsid w:val="0024396A"/>
    <w:rsid w:val="002439E2"/>
    <w:rsid w:val="00243C56"/>
    <w:rsid w:val="00243C89"/>
    <w:rsid w:val="00243E42"/>
    <w:rsid w:val="00243ED4"/>
    <w:rsid w:val="00244483"/>
    <w:rsid w:val="0024476A"/>
    <w:rsid w:val="0024507B"/>
    <w:rsid w:val="002455B6"/>
    <w:rsid w:val="002456E1"/>
    <w:rsid w:val="00245893"/>
    <w:rsid w:val="00245F89"/>
    <w:rsid w:val="00246289"/>
    <w:rsid w:val="0024647E"/>
    <w:rsid w:val="00246560"/>
    <w:rsid w:val="00246679"/>
    <w:rsid w:val="002472CC"/>
    <w:rsid w:val="002479FD"/>
    <w:rsid w:val="00247DE4"/>
    <w:rsid w:val="00247EA5"/>
    <w:rsid w:val="0025052C"/>
    <w:rsid w:val="002518D6"/>
    <w:rsid w:val="00252639"/>
    <w:rsid w:val="0025284B"/>
    <w:rsid w:val="00252B41"/>
    <w:rsid w:val="00252E38"/>
    <w:rsid w:val="00252E81"/>
    <w:rsid w:val="0025303D"/>
    <w:rsid w:val="0025314B"/>
    <w:rsid w:val="0025350C"/>
    <w:rsid w:val="0025375A"/>
    <w:rsid w:val="00253C63"/>
    <w:rsid w:val="00253E13"/>
    <w:rsid w:val="00254728"/>
    <w:rsid w:val="002548B2"/>
    <w:rsid w:val="00254D47"/>
    <w:rsid w:val="00254D68"/>
    <w:rsid w:val="00254F95"/>
    <w:rsid w:val="0025520B"/>
    <w:rsid w:val="00255219"/>
    <w:rsid w:val="002552DF"/>
    <w:rsid w:val="00255B43"/>
    <w:rsid w:val="00255F58"/>
    <w:rsid w:val="00256711"/>
    <w:rsid w:val="00256F01"/>
    <w:rsid w:val="00257218"/>
    <w:rsid w:val="0025724F"/>
    <w:rsid w:val="0025733D"/>
    <w:rsid w:val="002576E7"/>
    <w:rsid w:val="0025789F"/>
    <w:rsid w:val="00257F13"/>
    <w:rsid w:val="00257F4C"/>
    <w:rsid w:val="00257FC4"/>
    <w:rsid w:val="002600A1"/>
    <w:rsid w:val="00260B34"/>
    <w:rsid w:val="00260CEF"/>
    <w:rsid w:val="00260FD1"/>
    <w:rsid w:val="002616D3"/>
    <w:rsid w:val="0026195D"/>
    <w:rsid w:val="00261A66"/>
    <w:rsid w:val="00261B38"/>
    <w:rsid w:val="00261B80"/>
    <w:rsid w:val="00261F7E"/>
    <w:rsid w:val="00262776"/>
    <w:rsid w:val="0026302D"/>
    <w:rsid w:val="00263035"/>
    <w:rsid w:val="00263241"/>
    <w:rsid w:val="00263657"/>
    <w:rsid w:val="002637CF"/>
    <w:rsid w:val="00263943"/>
    <w:rsid w:val="00263969"/>
    <w:rsid w:val="00263B6E"/>
    <w:rsid w:val="00263D0F"/>
    <w:rsid w:val="00263D2A"/>
    <w:rsid w:val="002642C9"/>
    <w:rsid w:val="0026470C"/>
    <w:rsid w:val="00264741"/>
    <w:rsid w:val="00264845"/>
    <w:rsid w:val="00264867"/>
    <w:rsid w:val="002648DC"/>
    <w:rsid w:val="0026492A"/>
    <w:rsid w:val="00264C0C"/>
    <w:rsid w:val="00264CA4"/>
    <w:rsid w:val="00264E14"/>
    <w:rsid w:val="0026510F"/>
    <w:rsid w:val="00265268"/>
    <w:rsid w:val="002652DF"/>
    <w:rsid w:val="002653A0"/>
    <w:rsid w:val="00265489"/>
    <w:rsid w:val="0026558D"/>
    <w:rsid w:val="002655FC"/>
    <w:rsid w:val="00266088"/>
    <w:rsid w:val="00266559"/>
    <w:rsid w:val="00266841"/>
    <w:rsid w:val="00266A00"/>
    <w:rsid w:val="00266A83"/>
    <w:rsid w:val="00267257"/>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25B"/>
    <w:rsid w:val="00272334"/>
    <w:rsid w:val="00272755"/>
    <w:rsid w:val="002727C0"/>
    <w:rsid w:val="0027286B"/>
    <w:rsid w:val="00272AF5"/>
    <w:rsid w:val="00272B6A"/>
    <w:rsid w:val="00272E29"/>
    <w:rsid w:val="00273386"/>
    <w:rsid w:val="0027386C"/>
    <w:rsid w:val="002738C9"/>
    <w:rsid w:val="00273F49"/>
    <w:rsid w:val="0027413F"/>
    <w:rsid w:val="0027433E"/>
    <w:rsid w:val="002744E4"/>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078"/>
    <w:rsid w:val="00281149"/>
    <w:rsid w:val="002813AA"/>
    <w:rsid w:val="00281C04"/>
    <w:rsid w:val="00281E15"/>
    <w:rsid w:val="0028219D"/>
    <w:rsid w:val="00282306"/>
    <w:rsid w:val="00282713"/>
    <w:rsid w:val="00282A39"/>
    <w:rsid w:val="00282CF9"/>
    <w:rsid w:val="00282F7B"/>
    <w:rsid w:val="002831EB"/>
    <w:rsid w:val="00283212"/>
    <w:rsid w:val="00283324"/>
    <w:rsid w:val="0028341D"/>
    <w:rsid w:val="00283432"/>
    <w:rsid w:val="002837E1"/>
    <w:rsid w:val="00283DE1"/>
    <w:rsid w:val="00284037"/>
    <w:rsid w:val="00284EB8"/>
    <w:rsid w:val="00284F4A"/>
    <w:rsid w:val="00284FE1"/>
    <w:rsid w:val="002850CC"/>
    <w:rsid w:val="0028510A"/>
    <w:rsid w:val="002859E6"/>
    <w:rsid w:val="00285AB1"/>
    <w:rsid w:val="00285C1B"/>
    <w:rsid w:val="00285DB7"/>
    <w:rsid w:val="00285E56"/>
    <w:rsid w:val="002861A0"/>
    <w:rsid w:val="00286519"/>
    <w:rsid w:val="002869E5"/>
    <w:rsid w:val="00286C15"/>
    <w:rsid w:val="00286CEC"/>
    <w:rsid w:val="0028762D"/>
    <w:rsid w:val="002877BF"/>
    <w:rsid w:val="00287B33"/>
    <w:rsid w:val="00287D5E"/>
    <w:rsid w:val="0029008A"/>
    <w:rsid w:val="0029009A"/>
    <w:rsid w:val="00290224"/>
    <w:rsid w:val="002909A1"/>
    <w:rsid w:val="00290A0D"/>
    <w:rsid w:val="002916A4"/>
    <w:rsid w:val="00291BB3"/>
    <w:rsid w:val="00291FBF"/>
    <w:rsid w:val="00292083"/>
    <w:rsid w:val="002920AC"/>
    <w:rsid w:val="00292936"/>
    <w:rsid w:val="00292941"/>
    <w:rsid w:val="00292A23"/>
    <w:rsid w:val="00292A86"/>
    <w:rsid w:val="00292D0B"/>
    <w:rsid w:val="00292FB3"/>
    <w:rsid w:val="00293309"/>
    <w:rsid w:val="002934A7"/>
    <w:rsid w:val="00293B15"/>
    <w:rsid w:val="00293B26"/>
    <w:rsid w:val="00293C4C"/>
    <w:rsid w:val="00293D11"/>
    <w:rsid w:val="00294133"/>
    <w:rsid w:val="0029413C"/>
    <w:rsid w:val="00294143"/>
    <w:rsid w:val="002943E0"/>
    <w:rsid w:val="0029441F"/>
    <w:rsid w:val="00294B04"/>
    <w:rsid w:val="0029502C"/>
    <w:rsid w:val="0029507F"/>
    <w:rsid w:val="00295167"/>
    <w:rsid w:val="00295629"/>
    <w:rsid w:val="00295798"/>
    <w:rsid w:val="0029588C"/>
    <w:rsid w:val="00295942"/>
    <w:rsid w:val="00295ACB"/>
    <w:rsid w:val="00295AFD"/>
    <w:rsid w:val="002960EF"/>
    <w:rsid w:val="00296632"/>
    <w:rsid w:val="002968AB"/>
    <w:rsid w:val="00296BEC"/>
    <w:rsid w:val="00296CDF"/>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EB8"/>
    <w:rsid w:val="002A2F3D"/>
    <w:rsid w:val="002A2FEA"/>
    <w:rsid w:val="002A31CD"/>
    <w:rsid w:val="002A321F"/>
    <w:rsid w:val="002A3766"/>
    <w:rsid w:val="002A4A46"/>
    <w:rsid w:val="002A4C22"/>
    <w:rsid w:val="002A518C"/>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002"/>
    <w:rsid w:val="002B001B"/>
    <w:rsid w:val="002B01D1"/>
    <w:rsid w:val="002B0243"/>
    <w:rsid w:val="002B0435"/>
    <w:rsid w:val="002B079B"/>
    <w:rsid w:val="002B0D22"/>
    <w:rsid w:val="002B0E6C"/>
    <w:rsid w:val="002B10AB"/>
    <w:rsid w:val="002B1257"/>
    <w:rsid w:val="002B143B"/>
    <w:rsid w:val="002B1446"/>
    <w:rsid w:val="002B16EF"/>
    <w:rsid w:val="002B1898"/>
    <w:rsid w:val="002B1938"/>
    <w:rsid w:val="002B1AE2"/>
    <w:rsid w:val="002B1C03"/>
    <w:rsid w:val="002B1C25"/>
    <w:rsid w:val="002B1EDC"/>
    <w:rsid w:val="002B245C"/>
    <w:rsid w:val="002B2854"/>
    <w:rsid w:val="002B29F6"/>
    <w:rsid w:val="002B2F69"/>
    <w:rsid w:val="002B2F98"/>
    <w:rsid w:val="002B3264"/>
    <w:rsid w:val="002B33E2"/>
    <w:rsid w:val="002B35C4"/>
    <w:rsid w:val="002B371A"/>
    <w:rsid w:val="002B38AE"/>
    <w:rsid w:val="002B399D"/>
    <w:rsid w:val="002B3A6B"/>
    <w:rsid w:val="002B3B4F"/>
    <w:rsid w:val="002B3CC6"/>
    <w:rsid w:val="002B4122"/>
    <w:rsid w:val="002B43D7"/>
    <w:rsid w:val="002B45F4"/>
    <w:rsid w:val="002B47AB"/>
    <w:rsid w:val="002B4958"/>
    <w:rsid w:val="002B4BD8"/>
    <w:rsid w:val="002B4F56"/>
    <w:rsid w:val="002B50F5"/>
    <w:rsid w:val="002B54C7"/>
    <w:rsid w:val="002B5E6A"/>
    <w:rsid w:val="002B6144"/>
    <w:rsid w:val="002B627A"/>
    <w:rsid w:val="002B6417"/>
    <w:rsid w:val="002B64BE"/>
    <w:rsid w:val="002B75FD"/>
    <w:rsid w:val="002B77C5"/>
    <w:rsid w:val="002B7F3E"/>
    <w:rsid w:val="002B7FB8"/>
    <w:rsid w:val="002C01C2"/>
    <w:rsid w:val="002C03C6"/>
    <w:rsid w:val="002C06C7"/>
    <w:rsid w:val="002C0816"/>
    <w:rsid w:val="002C0A2F"/>
    <w:rsid w:val="002C0ABA"/>
    <w:rsid w:val="002C0B07"/>
    <w:rsid w:val="002C0D55"/>
    <w:rsid w:val="002C0EF1"/>
    <w:rsid w:val="002C103A"/>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0F7"/>
    <w:rsid w:val="002C54B0"/>
    <w:rsid w:val="002C54DE"/>
    <w:rsid w:val="002C5B75"/>
    <w:rsid w:val="002C5BCA"/>
    <w:rsid w:val="002C623B"/>
    <w:rsid w:val="002C643E"/>
    <w:rsid w:val="002C64C7"/>
    <w:rsid w:val="002C71D8"/>
    <w:rsid w:val="002C74E3"/>
    <w:rsid w:val="002C74EE"/>
    <w:rsid w:val="002C759F"/>
    <w:rsid w:val="002C75FB"/>
    <w:rsid w:val="002C76BB"/>
    <w:rsid w:val="002C773D"/>
    <w:rsid w:val="002C774B"/>
    <w:rsid w:val="002C7880"/>
    <w:rsid w:val="002C78AF"/>
    <w:rsid w:val="002C7C3D"/>
    <w:rsid w:val="002C7E29"/>
    <w:rsid w:val="002C7E8E"/>
    <w:rsid w:val="002C7EB2"/>
    <w:rsid w:val="002D0098"/>
    <w:rsid w:val="002D0548"/>
    <w:rsid w:val="002D0874"/>
    <w:rsid w:val="002D0DD7"/>
    <w:rsid w:val="002D0EE9"/>
    <w:rsid w:val="002D0F7A"/>
    <w:rsid w:val="002D13AB"/>
    <w:rsid w:val="002D144C"/>
    <w:rsid w:val="002D1576"/>
    <w:rsid w:val="002D1628"/>
    <w:rsid w:val="002D174C"/>
    <w:rsid w:val="002D1B21"/>
    <w:rsid w:val="002D1B45"/>
    <w:rsid w:val="002D1BC9"/>
    <w:rsid w:val="002D1DBD"/>
    <w:rsid w:val="002D207E"/>
    <w:rsid w:val="002D21F6"/>
    <w:rsid w:val="002D2397"/>
    <w:rsid w:val="002D2464"/>
    <w:rsid w:val="002D256A"/>
    <w:rsid w:val="002D2934"/>
    <w:rsid w:val="002D2B79"/>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1F"/>
    <w:rsid w:val="002D50DB"/>
    <w:rsid w:val="002D511C"/>
    <w:rsid w:val="002D5120"/>
    <w:rsid w:val="002D5188"/>
    <w:rsid w:val="002D5AFF"/>
    <w:rsid w:val="002D5B97"/>
    <w:rsid w:val="002D5BAD"/>
    <w:rsid w:val="002D5DA0"/>
    <w:rsid w:val="002D5EA4"/>
    <w:rsid w:val="002D5FFD"/>
    <w:rsid w:val="002D63CE"/>
    <w:rsid w:val="002D6785"/>
    <w:rsid w:val="002D681A"/>
    <w:rsid w:val="002D69F4"/>
    <w:rsid w:val="002D6A01"/>
    <w:rsid w:val="002D70FB"/>
    <w:rsid w:val="002D7274"/>
    <w:rsid w:val="002D76AA"/>
    <w:rsid w:val="002D786A"/>
    <w:rsid w:val="002D78C4"/>
    <w:rsid w:val="002D7A77"/>
    <w:rsid w:val="002D7CB5"/>
    <w:rsid w:val="002D7CDB"/>
    <w:rsid w:val="002D7E03"/>
    <w:rsid w:val="002D7FE9"/>
    <w:rsid w:val="002E047B"/>
    <w:rsid w:val="002E0D65"/>
    <w:rsid w:val="002E0DB2"/>
    <w:rsid w:val="002E0E9F"/>
    <w:rsid w:val="002E1CA6"/>
    <w:rsid w:val="002E1E28"/>
    <w:rsid w:val="002E24A0"/>
    <w:rsid w:val="002E2E87"/>
    <w:rsid w:val="002E36D2"/>
    <w:rsid w:val="002E3B6C"/>
    <w:rsid w:val="002E3C48"/>
    <w:rsid w:val="002E3C78"/>
    <w:rsid w:val="002E414C"/>
    <w:rsid w:val="002E44A4"/>
    <w:rsid w:val="002E4D1F"/>
    <w:rsid w:val="002E501A"/>
    <w:rsid w:val="002E51C8"/>
    <w:rsid w:val="002E5477"/>
    <w:rsid w:val="002E54AD"/>
    <w:rsid w:val="002E582A"/>
    <w:rsid w:val="002E58BA"/>
    <w:rsid w:val="002E5960"/>
    <w:rsid w:val="002E599E"/>
    <w:rsid w:val="002E5CB4"/>
    <w:rsid w:val="002E5D01"/>
    <w:rsid w:val="002E60D4"/>
    <w:rsid w:val="002E62AB"/>
    <w:rsid w:val="002E6699"/>
    <w:rsid w:val="002E6AC3"/>
    <w:rsid w:val="002E6E15"/>
    <w:rsid w:val="002E6E59"/>
    <w:rsid w:val="002E6F4C"/>
    <w:rsid w:val="002E7155"/>
    <w:rsid w:val="002E76A7"/>
    <w:rsid w:val="002E78B9"/>
    <w:rsid w:val="002F0235"/>
    <w:rsid w:val="002F0299"/>
    <w:rsid w:val="002F037D"/>
    <w:rsid w:val="002F03E8"/>
    <w:rsid w:val="002F03FD"/>
    <w:rsid w:val="002F0C95"/>
    <w:rsid w:val="002F0DF2"/>
    <w:rsid w:val="002F0F80"/>
    <w:rsid w:val="002F12D3"/>
    <w:rsid w:val="002F174F"/>
    <w:rsid w:val="002F1B03"/>
    <w:rsid w:val="002F2279"/>
    <w:rsid w:val="002F24B5"/>
    <w:rsid w:val="002F2924"/>
    <w:rsid w:val="002F2BF6"/>
    <w:rsid w:val="002F2F49"/>
    <w:rsid w:val="002F32AB"/>
    <w:rsid w:val="002F3CD7"/>
    <w:rsid w:val="002F3D86"/>
    <w:rsid w:val="002F4219"/>
    <w:rsid w:val="002F42EF"/>
    <w:rsid w:val="002F46BC"/>
    <w:rsid w:val="002F4A69"/>
    <w:rsid w:val="002F4B22"/>
    <w:rsid w:val="002F4B6F"/>
    <w:rsid w:val="002F5563"/>
    <w:rsid w:val="002F5987"/>
    <w:rsid w:val="002F59A3"/>
    <w:rsid w:val="002F5C6E"/>
    <w:rsid w:val="002F6388"/>
    <w:rsid w:val="002F63EB"/>
    <w:rsid w:val="002F6ABF"/>
    <w:rsid w:val="002F6D1C"/>
    <w:rsid w:val="002F6EC1"/>
    <w:rsid w:val="002F70F5"/>
    <w:rsid w:val="002F71A7"/>
    <w:rsid w:val="002F7895"/>
    <w:rsid w:val="002F7C57"/>
    <w:rsid w:val="002F7C79"/>
    <w:rsid w:val="0030064C"/>
    <w:rsid w:val="003006CA"/>
    <w:rsid w:val="003007A9"/>
    <w:rsid w:val="00300AD5"/>
    <w:rsid w:val="00300B05"/>
    <w:rsid w:val="00300DA2"/>
    <w:rsid w:val="00300E39"/>
    <w:rsid w:val="00300F6A"/>
    <w:rsid w:val="003012F3"/>
    <w:rsid w:val="003013ED"/>
    <w:rsid w:val="00301587"/>
    <w:rsid w:val="00301872"/>
    <w:rsid w:val="00301A8B"/>
    <w:rsid w:val="00301BE3"/>
    <w:rsid w:val="00302213"/>
    <w:rsid w:val="003023DD"/>
    <w:rsid w:val="00302872"/>
    <w:rsid w:val="00302956"/>
    <w:rsid w:val="00302CF5"/>
    <w:rsid w:val="00302DD9"/>
    <w:rsid w:val="00302ED8"/>
    <w:rsid w:val="00302F87"/>
    <w:rsid w:val="0030354E"/>
    <w:rsid w:val="003037B0"/>
    <w:rsid w:val="00303C4E"/>
    <w:rsid w:val="00304125"/>
    <w:rsid w:val="0030415E"/>
    <w:rsid w:val="003048A4"/>
    <w:rsid w:val="00304BC6"/>
    <w:rsid w:val="00304D40"/>
    <w:rsid w:val="00305022"/>
    <w:rsid w:val="00305059"/>
    <w:rsid w:val="0030506A"/>
    <w:rsid w:val="00305133"/>
    <w:rsid w:val="00305374"/>
    <w:rsid w:val="0030542D"/>
    <w:rsid w:val="003055E8"/>
    <w:rsid w:val="003059BA"/>
    <w:rsid w:val="00305A2E"/>
    <w:rsid w:val="00305DAE"/>
    <w:rsid w:val="00306049"/>
    <w:rsid w:val="003065D5"/>
    <w:rsid w:val="003065E5"/>
    <w:rsid w:val="003066BD"/>
    <w:rsid w:val="0030675D"/>
    <w:rsid w:val="003067B7"/>
    <w:rsid w:val="003068C1"/>
    <w:rsid w:val="003068CA"/>
    <w:rsid w:val="003069B8"/>
    <w:rsid w:val="00306CAD"/>
    <w:rsid w:val="00306CC7"/>
    <w:rsid w:val="00306D83"/>
    <w:rsid w:val="00306E6C"/>
    <w:rsid w:val="00307CB6"/>
    <w:rsid w:val="00307E88"/>
    <w:rsid w:val="00310591"/>
    <w:rsid w:val="003106E8"/>
    <w:rsid w:val="00310CBC"/>
    <w:rsid w:val="00310CC0"/>
    <w:rsid w:val="003111AB"/>
    <w:rsid w:val="003115A1"/>
    <w:rsid w:val="0031179D"/>
    <w:rsid w:val="00311BD2"/>
    <w:rsid w:val="0031211F"/>
    <w:rsid w:val="00312411"/>
    <w:rsid w:val="00312B91"/>
    <w:rsid w:val="00312F37"/>
    <w:rsid w:val="00313766"/>
    <w:rsid w:val="00313A06"/>
    <w:rsid w:val="00313BF8"/>
    <w:rsid w:val="00313CDC"/>
    <w:rsid w:val="00313D02"/>
    <w:rsid w:val="00313D5B"/>
    <w:rsid w:val="00313F6C"/>
    <w:rsid w:val="0031424B"/>
    <w:rsid w:val="0031431F"/>
    <w:rsid w:val="003144CA"/>
    <w:rsid w:val="0031481F"/>
    <w:rsid w:val="00314B22"/>
    <w:rsid w:val="00314BF7"/>
    <w:rsid w:val="003152E9"/>
    <w:rsid w:val="003155BD"/>
    <w:rsid w:val="003159C4"/>
    <w:rsid w:val="00315A77"/>
    <w:rsid w:val="00315B66"/>
    <w:rsid w:val="00315BD4"/>
    <w:rsid w:val="003161EC"/>
    <w:rsid w:val="003163A5"/>
    <w:rsid w:val="00316825"/>
    <w:rsid w:val="003168CE"/>
    <w:rsid w:val="00317555"/>
    <w:rsid w:val="003178AF"/>
    <w:rsid w:val="00317A17"/>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257"/>
    <w:rsid w:val="00323541"/>
    <w:rsid w:val="003239D7"/>
    <w:rsid w:val="00323C4F"/>
    <w:rsid w:val="003245D3"/>
    <w:rsid w:val="00324683"/>
    <w:rsid w:val="00324785"/>
    <w:rsid w:val="00324972"/>
    <w:rsid w:val="00324F60"/>
    <w:rsid w:val="00325144"/>
    <w:rsid w:val="00325494"/>
    <w:rsid w:val="0032554F"/>
    <w:rsid w:val="00325690"/>
    <w:rsid w:val="003256D7"/>
    <w:rsid w:val="00326268"/>
    <w:rsid w:val="003262A0"/>
    <w:rsid w:val="0032677C"/>
    <w:rsid w:val="00326923"/>
    <w:rsid w:val="00326AEA"/>
    <w:rsid w:val="00326B68"/>
    <w:rsid w:val="003273C4"/>
    <w:rsid w:val="0032768A"/>
    <w:rsid w:val="00327745"/>
    <w:rsid w:val="00327806"/>
    <w:rsid w:val="00327A99"/>
    <w:rsid w:val="00327F03"/>
    <w:rsid w:val="00327FA7"/>
    <w:rsid w:val="0033005C"/>
    <w:rsid w:val="0033059F"/>
    <w:rsid w:val="0033066E"/>
    <w:rsid w:val="00330EF4"/>
    <w:rsid w:val="00330F1E"/>
    <w:rsid w:val="00330FA1"/>
    <w:rsid w:val="00331130"/>
    <w:rsid w:val="003316B5"/>
    <w:rsid w:val="003316D0"/>
    <w:rsid w:val="0033177D"/>
    <w:rsid w:val="00331C12"/>
    <w:rsid w:val="00331D90"/>
    <w:rsid w:val="00331E5A"/>
    <w:rsid w:val="00331FCE"/>
    <w:rsid w:val="00331FEA"/>
    <w:rsid w:val="003320B8"/>
    <w:rsid w:val="0033213F"/>
    <w:rsid w:val="0033225D"/>
    <w:rsid w:val="00332350"/>
    <w:rsid w:val="003326F9"/>
    <w:rsid w:val="00332D2C"/>
    <w:rsid w:val="00332D2D"/>
    <w:rsid w:val="00332D39"/>
    <w:rsid w:val="00332D69"/>
    <w:rsid w:val="00332D9C"/>
    <w:rsid w:val="00332F41"/>
    <w:rsid w:val="003330E4"/>
    <w:rsid w:val="00333123"/>
    <w:rsid w:val="00333136"/>
    <w:rsid w:val="00333207"/>
    <w:rsid w:val="0033320D"/>
    <w:rsid w:val="00333401"/>
    <w:rsid w:val="00333666"/>
    <w:rsid w:val="003336DF"/>
    <w:rsid w:val="003337BB"/>
    <w:rsid w:val="00333995"/>
    <w:rsid w:val="00333A37"/>
    <w:rsid w:val="00333AE4"/>
    <w:rsid w:val="00333C8A"/>
    <w:rsid w:val="00333D03"/>
    <w:rsid w:val="003344D7"/>
    <w:rsid w:val="003347A8"/>
    <w:rsid w:val="00334CA8"/>
    <w:rsid w:val="00334EE2"/>
    <w:rsid w:val="003353E5"/>
    <w:rsid w:val="003354E9"/>
    <w:rsid w:val="00335596"/>
    <w:rsid w:val="0033560E"/>
    <w:rsid w:val="00335AC1"/>
    <w:rsid w:val="0033612F"/>
    <w:rsid w:val="00336480"/>
    <w:rsid w:val="00336654"/>
    <w:rsid w:val="00336849"/>
    <w:rsid w:val="00336881"/>
    <w:rsid w:val="00336B88"/>
    <w:rsid w:val="003371C6"/>
    <w:rsid w:val="0033770B"/>
    <w:rsid w:val="00337776"/>
    <w:rsid w:val="003379D2"/>
    <w:rsid w:val="0034014A"/>
    <w:rsid w:val="003401C0"/>
    <w:rsid w:val="00340251"/>
    <w:rsid w:val="00340A7F"/>
    <w:rsid w:val="00341024"/>
    <w:rsid w:val="0034142F"/>
    <w:rsid w:val="0034152A"/>
    <w:rsid w:val="003418E4"/>
    <w:rsid w:val="00341AA7"/>
    <w:rsid w:val="00341BBC"/>
    <w:rsid w:val="00341DB2"/>
    <w:rsid w:val="00341E82"/>
    <w:rsid w:val="0034230C"/>
    <w:rsid w:val="003425E0"/>
    <w:rsid w:val="003426E7"/>
    <w:rsid w:val="00342901"/>
    <w:rsid w:val="0034293B"/>
    <w:rsid w:val="00342B23"/>
    <w:rsid w:val="00342D59"/>
    <w:rsid w:val="00342D66"/>
    <w:rsid w:val="00342E19"/>
    <w:rsid w:val="00342F28"/>
    <w:rsid w:val="00342FC3"/>
    <w:rsid w:val="0034351B"/>
    <w:rsid w:val="003436E0"/>
    <w:rsid w:val="00343A00"/>
    <w:rsid w:val="0034425A"/>
    <w:rsid w:val="00344574"/>
    <w:rsid w:val="00344B42"/>
    <w:rsid w:val="00344CE5"/>
    <w:rsid w:val="00344DD5"/>
    <w:rsid w:val="003450AE"/>
    <w:rsid w:val="003459C2"/>
    <w:rsid w:val="00345B53"/>
    <w:rsid w:val="0034628B"/>
    <w:rsid w:val="00346508"/>
    <w:rsid w:val="00346542"/>
    <w:rsid w:val="003467B7"/>
    <w:rsid w:val="00346A6A"/>
    <w:rsid w:val="00346AED"/>
    <w:rsid w:val="00346B14"/>
    <w:rsid w:val="00346EB9"/>
    <w:rsid w:val="00346F11"/>
    <w:rsid w:val="003474F2"/>
    <w:rsid w:val="0034766A"/>
    <w:rsid w:val="00347E85"/>
    <w:rsid w:val="00347F82"/>
    <w:rsid w:val="00350935"/>
    <w:rsid w:val="00350A4B"/>
    <w:rsid w:val="00350A6D"/>
    <w:rsid w:val="00350C9F"/>
    <w:rsid w:val="00350CD2"/>
    <w:rsid w:val="0035103D"/>
    <w:rsid w:val="003511C3"/>
    <w:rsid w:val="0035131F"/>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77"/>
    <w:rsid w:val="00354F8D"/>
    <w:rsid w:val="003550FB"/>
    <w:rsid w:val="003551D9"/>
    <w:rsid w:val="00355620"/>
    <w:rsid w:val="00355B8D"/>
    <w:rsid w:val="00355DE8"/>
    <w:rsid w:val="003560A9"/>
    <w:rsid w:val="00356133"/>
    <w:rsid w:val="00356202"/>
    <w:rsid w:val="0035660E"/>
    <w:rsid w:val="00356D68"/>
    <w:rsid w:val="00356E92"/>
    <w:rsid w:val="00357291"/>
    <w:rsid w:val="00357901"/>
    <w:rsid w:val="00357934"/>
    <w:rsid w:val="003579F8"/>
    <w:rsid w:val="00357C21"/>
    <w:rsid w:val="00357C2B"/>
    <w:rsid w:val="00357C39"/>
    <w:rsid w:val="00360223"/>
    <w:rsid w:val="00360397"/>
    <w:rsid w:val="003608F5"/>
    <w:rsid w:val="00360D7E"/>
    <w:rsid w:val="00360EE5"/>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DFF"/>
    <w:rsid w:val="00364F3D"/>
    <w:rsid w:val="003650DB"/>
    <w:rsid w:val="00365141"/>
    <w:rsid w:val="00365315"/>
    <w:rsid w:val="00365715"/>
    <w:rsid w:val="0036574B"/>
    <w:rsid w:val="00365947"/>
    <w:rsid w:val="00365CCB"/>
    <w:rsid w:val="00365E81"/>
    <w:rsid w:val="0036625E"/>
    <w:rsid w:val="003663B5"/>
    <w:rsid w:val="00366A11"/>
    <w:rsid w:val="0036707D"/>
    <w:rsid w:val="00367577"/>
    <w:rsid w:val="00367644"/>
    <w:rsid w:val="003677B5"/>
    <w:rsid w:val="003677C0"/>
    <w:rsid w:val="00367DDF"/>
    <w:rsid w:val="00367E92"/>
    <w:rsid w:val="003707D4"/>
    <w:rsid w:val="00370949"/>
    <w:rsid w:val="00370BBD"/>
    <w:rsid w:val="00370C80"/>
    <w:rsid w:val="00371171"/>
    <w:rsid w:val="003711FE"/>
    <w:rsid w:val="00371259"/>
    <w:rsid w:val="0037137F"/>
    <w:rsid w:val="0037165E"/>
    <w:rsid w:val="00371749"/>
    <w:rsid w:val="003718A5"/>
    <w:rsid w:val="00371949"/>
    <w:rsid w:val="00371A3C"/>
    <w:rsid w:val="00371E34"/>
    <w:rsid w:val="00372099"/>
    <w:rsid w:val="003720DB"/>
    <w:rsid w:val="00372A8D"/>
    <w:rsid w:val="00372B82"/>
    <w:rsid w:val="00372D09"/>
    <w:rsid w:val="0037334A"/>
    <w:rsid w:val="00373785"/>
    <w:rsid w:val="003738AF"/>
    <w:rsid w:val="003739EE"/>
    <w:rsid w:val="00373B90"/>
    <w:rsid w:val="00373E40"/>
    <w:rsid w:val="0037413F"/>
    <w:rsid w:val="00374245"/>
    <w:rsid w:val="0037443E"/>
    <w:rsid w:val="00374674"/>
    <w:rsid w:val="0037483E"/>
    <w:rsid w:val="0037533B"/>
    <w:rsid w:val="00375448"/>
    <w:rsid w:val="00375790"/>
    <w:rsid w:val="00375A16"/>
    <w:rsid w:val="00375A6F"/>
    <w:rsid w:val="00375BA6"/>
    <w:rsid w:val="00375ED6"/>
    <w:rsid w:val="00376291"/>
    <w:rsid w:val="00376384"/>
    <w:rsid w:val="003767AE"/>
    <w:rsid w:val="003767EB"/>
    <w:rsid w:val="00376C66"/>
    <w:rsid w:val="00376F06"/>
    <w:rsid w:val="00377424"/>
    <w:rsid w:val="00377A61"/>
    <w:rsid w:val="00377AAE"/>
    <w:rsid w:val="00377BD6"/>
    <w:rsid w:val="00377F1A"/>
    <w:rsid w:val="003805DD"/>
    <w:rsid w:val="00380903"/>
    <w:rsid w:val="00380C74"/>
    <w:rsid w:val="00380E9C"/>
    <w:rsid w:val="0038148E"/>
    <w:rsid w:val="00381886"/>
    <w:rsid w:val="00381979"/>
    <w:rsid w:val="0038199F"/>
    <w:rsid w:val="00381BCB"/>
    <w:rsid w:val="00381D6F"/>
    <w:rsid w:val="003821D3"/>
    <w:rsid w:val="00382550"/>
    <w:rsid w:val="00382556"/>
    <w:rsid w:val="00382E62"/>
    <w:rsid w:val="0038350C"/>
    <w:rsid w:val="003835C0"/>
    <w:rsid w:val="003835E9"/>
    <w:rsid w:val="003839C6"/>
    <w:rsid w:val="00383B9E"/>
    <w:rsid w:val="00383F22"/>
    <w:rsid w:val="0038431A"/>
    <w:rsid w:val="003844A7"/>
    <w:rsid w:val="0038467D"/>
    <w:rsid w:val="00384A72"/>
    <w:rsid w:val="00384AA7"/>
    <w:rsid w:val="00384BC9"/>
    <w:rsid w:val="00384CFA"/>
    <w:rsid w:val="00385121"/>
    <w:rsid w:val="00385533"/>
    <w:rsid w:val="00385A22"/>
    <w:rsid w:val="003860A8"/>
    <w:rsid w:val="00386186"/>
    <w:rsid w:val="003863E3"/>
    <w:rsid w:val="003865BE"/>
    <w:rsid w:val="003868D9"/>
    <w:rsid w:val="00386BAA"/>
    <w:rsid w:val="00386C9F"/>
    <w:rsid w:val="00387203"/>
    <w:rsid w:val="00387256"/>
    <w:rsid w:val="0038736A"/>
    <w:rsid w:val="00387506"/>
    <w:rsid w:val="003902E7"/>
    <w:rsid w:val="00390507"/>
    <w:rsid w:val="003905ED"/>
    <w:rsid w:val="0039073A"/>
    <w:rsid w:val="00390927"/>
    <w:rsid w:val="003909EE"/>
    <w:rsid w:val="00390F46"/>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443"/>
    <w:rsid w:val="003946B1"/>
    <w:rsid w:val="00394899"/>
    <w:rsid w:val="003948C7"/>
    <w:rsid w:val="00394C0F"/>
    <w:rsid w:val="0039509B"/>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D46"/>
    <w:rsid w:val="00397EA7"/>
    <w:rsid w:val="003A071B"/>
    <w:rsid w:val="003A0AB7"/>
    <w:rsid w:val="003A116E"/>
    <w:rsid w:val="003A142D"/>
    <w:rsid w:val="003A150B"/>
    <w:rsid w:val="003A17DF"/>
    <w:rsid w:val="003A1B38"/>
    <w:rsid w:val="003A1CBF"/>
    <w:rsid w:val="003A1FB8"/>
    <w:rsid w:val="003A20E2"/>
    <w:rsid w:val="003A23DB"/>
    <w:rsid w:val="003A269C"/>
    <w:rsid w:val="003A2713"/>
    <w:rsid w:val="003A27EC"/>
    <w:rsid w:val="003A2BD6"/>
    <w:rsid w:val="003A2E78"/>
    <w:rsid w:val="003A3104"/>
    <w:rsid w:val="003A353D"/>
    <w:rsid w:val="003A3717"/>
    <w:rsid w:val="003A3F49"/>
    <w:rsid w:val="003A4099"/>
    <w:rsid w:val="003A465D"/>
    <w:rsid w:val="003A4674"/>
    <w:rsid w:val="003A497D"/>
    <w:rsid w:val="003A4C34"/>
    <w:rsid w:val="003A5183"/>
    <w:rsid w:val="003A518B"/>
    <w:rsid w:val="003A5324"/>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3A1"/>
    <w:rsid w:val="003B0D2D"/>
    <w:rsid w:val="003B0F13"/>
    <w:rsid w:val="003B1416"/>
    <w:rsid w:val="003B1428"/>
    <w:rsid w:val="003B1461"/>
    <w:rsid w:val="003B1844"/>
    <w:rsid w:val="003B19BA"/>
    <w:rsid w:val="003B1C51"/>
    <w:rsid w:val="003B1CCE"/>
    <w:rsid w:val="003B2152"/>
    <w:rsid w:val="003B275C"/>
    <w:rsid w:val="003B2D9D"/>
    <w:rsid w:val="003B359C"/>
    <w:rsid w:val="003B393A"/>
    <w:rsid w:val="003B3A66"/>
    <w:rsid w:val="003B3CC0"/>
    <w:rsid w:val="003B4148"/>
    <w:rsid w:val="003B4564"/>
    <w:rsid w:val="003B48FE"/>
    <w:rsid w:val="003B4A5D"/>
    <w:rsid w:val="003B4C51"/>
    <w:rsid w:val="003B501C"/>
    <w:rsid w:val="003B50E1"/>
    <w:rsid w:val="003B6292"/>
    <w:rsid w:val="003B64A9"/>
    <w:rsid w:val="003B65F4"/>
    <w:rsid w:val="003B662A"/>
    <w:rsid w:val="003B664E"/>
    <w:rsid w:val="003B66E7"/>
    <w:rsid w:val="003B678D"/>
    <w:rsid w:val="003B685B"/>
    <w:rsid w:val="003B689F"/>
    <w:rsid w:val="003B69FB"/>
    <w:rsid w:val="003B6DA6"/>
    <w:rsid w:val="003B7188"/>
    <w:rsid w:val="003B73E5"/>
    <w:rsid w:val="003B756F"/>
    <w:rsid w:val="003B76C7"/>
    <w:rsid w:val="003B798A"/>
    <w:rsid w:val="003B7B0D"/>
    <w:rsid w:val="003B7D71"/>
    <w:rsid w:val="003C030C"/>
    <w:rsid w:val="003C03AC"/>
    <w:rsid w:val="003C0849"/>
    <w:rsid w:val="003C10B4"/>
    <w:rsid w:val="003C1155"/>
    <w:rsid w:val="003C11F8"/>
    <w:rsid w:val="003C135F"/>
    <w:rsid w:val="003C15CE"/>
    <w:rsid w:val="003C18D7"/>
    <w:rsid w:val="003C19D0"/>
    <w:rsid w:val="003C1DEC"/>
    <w:rsid w:val="003C20FE"/>
    <w:rsid w:val="003C2988"/>
    <w:rsid w:val="003C2F8D"/>
    <w:rsid w:val="003C32B3"/>
    <w:rsid w:val="003C3CC9"/>
    <w:rsid w:val="003C3D81"/>
    <w:rsid w:val="003C3EDC"/>
    <w:rsid w:val="003C42A6"/>
    <w:rsid w:val="003C4499"/>
    <w:rsid w:val="003C4553"/>
    <w:rsid w:val="003C4930"/>
    <w:rsid w:val="003C4B8F"/>
    <w:rsid w:val="003C4E6D"/>
    <w:rsid w:val="003C4F1F"/>
    <w:rsid w:val="003C5BF7"/>
    <w:rsid w:val="003C5DD4"/>
    <w:rsid w:val="003C6139"/>
    <w:rsid w:val="003C6350"/>
    <w:rsid w:val="003C6596"/>
    <w:rsid w:val="003C6780"/>
    <w:rsid w:val="003C6BFE"/>
    <w:rsid w:val="003C6C46"/>
    <w:rsid w:val="003C6ECD"/>
    <w:rsid w:val="003C6EF9"/>
    <w:rsid w:val="003C75EE"/>
    <w:rsid w:val="003C7735"/>
    <w:rsid w:val="003C7736"/>
    <w:rsid w:val="003C79C1"/>
    <w:rsid w:val="003C7B63"/>
    <w:rsid w:val="003C7F3F"/>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0AC"/>
    <w:rsid w:val="003D36BF"/>
    <w:rsid w:val="003D37A8"/>
    <w:rsid w:val="003D37E0"/>
    <w:rsid w:val="003D3F80"/>
    <w:rsid w:val="003D41FE"/>
    <w:rsid w:val="003D427C"/>
    <w:rsid w:val="003D43A6"/>
    <w:rsid w:val="003D4713"/>
    <w:rsid w:val="003D4F6C"/>
    <w:rsid w:val="003D5495"/>
    <w:rsid w:val="003D551F"/>
    <w:rsid w:val="003D5571"/>
    <w:rsid w:val="003D57A5"/>
    <w:rsid w:val="003D58AA"/>
    <w:rsid w:val="003D5AE4"/>
    <w:rsid w:val="003D5E49"/>
    <w:rsid w:val="003D5EC3"/>
    <w:rsid w:val="003D6124"/>
    <w:rsid w:val="003D6485"/>
    <w:rsid w:val="003D68B2"/>
    <w:rsid w:val="003D68FC"/>
    <w:rsid w:val="003D6D85"/>
    <w:rsid w:val="003D6DA0"/>
    <w:rsid w:val="003D6FE2"/>
    <w:rsid w:val="003D7F9C"/>
    <w:rsid w:val="003E01C8"/>
    <w:rsid w:val="003E0413"/>
    <w:rsid w:val="003E0480"/>
    <w:rsid w:val="003E050E"/>
    <w:rsid w:val="003E0599"/>
    <w:rsid w:val="003E05E9"/>
    <w:rsid w:val="003E085D"/>
    <w:rsid w:val="003E1259"/>
    <w:rsid w:val="003E15BF"/>
    <w:rsid w:val="003E179A"/>
    <w:rsid w:val="003E17B6"/>
    <w:rsid w:val="003E187D"/>
    <w:rsid w:val="003E1928"/>
    <w:rsid w:val="003E1C5E"/>
    <w:rsid w:val="003E2457"/>
    <w:rsid w:val="003E26FC"/>
    <w:rsid w:val="003E3012"/>
    <w:rsid w:val="003E31D5"/>
    <w:rsid w:val="003E3245"/>
    <w:rsid w:val="003E32B3"/>
    <w:rsid w:val="003E3AA9"/>
    <w:rsid w:val="003E3C58"/>
    <w:rsid w:val="003E4112"/>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127"/>
    <w:rsid w:val="003E758B"/>
    <w:rsid w:val="003E7A98"/>
    <w:rsid w:val="003E7AC4"/>
    <w:rsid w:val="003E7B00"/>
    <w:rsid w:val="003E7D6C"/>
    <w:rsid w:val="003E7DE5"/>
    <w:rsid w:val="003E7EA6"/>
    <w:rsid w:val="003E7EA9"/>
    <w:rsid w:val="003E7FD5"/>
    <w:rsid w:val="003F007F"/>
    <w:rsid w:val="003F02F6"/>
    <w:rsid w:val="003F0BE8"/>
    <w:rsid w:val="003F0C4C"/>
    <w:rsid w:val="003F1551"/>
    <w:rsid w:val="003F1721"/>
    <w:rsid w:val="003F19AD"/>
    <w:rsid w:val="003F1B02"/>
    <w:rsid w:val="003F20AF"/>
    <w:rsid w:val="003F22BB"/>
    <w:rsid w:val="003F23BD"/>
    <w:rsid w:val="003F245A"/>
    <w:rsid w:val="003F266F"/>
    <w:rsid w:val="003F2A6A"/>
    <w:rsid w:val="003F2B92"/>
    <w:rsid w:val="003F3199"/>
    <w:rsid w:val="003F3345"/>
    <w:rsid w:val="003F3739"/>
    <w:rsid w:val="003F3EB7"/>
    <w:rsid w:val="003F4021"/>
    <w:rsid w:val="003F4B13"/>
    <w:rsid w:val="003F4B54"/>
    <w:rsid w:val="003F4C78"/>
    <w:rsid w:val="003F545B"/>
    <w:rsid w:val="003F54B4"/>
    <w:rsid w:val="003F5C93"/>
    <w:rsid w:val="003F5E50"/>
    <w:rsid w:val="003F602B"/>
    <w:rsid w:val="003F6495"/>
    <w:rsid w:val="003F682A"/>
    <w:rsid w:val="003F6B1C"/>
    <w:rsid w:val="003F6B41"/>
    <w:rsid w:val="003F6D28"/>
    <w:rsid w:val="003F6F48"/>
    <w:rsid w:val="003F7709"/>
    <w:rsid w:val="003F79E8"/>
    <w:rsid w:val="003F7BD1"/>
    <w:rsid w:val="003F7CE3"/>
    <w:rsid w:val="003F7D79"/>
    <w:rsid w:val="003F7ED3"/>
    <w:rsid w:val="0040066B"/>
    <w:rsid w:val="00400927"/>
    <w:rsid w:val="00400BDA"/>
    <w:rsid w:val="00400BFF"/>
    <w:rsid w:val="00400C48"/>
    <w:rsid w:val="00400C9D"/>
    <w:rsid w:val="00400DFF"/>
    <w:rsid w:val="004015DC"/>
    <w:rsid w:val="004015FD"/>
    <w:rsid w:val="0040171C"/>
    <w:rsid w:val="00401983"/>
    <w:rsid w:val="00401FA1"/>
    <w:rsid w:val="0040208A"/>
    <w:rsid w:val="00402580"/>
    <w:rsid w:val="004025E7"/>
    <w:rsid w:val="0040275A"/>
    <w:rsid w:val="00402B88"/>
    <w:rsid w:val="00402D5F"/>
    <w:rsid w:val="0040399C"/>
    <w:rsid w:val="00403BDC"/>
    <w:rsid w:val="00403D36"/>
    <w:rsid w:val="00403E0A"/>
    <w:rsid w:val="00404493"/>
    <w:rsid w:val="004045CB"/>
    <w:rsid w:val="00404BC6"/>
    <w:rsid w:val="00404BE2"/>
    <w:rsid w:val="00404EA0"/>
    <w:rsid w:val="00404F45"/>
    <w:rsid w:val="004053B9"/>
    <w:rsid w:val="00405961"/>
    <w:rsid w:val="00405A5D"/>
    <w:rsid w:val="00405A8C"/>
    <w:rsid w:val="00405C27"/>
    <w:rsid w:val="00406046"/>
    <w:rsid w:val="0040650E"/>
    <w:rsid w:val="00406585"/>
    <w:rsid w:val="004065E0"/>
    <w:rsid w:val="00406836"/>
    <w:rsid w:val="00406843"/>
    <w:rsid w:val="00406873"/>
    <w:rsid w:val="0040693F"/>
    <w:rsid w:val="00406C58"/>
    <w:rsid w:val="00406CED"/>
    <w:rsid w:val="00406EA8"/>
    <w:rsid w:val="0040710D"/>
    <w:rsid w:val="0040717E"/>
    <w:rsid w:val="004073CF"/>
    <w:rsid w:val="004076DB"/>
    <w:rsid w:val="0040792F"/>
    <w:rsid w:val="004079E8"/>
    <w:rsid w:val="0041043A"/>
    <w:rsid w:val="004111C6"/>
    <w:rsid w:val="004112F2"/>
    <w:rsid w:val="0041153A"/>
    <w:rsid w:val="0041175A"/>
    <w:rsid w:val="00411839"/>
    <w:rsid w:val="00411CCC"/>
    <w:rsid w:val="0041218E"/>
    <w:rsid w:val="00412338"/>
    <w:rsid w:val="004123D5"/>
    <w:rsid w:val="0041292A"/>
    <w:rsid w:val="00412C86"/>
    <w:rsid w:val="00413111"/>
    <w:rsid w:val="0041314D"/>
    <w:rsid w:val="0041321A"/>
    <w:rsid w:val="00413543"/>
    <w:rsid w:val="00413746"/>
    <w:rsid w:val="00413AEC"/>
    <w:rsid w:val="00413B00"/>
    <w:rsid w:val="00413C4A"/>
    <w:rsid w:val="004143F6"/>
    <w:rsid w:val="0041443B"/>
    <w:rsid w:val="00415214"/>
    <w:rsid w:val="004152C1"/>
    <w:rsid w:val="00415CF7"/>
    <w:rsid w:val="00415D07"/>
    <w:rsid w:val="00415D69"/>
    <w:rsid w:val="004162C5"/>
    <w:rsid w:val="004163DD"/>
    <w:rsid w:val="004168BA"/>
    <w:rsid w:val="00416AEB"/>
    <w:rsid w:val="00417079"/>
    <w:rsid w:val="004171AC"/>
    <w:rsid w:val="004172EF"/>
    <w:rsid w:val="004175B2"/>
    <w:rsid w:val="00417745"/>
    <w:rsid w:val="004177AD"/>
    <w:rsid w:val="0041783D"/>
    <w:rsid w:val="0041784F"/>
    <w:rsid w:val="00417887"/>
    <w:rsid w:val="00417BE5"/>
    <w:rsid w:val="00417DD0"/>
    <w:rsid w:val="0042044A"/>
    <w:rsid w:val="0042047A"/>
    <w:rsid w:val="004207DC"/>
    <w:rsid w:val="00420D07"/>
    <w:rsid w:val="00420EC5"/>
    <w:rsid w:val="00420FB4"/>
    <w:rsid w:val="00421830"/>
    <w:rsid w:val="004219DE"/>
    <w:rsid w:val="00421C4B"/>
    <w:rsid w:val="00421FFD"/>
    <w:rsid w:val="00422436"/>
    <w:rsid w:val="0042247B"/>
    <w:rsid w:val="004224B9"/>
    <w:rsid w:val="00422501"/>
    <w:rsid w:val="00422E01"/>
    <w:rsid w:val="00422ED0"/>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4A"/>
    <w:rsid w:val="004271AD"/>
    <w:rsid w:val="00427428"/>
    <w:rsid w:val="00427680"/>
    <w:rsid w:val="0042781A"/>
    <w:rsid w:val="00430422"/>
    <w:rsid w:val="0043047E"/>
    <w:rsid w:val="004313BA"/>
    <w:rsid w:val="00431E05"/>
    <w:rsid w:val="00432166"/>
    <w:rsid w:val="0043246E"/>
    <w:rsid w:val="004328B0"/>
    <w:rsid w:val="004328BC"/>
    <w:rsid w:val="00432EB9"/>
    <w:rsid w:val="00433279"/>
    <w:rsid w:val="004332F0"/>
    <w:rsid w:val="0043338E"/>
    <w:rsid w:val="0043394A"/>
    <w:rsid w:val="00433D28"/>
    <w:rsid w:val="00433EBE"/>
    <w:rsid w:val="00433FA7"/>
    <w:rsid w:val="00434289"/>
    <w:rsid w:val="00434921"/>
    <w:rsid w:val="004349EF"/>
    <w:rsid w:val="00434E4F"/>
    <w:rsid w:val="00434EA1"/>
    <w:rsid w:val="00434F91"/>
    <w:rsid w:val="00435556"/>
    <w:rsid w:val="004358D3"/>
    <w:rsid w:val="00435DD2"/>
    <w:rsid w:val="00436100"/>
    <w:rsid w:val="004361BC"/>
    <w:rsid w:val="004362F5"/>
    <w:rsid w:val="00436571"/>
    <w:rsid w:val="00436711"/>
    <w:rsid w:val="0043681F"/>
    <w:rsid w:val="00436CB9"/>
    <w:rsid w:val="00436F26"/>
    <w:rsid w:val="004371AA"/>
    <w:rsid w:val="004373CE"/>
    <w:rsid w:val="0043760B"/>
    <w:rsid w:val="0044019F"/>
    <w:rsid w:val="004401AD"/>
    <w:rsid w:val="004403CB"/>
    <w:rsid w:val="00441051"/>
    <w:rsid w:val="00441090"/>
    <w:rsid w:val="00441579"/>
    <w:rsid w:val="004416A8"/>
    <w:rsid w:val="004417FB"/>
    <w:rsid w:val="00441B07"/>
    <w:rsid w:val="0044204E"/>
    <w:rsid w:val="004421F4"/>
    <w:rsid w:val="00442631"/>
    <w:rsid w:val="00442728"/>
    <w:rsid w:val="0044274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4E75"/>
    <w:rsid w:val="004455FF"/>
    <w:rsid w:val="004456F4"/>
    <w:rsid w:val="00445776"/>
    <w:rsid w:val="004457FE"/>
    <w:rsid w:val="004458FA"/>
    <w:rsid w:val="00445CBD"/>
    <w:rsid w:val="00446017"/>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37C"/>
    <w:rsid w:val="004537B2"/>
    <w:rsid w:val="004537F8"/>
    <w:rsid w:val="004541FB"/>
    <w:rsid w:val="00454426"/>
    <w:rsid w:val="0045447D"/>
    <w:rsid w:val="004544E9"/>
    <w:rsid w:val="00454912"/>
    <w:rsid w:val="00454BF9"/>
    <w:rsid w:val="00454C10"/>
    <w:rsid w:val="00454CF1"/>
    <w:rsid w:val="00454F2D"/>
    <w:rsid w:val="00455214"/>
    <w:rsid w:val="004555B7"/>
    <w:rsid w:val="004558D4"/>
    <w:rsid w:val="00455AA1"/>
    <w:rsid w:val="00455D06"/>
    <w:rsid w:val="00455DAC"/>
    <w:rsid w:val="00455ED3"/>
    <w:rsid w:val="00455FBB"/>
    <w:rsid w:val="004563C8"/>
    <w:rsid w:val="004568F2"/>
    <w:rsid w:val="004568FE"/>
    <w:rsid w:val="0045696F"/>
    <w:rsid w:val="00456AAD"/>
    <w:rsid w:val="00457111"/>
    <w:rsid w:val="0045753E"/>
    <w:rsid w:val="00457668"/>
    <w:rsid w:val="004578DB"/>
    <w:rsid w:val="00457E41"/>
    <w:rsid w:val="00457E5A"/>
    <w:rsid w:val="00460120"/>
    <w:rsid w:val="004601F6"/>
    <w:rsid w:val="00460233"/>
    <w:rsid w:val="00460564"/>
    <w:rsid w:val="00460922"/>
    <w:rsid w:val="00460B64"/>
    <w:rsid w:val="00460D35"/>
    <w:rsid w:val="00461339"/>
    <w:rsid w:val="004617BC"/>
    <w:rsid w:val="00461DB6"/>
    <w:rsid w:val="00461FCF"/>
    <w:rsid w:val="00462360"/>
    <w:rsid w:val="0046264A"/>
    <w:rsid w:val="00462A68"/>
    <w:rsid w:val="00463078"/>
    <w:rsid w:val="00463227"/>
    <w:rsid w:val="00463420"/>
    <w:rsid w:val="004634E4"/>
    <w:rsid w:val="0046369F"/>
    <w:rsid w:val="004636CC"/>
    <w:rsid w:val="004638DA"/>
    <w:rsid w:val="00463F8F"/>
    <w:rsid w:val="00464517"/>
    <w:rsid w:val="0046473E"/>
    <w:rsid w:val="0046479B"/>
    <w:rsid w:val="0046487D"/>
    <w:rsid w:val="004648AF"/>
    <w:rsid w:val="00464F30"/>
    <w:rsid w:val="004655C0"/>
    <w:rsid w:val="00465647"/>
    <w:rsid w:val="00465971"/>
    <w:rsid w:val="00465AB4"/>
    <w:rsid w:val="00465DC5"/>
    <w:rsid w:val="00465F29"/>
    <w:rsid w:val="00466001"/>
    <w:rsid w:val="004663D8"/>
    <w:rsid w:val="0046650B"/>
    <w:rsid w:val="00466927"/>
    <w:rsid w:val="00466EBF"/>
    <w:rsid w:val="0046716C"/>
    <w:rsid w:val="0046720A"/>
    <w:rsid w:val="004676AC"/>
    <w:rsid w:val="004676C6"/>
    <w:rsid w:val="00467860"/>
    <w:rsid w:val="00467A4F"/>
    <w:rsid w:val="00467DF9"/>
    <w:rsid w:val="004702B4"/>
    <w:rsid w:val="0047038F"/>
    <w:rsid w:val="00470493"/>
    <w:rsid w:val="004707DD"/>
    <w:rsid w:val="00470834"/>
    <w:rsid w:val="00470A1B"/>
    <w:rsid w:val="00470B7B"/>
    <w:rsid w:val="00470C35"/>
    <w:rsid w:val="00470D4E"/>
    <w:rsid w:val="00471227"/>
    <w:rsid w:val="004713F3"/>
    <w:rsid w:val="00471B38"/>
    <w:rsid w:val="00471E4B"/>
    <w:rsid w:val="00471F6E"/>
    <w:rsid w:val="00472084"/>
    <w:rsid w:val="004726B4"/>
    <w:rsid w:val="00472803"/>
    <w:rsid w:val="00472B37"/>
    <w:rsid w:val="00472CB8"/>
    <w:rsid w:val="00473516"/>
    <w:rsid w:val="00473574"/>
    <w:rsid w:val="0047357E"/>
    <w:rsid w:val="00473AC9"/>
    <w:rsid w:val="00473D30"/>
    <w:rsid w:val="00473F82"/>
    <w:rsid w:val="0047418E"/>
    <w:rsid w:val="004748CB"/>
    <w:rsid w:val="00474E17"/>
    <w:rsid w:val="00474EEE"/>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1E6B"/>
    <w:rsid w:val="0048209A"/>
    <w:rsid w:val="004820FC"/>
    <w:rsid w:val="00482129"/>
    <w:rsid w:val="004824AE"/>
    <w:rsid w:val="004827E2"/>
    <w:rsid w:val="0048292F"/>
    <w:rsid w:val="00482BCA"/>
    <w:rsid w:val="00482DC7"/>
    <w:rsid w:val="00482DE5"/>
    <w:rsid w:val="004834A1"/>
    <w:rsid w:val="0048382B"/>
    <w:rsid w:val="0048425B"/>
    <w:rsid w:val="00484435"/>
    <w:rsid w:val="00484D4B"/>
    <w:rsid w:val="00484EE5"/>
    <w:rsid w:val="00484FE8"/>
    <w:rsid w:val="00485325"/>
    <w:rsid w:val="00485456"/>
    <w:rsid w:val="00485F08"/>
    <w:rsid w:val="0048660B"/>
    <w:rsid w:val="00486821"/>
    <w:rsid w:val="00486823"/>
    <w:rsid w:val="00486CB7"/>
    <w:rsid w:val="00487088"/>
    <w:rsid w:val="004875F7"/>
    <w:rsid w:val="0048765D"/>
    <w:rsid w:val="00487693"/>
    <w:rsid w:val="004879F9"/>
    <w:rsid w:val="00487BB9"/>
    <w:rsid w:val="004904DA"/>
    <w:rsid w:val="0049069B"/>
    <w:rsid w:val="00490713"/>
    <w:rsid w:val="00490A06"/>
    <w:rsid w:val="00490AB3"/>
    <w:rsid w:val="00490B17"/>
    <w:rsid w:val="00490D46"/>
    <w:rsid w:val="004914E6"/>
    <w:rsid w:val="00491B72"/>
    <w:rsid w:val="00491CE4"/>
    <w:rsid w:val="00491D40"/>
    <w:rsid w:val="00491E69"/>
    <w:rsid w:val="004921DC"/>
    <w:rsid w:val="00492577"/>
    <w:rsid w:val="004928A9"/>
    <w:rsid w:val="0049290F"/>
    <w:rsid w:val="00492934"/>
    <w:rsid w:val="004929F9"/>
    <w:rsid w:val="00492C90"/>
    <w:rsid w:val="004932D6"/>
    <w:rsid w:val="00493319"/>
    <w:rsid w:val="004935CF"/>
    <w:rsid w:val="00493B54"/>
    <w:rsid w:val="00493F44"/>
    <w:rsid w:val="0049417C"/>
    <w:rsid w:val="0049432F"/>
    <w:rsid w:val="00494544"/>
    <w:rsid w:val="0049456F"/>
    <w:rsid w:val="00494C9E"/>
    <w:rsid w:val="00494D67"/>
    <w:rsid w:val="00494D73"/>
    <w:rsid w:val="004953CD"/>
    <w:rsid w:val="00495C24"/>
    <w:rsid w:val="00495E59"/>
    <w:rsid w:val="00495FCC"/>
    <w:rsid w:val="00496253"/>
    <w:rsid w:val="00496896"/>
    <w:rsid w:val="00496908"/>
    <w:rsid w:val="00496958"/>
    <w:rsid w:val="00496DDF"/>
    <w:rsid w:val="00497028"/>
    <w:rsid w:val="004971A4"/>
    <w:rsid w:val="004974C2"/>
    <w:rsid w:val="00497738"/>
    <w:rsid w:val="00497CF2"/>
    <w:rsid w:val="00497E8E"/>
    <w:rsid w:val="004A005B"/>
    <w:rsid w:val="004A00B1"/>
    <w:rsid w:val="004A0128"/>
    <w:rsid w:val="004A0D07"/>
    <w:rsid w:val="004A0DA8"/>
    <w:rsid w:val="004A0E3E"/>
    <w:rsid w:val="004A1021"/>
    <w:rsid w:val="004A11AC"/>
    <w:rsid w:val="004A12D7"/>
    <w:rsid w:val="004A13AC"/>
    <w:rsid w:val="004A1412"/>
    <w:rsid w:val="004A179A"/>
    <w:rsid w:val="004A18D4"/>
    <w:rsid w:val="004A1C33"/>
    <w:rsid w:val="004A21C8"/>
    <w:rsid w:val="004A239B"/>
    <w:rsid w:val="004A2DF3"/>
    <w:rsid w:val="004A30E6"/>
    <w:rsid w:val="004A322A"/>
    <w:rsid w:val="004A3297"/>
    <w:rsid w:val="004A38AE"/>
    <w:rsid w:val="004A3FAD"/>
    <w:rsid w:val="004A409A"/>
    <w:rsid w:val="004A439C"/>
    <w:rsid w:val="004A480C"/>
    <w:rsid w:val="004A4D7A"/>
    <w:rsid w:val="004A4DEE"/>
    <w:rsid w:val="004A4E55"/>
    <w:rsid w:val="004A5061"/>
    <w:rsid w:val="004A52C8"/>
    <w:rsid w:val="004A543B"/>
    <w:rsid w:val="004A568A"/>
    <w:rsid w:val="004A56E4"/>
    <w:rsid w:val="004A57EF"/>
    <w:rsid w:val="004A59C2"/>
    <w:rsid w:val="004A5DE1"/>
    <w:rsid w:val="004A5FBB"/>
    <w:rsid w:val="004A6A1F"/>
    <w:rsid w:val="004A6AC6"/>
    <w:rsid w:val="004A6E17"/>
    <w:rsid w:val="004A6EBC"/>
    <w:rsid w:val="004A6FCB"/>
    <w:rsid w:val="004A74A4"/>
    <w:rsid w:val="004A7717"/>
    <w:rsid w:val="004A799C"/>
    <w:rsid w:val="004A7B05"/>
    <w:rsid w:val="004A7E7E"/>
    <w:rsid w:val="004B0135"/>
    <w:rsid w:val="004B0199"/>
    <w:rsid w:val="004B05D8"/>
    <w:rsid w:val="004B0A1A"/>
    <w:rsid w:val="004B0AFD"/>
    <w:rsid w:val="004B0B42"/>
    <w:rsid w:val="004B0E52"/>
    <w:rsid w:val="004B12FA"/>
    <w:rsid w:val="004B163C"/>
    <w:rsid w:val="004B1FB7"/>
    <w:rsid w:val="004B222D"/>
    <w:rsid w:val="004B2232"/>
    <w:rsid w:val="004B24E4"/>
    <w:rsid w:val="004B267F"/>
    <w:rsid w:val="004B2D44"/>
    <w:rsid w:val="004B2E8A"/>
    <w:rsid w:val="004B2FDF"/>
    <w:rsid w:val="004B30C9"/>
    <w:rsid w:val="004B33A7"/>
    <w:rsid w:val="004B342C"/>
    <w:rsid w:val="004B3598"/>
    <w:rsid w:val="004B3615"/>
    <w:rsid w:val="004B37A6"/>
    <w:rsid w:val="004B3936"/>
    <w:rsid w:val="004B3B89"/>
    <w:rsid w:val="004B3C35"/>
    <w:rsid w:val="004B3F66"/>
    <w:rsid w:val="004B4050"/>
    <w:rsid w:val="004B4C82"/>
    <w:rsid w:val="004B4C84"/>
    <w:rsid w:val="004B4FCA"/>
    <w:rsid w:val="004B5007"/>
    <w:rsid w:val="004B50E3"/>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D5F"/>
    <w:rsid w:val="004B7FE3"/>
    <w:rsid w:val="004C0219"/>
    <w:rsid w:val="004C06D1"/>
    <w:rsid w:val="004C08C3"/>
    <w:rsid w:val="004C0C1D"/>
    <w:rsid w:val="004C0CB3"/>
    <w:rsid w:val="004C0E69"/>
    <w:rsid w:val="004C123B"/>
    <w:rsid w:val="004C1708"/>
    <w:rsid w:val="004C1757"/>
    <w:rsid w:val="004C1B6B"/>
    <w:rsid w:val="004C1BB0"/>
    <w:rsid w:val="004C201E"/>
    <w:rsid w:val="004C208F"/>
    <w:rsid w:val="004C24AF"/>
    <w:rsid w:val="004C2667"/>
    <w:rsid w:val="004C2E55"/>
    <w:rsid w:val="004C312A"/>
    <w:rsid w:val="004C347F"/>
    <w:rsid w:val="004C3961"/>
    <w:rsid w:val="004C3D41"/>
    <w:rsid w:val="004C3F1C"/>
    <w:rsid w:val="004C45ED"/>
    <w:rsid w:val="004C4C14"/>
    <w:rsid w:val="004C5286"/>
    <w:rsid w:val="004C5516"/>
    <w:rsid w:val="004C5820"/>
    <w:rsid w:val="004C5AE5"/>
    <w:rsid w:val="004C5FEA"/>
    <w:rsid w:val="004C64C8"/>
    <w:rsid w:val="004C6DEE"/>
    <w:rsid w:val="004C73C1"/>
    <w:rsid w:val="004C7671"/>
    <w:rsid w:val="004C773D"/>
    <w:rsid w:val="004C7777"/>
    <w:rsid w:val="004C77AA"/>
    <w:rsid w:val="004C7895"/>
    <w:rsid w:val="004C7935"/>
    <w:rsid w:val="004C7E9B"/>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553"/>
    <w:rsid w:val="004D58CF"/>
    <w:rsid w:val="004D58D7"/>
    <w:rsid w:val="004D5B49"/>
    <w:rsid w:val="004D5B81"/>
    <w:rsid w:val="004D5E13"/>
    <w:rsid w:val="004D61EF"/>
    <w:rsid w:val="004D6228"/>
    <w:rsid w:val="004D62E4"/>
    <w:rsid w:val="004D63C1"/>
    <w:rsid w:val="004D651A"/>
    <w:rsid w:val="004D6942"/>
    <w:rsid w:val="004D696C"/>
    <w:rsid w:val="004D69DF"/>
    <w:rsid w:val="004D6A32"/>
    <w:rsid w:val="004D6BB0"/>
    <w:rsid w:val="004D70B0"/>
    <w:rsid w:val="004D7212"/>
    <w:rsid w:val="004D76C0"/>
    <w:rsid w:val="004D7FB2"/>
    <w:rsid w:val="004E022C"/>
    <w:rsid w:val="004E07DF"/>
    <w:rsid w:val="004E093E"/>
    <w:rsid w:val="004E18C5"/>
    <w:rsid w:val="004E19E5"/>
    <w:rsid w:val="004E1A88"/>
    <w:rsid w:val="004E1C2E"/>
    <w:rsid w:val="004E1C30"/>
    <w:rsid w:val="004E1F42"/>
    <w:rsid w:val="004E1FC9"/>
    <w:rsid w:val="004E2033"/>
    <w:rsid w:val="004E20CD"/>
    <w:rsid w:val="004E2152"/>
    <w:rsid w:val="004E2164"/>
    <w:rsid w:val="004E2183"/>
    <w:rsid w:val="004E2510"/>
    <w:rsid w:val="004E29B3"/>
    <w:rsid w:val="004E2BBC"/>
    <w:rsid w:val="004E2D81"/>
    <w:rsid w:val="004E2E7F"/>
    <w:rsid w:val="004E2EA2"/>
    <w:rsid w:val="004E2FD4"/>
    <w:rsid w:val="004E3067"/>
    <w:rsid w:val="004E3451"/>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0D5B"/>
    <w:rsid w:val="004F0E6A"/>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072"/>
    <w:rsid w:val="004F6205"/>
    <w:rsid w:val="004F6459"/>
    <w:rsid w:val="004F65EE"/>
    <w:rsid w:val="004F66C8"/>
    <w:rsid w:val="004F6739"/>
    <w:rsid w:val="004F6957"/>
    <w:rsid w:val="004F6BA1"/>
    <w:rsid w:val="004F70DC"/>
    <w:rsid w:val="004F710F"/>
    <w:rsid w:val="004F716B"/>
    <w:rsid w:val="004F75E2"/>
    <w:rsid w:val="004F77DF"/>
    <w:rsid w:val="004F79EF"/>
    <w:rsid w:val="004F79FC"/>
    <w:rsid w:val="004F7E9A"/>
    <w:rsid w:val="00500506"/>
    <w:rsid w:val="00500A5D"/>
    <w:rsid w:val="00500BAE"/>
    <w:rsid w:val="00500F4F"/>
    <w:rsid w:val="005010F1"/>
    <w:rsid w:val="00501184"/>
    <w:rsid w:val="005014D6"/>
    <w:rsid w:val="0050183A"/>
    <w:rsid w:val="00501AC0"/>
    <w:rsid w:val="00501BCD"/>
    <w:rsid w:val="00501C73"/>
    <w:rsid w:val="00501D1F"/>
    <w:rsid w:val="00501D20"/>
    <w:rsid w:val="00502044"/>
    <w:rsid w:val="00502293"/>
    <w:rsid w:val="005022B4"/>
    <w:rsid w:val="0050242B"/>
    <w:rsid w:val="0050270B"/>
    <w:rsid w:val="00502C50"/>
    <w:rsid w:val="00502D02"/>
    <w:rsid w:val="00502DA0"/>
    <w:rsid w:val="00502E2B"/>
    <w:rsid w:val="00502F32"/>
    <w:rsid w:val="005030E9"/>
    <w:rsid w:val="0050327C"/>
    <w:rsid w:val="005034C7"/>
    <w:rsid w:val="005035D0"/>
    <w:rsid w:val="00503AA7"/>
    <w:rsid w:val="00503C55"/>
    <w:rsid w:val="0050426F"/>
    <w:rsid w:val="00504294"/>
    <w:rsid w:val="00504428"/>
    <w:rsid w:val="00504CC0"/>
    <w:rsid w:val="00504EAF"/>
    <w:rsid w:val="0050510C"/>
    <w:rsid w:val="005051F9"/>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5996"/>
    <w:rsid w:val="0051607E"/>
    <w:rsid w:val="00516135"/>
    <w:rsid w:val="00516342"/>
    <w:rsid w:val="0051657B"/>
    <w:rsid w:val="00516915"/>
    <w:rsid w:val="005169E3"/>
    <w:rsid w:val="00516B05"/>
    <w:rsid w:val="00516BF9"/>
    <w:rsid w:val="00516E2B"/>
    <w:rsid w:val="00517136"/>
    <w:rsid w:val="005171D1"/>
    <w:rsid w:val="00517228"/>
    <w:rsid w:val="00517652"/>
    <w:rsid w:val="00517790"/>
    <w:rsid w:val="005177D0"/>
    <w:rsid w:val="005179C6"/>
    <w:rsid w:val="00517A97"/>
    <w:rsid w:val="00520281"/>
    <w:rsid w:val="0052062A"/>
    <w:rsid w:val="005206F2"/>
    <w:rsid w:val="005207CA"/>
    <w:rsid w:val="00520E9D"/>
    <w:rsid w:val="0052165F"/>
    <w:rsid w:val="0052193F"/>
    <w:rsid w:val="00521960"/>
    <w:rsid w:val="00521999"/>
    <w:rsid w:val="00521F07"/>
    <w:rsid w:val="0052215B"/>
    <w:rsid w:val="0052230D"/>
    <w:rsid w:val="00522920"/>
    <w:rsid w:val="005229C3"/>
    <w:rsid w:val="00522B27"/>
    <w:rsid w:val="00523070"/>
    <w:rsid w:val="00523176"/>
    <w:rsid w:val="00523268"/>
    <w:rsid w:val="00523302"/>
    <w:rsid w:val="00523A6B"/>
    <w:rsid w:val="00523D3A"/>
    <w:rsid w:val="00523E4A"/>
    <w:rsid w:val="005240C8"/>
    <w:rsid w:val="0052424C"/>
    <w:rsid w:val="00524962"/>
    <w:rsid w:val="005249CB"/>
    <w:rsid w:val="00524CF2"/>
    <w:rsid w:val="00524D54"/>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6F54"/>
    <w:rsid w:val="00527330"/>
    <w:rsid w:val="00527C0D"/>
    <w:rsid w:val="00527C19"/>
    <w:rsid w:val="0053023B"/>
    <w:rsid w:val="00530BEE"/>
    <w:rsid w:val="00530C76"/>
    <w:rsid w:val="00530D3A"/>
    <w:rsid w:val="00531917"/>
    <w:rsid w:val="00531AD3"/>
    <w:rsid w:val="00531D46"/>
    <w:rsid w:val="00531EE0"/>
    <w:rsid w:val="005320A0"/>
    <w:rsid w:val="005320A8"/>
    <w:rsid w:val="00532168"/>
    <w:rsid w:val="0053223B"/>
    <w:rsid w:val="00532470"/>
    <w:rsid w:val="00532546"/>
    <w:rsid w:val="0053259C"/>
    <w:rsid w:val="00532C16"/>
    <w:rsid w:val="00532D7F"/>
    <w:rsid w:val="00532F89"/>
    <w:rsid w:val="00532FFE"/>
    <w:rsid w:val="00533225"/>
    <w:rsid w:val="00533863"/>
    <w:rsid w:val="00533C79"/>
    <w:rsid w:val="00533F06"/>
    <w:rsid w:val="005340D8"/>
    <w:rsid w:val="00534B06"/>
    <w:rsid w:val="00534BDA"/>
    <w:rsid w:val="00534D2C"/>
    <w:rsid w:val="00534F81"/>
    <w:rsid w:val="00535024"/>
    <w:rsid w:val="005350A1"/>
    <w:rsid w:val="005353A5"/>
    <w:rsid w:val="00535749"/>
    <w:rsid w:val="00535A01"/>
    <w:rsid w:val="00535BA6"/>
    <w:rsid w:val="00535CBC"/>
    <w:rsid w:val="00536014"/>
    <w:rsid w:val="005367F4"/>
    <w:rsid w:val="005369AC"/>
    <w:rsid w:val="00536AEC"/>
    <w:rsid w:val="00536F75"/>
    <w:rsid w:val="0053772D"/>
    <w:rsid w:val="00537A3C"/>
    <w:rsid w:val="00537AFF"/>
    <w:rsid w:val="00537FBC"/>
    <w:rsid w:val="00540287"/>
    <w:rsid w:val="00540581"/>
    <w:rsid w:val="005408D3"/>
    <w:rsid w:val="00540A69"/>
    <w:rsid w:val="00540B8E"/>
    <w:rsid w:val="00540D61"/>
    <w:rsid w:val="00541326"/>
    <w:rsid w:val="00541E1B"/>
    <w:rsid w:val="005423AF"/>
    <w:rsid w:val="00542712"/>
    <w:rsid w:val="005427DA"/>
    <w:rsid w:val="00543078"/>
    <w:rsid w:val="005435C5"/>
    <w:rsid w:val="00543A40"/>
    <w:rsid w:val="00544118"/>
    <w:rsid w:val="005442A8"/>
    <w:rsid w:val="0054436C"/>
    <w:rsid w:val="0054451B"/>
    <w:rsid w:val="005447DC"/>
    <w:rsid w:val="00544B93"/>
    <w:rsid w:val="00544D2D"/>
    <w:rsid w:val="0054530B"/>
    <w:rsid w:val="005458AC"/>
    <w:rsid w:val="00545A5E"/>
    <w:rsid w:val="00545B6D"/>
    <w:rsid w:val="00545C0B"/>
    <w:rsid w:val="00546093"/>
    <w:rsid w:val="00546241"/>
    <w:rsid w:val="005462DC"/>
    <w:rsid w:val="00546590"/>
    <w:rsid w:val="005468F7"/>
    <w:rsid w:val="00546955"/>
    <w:rsid w:val="00546B16"/>
    <w:rsid w:val="005470CE"/>
    <w:rsid w:val="005471D1"/>
    <w:rsid w:val="0054729D"/>
    <w:rsid w:val="00547326"/>
    <w:rsid w:val="005475B7"/>
    <w:rsid w:val="00547B0F"/>
    <w:rsid w:val="00550007"/>
    <w:rsid w:val="005501D7"/>
    <w:rsid w:val="00550273"/>
    <w:rsid w:val="005507A0"/>
    <w:rsid w:val="00550833"/>
    <w:rsid w:val="00550E56"/>
    <w:rsid w:val="00551034"/>
    <w:rsid w:val="005511EC"/>
    <w:rsid w:val="005512AB"/>
    <w:rsid w:val="0055130C"/>
    <w:rsid w:val="00551CA6"/>
    <w:rsid w:val="00552A9D"/>
    <w:rsid w:val="005530C0"/>
    <w:rsid w:val="005533BE"/>
    <w:rsid w:val="00553A23"/>
    <w:rsid w:val="00553DB2"/>
    <w:rsid w:val="0055415C"/>
    <w:rsid w:val="00554344"/>
    <w:rsid w:val="00554495"/>
    <w:rsid w:val="00554A2F"/>
    <w:rsid w:val="00554C83"/>
    <w:rsid w:val="0055503F"/>
    <w:rsid w:val="005550E3"/>
    <w:rsid w:val="00555353"/>
    <w:rsid w:val="00555697"/>
    <w:rsid w:val="00555861"/>
    <w:rsid w:val="0055595B"/>
    <w:rsid w:val="00555AEB"/>
    <w:rsid w:val="00555CBE"/>
    <w:rsid w:val="00555D81"/>
    <w:rsid w:val="00555DCC"/>
    <w:rsid w:val="005562CE"/>
    <w:rsid w:val="005564FD"/>
    <w:rsid w:val="005569A2"/>
    <w:rsid w:val="00556CFC"/>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E90"/>
    <w:rsid w:val="00562F69"/>
    <w:rsid w:val="0056310B"/>
    <w:rsid w:val="0056347F"/>
    <w:rsid w:val="005639CC"/>
    <w:rsid w:val="00563D3E"/>
    <w:rsid w:val="00563F64"/>
    <w:rsid w:val="005644F7"/>
    <w:rsid w:val="0056474A"/>
    <w:rsid w:val="00564B09"/>
    <w:rsid w:val="00564F39"/>
    <w:rsid w:val="00564F4B"/>
    <w:rsid w:val="00565025"/>
    <w:rsid w:val="0056503B"/>
    <w:rsid w:val="0056535D"/>
    <w:rsid w:val="00565D7A"/>
    <w:rsid w:val="00565EE6"/>
    <w:rsid w:val="00566FD9"/>
    <w:rsid w:val="005670C7"/>
    <w:rsid w:val="00567189"/>
    <w:rsid w:val="00567546"/>
    <w:rsid w:val="0056777B"/>
    <w:rsid w:val="0056789A"/>
    <w:rsid w:val="00567A9C"/>
    <w:rsid w:val="00567B3E"/>
    <w:rsid w:val="00567EE5"/>
    <w:rsid w:val="0057017E"/>
    <w:rsid w:val="005702DA"/>
    <w:rsid w:val="00570631"/>
    <w:rsid w:val="0057083A"/>
    <w:rsid w:val="005709A2"/>
    <w:rsid w:val="00570AE3"/>
    <w:rsid w:val="00570BC1"/>
    <w:rsid w:val="00570E2A"/>
    <w:rsid w:val="0057106B"/>
    <w:rsid w:val="005711A1"/>
    <w:rsid w:val="005711B7"/>
    <w:rsid w:val="0057185A"/>
    <w:rsid w:val="00571ADB"/>
    <w:rsid w:val="005725C3"/>
    <w:rsid w:val="0057271E"/>
    <w:rsid w:val="00572842"/>
    <w:rsid w:val="00572C6E"/>
    <w:rsid w:val="0057308F"/>
    <w:rsid w:val="00573343"/>
    <w:rsid w:val="00573AF9"/>
    <w:rsid w:val="00573DF5"/>
    <w:rsid w:val="005746CB"/>
    <w:rsid w:val="0057496D"/>
    <w:rsid w:val="00574B16"/>
    <w:rsid w:val="00574BE2"/>
    <w:rsid w:val="00575034"/>
    <w:rsid w:val="005750F4"/>
    <w:rsid w:val="00575977"/>
    <w:rsid w:val="00575B7E"/>
    <w:rsid w:val="00575BE1"/>
    <w:rsid w:val="00576082"/>
    <w:rsid w:val="00576F5D"/>
    <w:rsid w:val="0057701C"/>
    <w:rsid w:val="005770ED"/>
    <w:rsid w:val="005771AD"/>
    <w:rsid w:val="0058005E"/>
    <w:rsid w:val="0058013A"/>
    <w:rsid w:val="00580290"/>
    <w:rsid w:val="0058042A"/>
    <w:rsid w:val="005804C2"/>
    <w:rsid w:val="00580AE1"/>
    <w:rsid w:val="00580E25"/>
    <w:rsid w:val="00580F73"/>
    <w:rsid w:val="00581218"/>
    <w:rsid w:val="005812BB"/>
    <w:rsid w:val="0058251D"/>
    <w:rsid w:val="005826B1"/>
    <w:rsid w:val="0058306E"/>
    <w:rsid w:val="005831D0"/>
    <w:rsid w:val="0058351C"/>
    <w:rsid w:val="00583DFF"/>
    <w:rsid w:val="00584123"/>
    <w:rsid w:val="005841F3"/>
    <w:rsid w:val="00584433"/>
    <w:rsid w:val="00584A49"/>
    <w:rsid w:val="00584C08"/>
    <w:rsid w:val="00584C3E"/>
    <w:rsid w:val="005851F6"/>
    <w:rsid w:val="00585557"/>
    <w:rsid w:val="00585873"/>
    <w:rsid w:val="005858EB"/>
    <w:rsid w:val="00585A91"/>
    <w:rsid w:val="00585C48"/>
    <w:rsid w:val="00585D6D"/>
    <w:rsid w:val="00586294"/>
    <w:rsid w:val="00586760"/>
    <w:rsid w:val="00586999"/>
    <w:rsid w:val="00586DE1"/>
    <w:rsid w:val="00586E33"/>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830"/>
    <w:rsid w:val="00591C57"/>
    <w:rsid w:val="00591F04"/>
    <w:rsid w:val="00592301"/>
    <w:rsid w:val="0059250B"/>
    <w:rsid w:val="005928D8"/>
    <w:rsid w:val="00592B12"/>
    <w:rsid w:val="0059334A"/>
    <w:rsid w:val="005936C6"/>
    <w:rsid w:val="00593DD9"/>
    <w:rsid w:val="005940DE"/>
    <w:rsid w:val="00594176"/>
    <w:rsid w:val="005941FF"/>
    <w:rsid w:val="0059421B"/>
    <w:rsid w:val="005945F8"/>
    <w:rsid w:val="00594B94"/>
    <w:rsid w:val="00594FB1"/>
    <w:rsid w:val="0059500A"/>
    <w:rsid w:val="0059546B"/>
    <w:rsid w:val="00596132"/>
    <w:rsid w:val="005963A0"/>
    <w:rsid w:val="0059640C"/>
    <w:rsid w:val="00596BE8"/>
    <w:rsid w:val="00596CA1"/>
    <w:rsid w:val="0059701E"/>
    <w:rsid w:val="00597212"/>
    <w:rsid w:val="00597262"/>
    <w:rsid w:val="0059756D"/>
    <w:rsid w:val="00597A87"/>
    <w:rsid w:val="005A0019"/>
    <w:rsid w:val="005A001F"/>
    <w:rsid w:val="005A033E"/>
    <w:rsid w:val="005A05F7"/>
    <w:rsid w:val="005A0B74"/>
    <w:rsid w:val="005A0BDE"/>
    <w:rsid w:val="005A0D39"/>
    <w:rsid w:val="005A12DF"/>
    <w:rsid w:val="005A149C"/>
    <w:rsid w:val="005A15C9"/>
    <w:rsid w:val="005A169B"/>
    <w:rsid w:val="005A16B4"/>
    <w:rsid w:val="005A1967"/>
    <w:rsid w:val="005A2032"/>
    <w:rsid w:val="005A20E4"/>
    <w:rsid w:val="005A23D2"/>
    <w:rsid w:val="005A314E"/>
    <w:rsid w:val="005A383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3B"/>
    <w:rsid w:val="005A6786"/>
    <w:rsid w:val="005A68D2"/>
    <w:rsid w:val="005A68E5"/>
    <w:rsid w:val="005A6A3A"/>
    <w:rsid w:val="005A70AD"/>
    <w:rsid w:val="005A75AF"/>
    <w:rsid w:val="005A77AC"/>
    <w:rsid w:val="005A7B41"/>
    <w:rsid w:val="005A7BD5"/>
    <w:rsid w:val="005A7CE4"/>
    <w:rsid w:val="005A7D71"/>
    <w:rsid w:val="005A7D90"/>
    <w:rsid w:val="005A7DE3"/>
    <w:rsid w:val="005A7E82"/>
    <w:rsid w:val="005B018E"/>
    <w:rsid w:val="005B05B2"/>
    <w:rsid w:val="005B0857"/>
    <w:rsid w:val="005B1024"/>
    <w:rsid w:val="005B113B"/>
    <w:rsid w:val="005B11ED"/>
    <w:rsid w:val="005B1518"/>
    <w:rsid w:val="005B15FE"/>
    <w:rsid w:val="005B2109"/>
    <w:rsid w:val="005B219E"/>
    <w:rsid w:val="005B2C13"/>
    <w:rsid w:val="005B2CBE"/>
    <w:rsid w:val="005B2D78"/>
    <w:rsid w:val="005B2DC8"/>
    <w:rsid w:val="005B34A5"/>
    <w:rsid w:val="005B3621"/>
    <w:rsid w:val="005B3AC8"/>
    <w:rsid w:val="005B3DD5"/>
    <w:rsid w:val="005B3FB2"/>
    <w:rsid w:val="005B417C"/>
    <w:rsid w:val="005B4486"/>
    <w:rsid w:val="005B44DB"/>
    <w:rsid w:val="005B4675"/>
    <w:rsid w:val="005B490E"/>
    <w:rsid w:val="005B4A09"/>
    <w:rsid w:val="005B4CAB"/>
    <w:rsid w:val="005B4CC4"/>
    <w:rsid w:val="005B4CEA"/>
    <w:rsid w:val="005B4D3F"/>
    <w:rsid w:val="005B4EA8"/>
    <w:rsid w:val="005B5356"/>
    <w:rsid w:val="005B55F4"/>
    <w:rsid w:val="005B560E"/>
    <w:rsid w:val="005B5A0C"/>
    <w:rsid w:val="005B5A10"/>
    <w:rsid w:val="005B5B15"/>
    <w:rsid w:val="005B5DDF"/>
    <w:rsid w:val="005B5F7C"/>
    <w:rsid w:val="005B6348"/>
    <w:rsid w:val="005B65F9"/>
    <w:rsid w:val="005B6920"/>
    <w:rsid w:val="005B6CC9"/>
    <w:rsid w:val="005B6E0C"/>
    <w:rsid w:val="005B708C"/>
    <w:rsid w:val="005B70C1"/>
    <w:rsid w:val="005B713B"/>
    <w:rsid w:val="005B7A8D"/>
    <w:rsid w:val="005C02D3"/>
    <w:rsid w:val="005C03B7"/>
    <w:rsid w:val="005C07BE"/>
    <w:rsid w:val="005C1681"/>
    <w:rsid w:val="005C19FB"/>
    <w:rsid w:val="005C1A3B"/>
    <w:rsid w:val="005C1E94"/>
    <w:rsid w:val="005C1F06"/>
    <w:rsid w:val="005C1F8E"/>
    <w:rsid w:val="005C221F"/>
    <w:rsid w:val="005C23AE"/>
    <w:rsid w:val="005C2E32"/>
    <w:rsid w:val="005C3349"/>
    <w:rsid w:val="005C3447"/>
    <w:rsid w:val="005C3613"/>
    <w:rsid w:val="005C3744"/>
    <w:rsid w:val="005C3C75"/>
    <w:rsid w:val="005C3F55"/>
    <w:rsid w:val="005C416B"/>
    <w:rsid w:val="005C52BD"/>
    <w:rsid w:val="005C5479"/>
    <w:rsid w:val="005C5506"/>
    <w:rsid w:val="005C557F"/>
    <w:rsid w:val="005C57DC"/>
    <w:rsid w:val="005C5B4C"/>
    <w:rsid w:val="005C5C6B"/>
    <w:rsid w:val="005C5FDF"/>
    <w:rsid w:val="005C60C0"/>
    <w:rsid w:val="005C621A"/>
    <w:rsid w:val="005C632A"/>
    <w:rsid w:val="005C639B"/>
    <w:rsid w:val="005C670D"/>
    <w:rsid w:val="005C6819"/>
    <w:rsid w:val="005C699F"/>
    <w:rsid w:val="005C6AE6"/>
    <w:rsid w:val="005C6B89"/>
    <w:rsid w:val="005C6FAF"/>
    <w:rsid w:val="005C745A"/>
    <w:rsid w:val="005C76A5"/>
    <w:rsid w:val="005C76D3"/>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4D1"/>
    <w:rsid w:val="005D2552"/>
    <w:rsid w:val="005D310F"/>
    <w:rsid w:val="005D3506"/>
    <w:rsid w:val="005D351D"/>
    <w:rsid w:val="005D393A"/>
    <w:rsid w:val="005D3BC9"/>
    <w:rsid w:val="005D3CEC"/>
    <w:rsid w:val="005D3FBB"/>
    <w:rsid w:val="005D4390"/>
    <w:rsid w:val="005D4D89"/>
    <w:rsid w:val="005D53F5"/>
    <w:rsid w:val="005D5A70"/>
    <w:rsid w:val="005D61F8"/>
    <w:rsid w:val="005D63E8"/>
    <w:rsid w:val="005D6576"/>
    <w:rsid w:val="005D676F"/>
    <w:rsid w:val="005D6E75"/>
    <w:rsid w:val="005D7063"/>
    <w:rsid w:val="005D73A4"/>
    <w:rsid w:val="005D7498"/>
    <w:rsid w:val="005D74B1"/>
    <w:rsid w:val="005D7500"/>
    <w:rsid w:val="005D756E"/>
    <w:rsid w:val="005D7591"/>
    <w:rsid w:val="005D7691"/>
    <w:rsid w:val="005D78DA"/>
    <w:rsid w:val="005D7C18"/>
    <w:rsid w:val="005E0035"/>
    <w:rsid w:val="005E02E4"/>
    <w:rsid w:val="005E0B92"/>
    <w:rsid w:val="005E0DDC"/>
    <w:rsid w:val="005E147D"/>
    <w:rsid w:val="005E162D"/>
    <w:rsid w:val="005E1AFC"/>
    <w:rsid w:val="005E23B5"/>
    <w:rsid w:val="005E299C"/>
    <w:rsid w:val="005E2DC0"/>
    <w:rsid w:val="005E323E"/>
    <w:rsid w:val="005E3319"/>
    <w:rsid w:val="005E3817"/>
    <w:rsid w:val="005E38D0"/>
    <w:rsid w:val="005E3B4A"/>
    <w:rsid w:val="005E3C56"/>
    <w:rsid w:val="005E3EE6"/>
    <w:rsid w:val="005E3FC0"/>
    <w:rsid w:val="005E40FB"/>
    <w:rsid w:val="005E45EF"/>
    <w:rsid w:val="005E4830"/>
    <w:rsid w:val="005E4895"/>
    <w:rsid w:val="005E4DD5"/>
    <w:rsid w:val="005E5576"/>
    <w:rsid w:val="005E5694"/>
    <w:rsid w:val="005E5B46"/>
    <w:rsid w:val="005E5C4C"/>
    <w:rsid w:val="005E61AB"/>
    <w:rsid w:val="005E6370"/>
    <w:rsid w:val="005E6598"/>
    <w:rsid w:val="005E6FFE"/>
    <w:rsid w:val="005E7025"/>
    <w:rsid w:val="005E73FA"/>
    <w:rsid w:val="005E754A"/>
    <w:rsid w:val="005E79C0"/>
    <w:rsid w:val="005E7B20"/>
    <w:rsid w:val="005E7C62"/>
    <w:rsid w:val="005F0005"/>
    <w:rsid w:val="005F035A"/>
    <w:rsid w:val="005F05B7"/>
    <w:rsid w:val="005F095A"/>
    <w:rsid w:val="005F0A5C"/>
    <w:rsid w:val="005F0BD4"/>
    <w:rsid w:val="005F13A9"/>
    <w:rsid w:val="005F1540"/>
    <w:rsid w:val="005F154B"/>
    <w:rsid w:val="005F15B2"/>
    <w:rsid w:val="005F1943"/>
    <w:rsid w:val="005F1995"/>
    <w:rsid w:val="005F1CCF"/>
    <w:rsid w:val="005F1E54"/>
    <w:rsid w:val="005F2792"/>
    <w:rsid w:val="005F2AF1"/>
    <w:rsid w:val="005F31BA"/>
    <w:rsid w:val="005F372C"/>
    <w:rsid w:val="005F377D"/>
    <w:rsid w:val="005F3A45"/>
    <w:rsid w:val="005F3CDB"/>
    <w:rsid w:val="005F3EEA"/>
    <w:rsid w:val="005F4728"/>
    <w:rsid w:val="005F4BA9"/>
    <w:rsid w:val="005F4C07"/>
    <w:rsid w:val="005F4D3D"/>
    <w:rsid w:val="005F5224"/>
    <w:rsid w:val="005F5C87"/>
    <w:rsid w:val="005F5D8D"/>
    <w:rsid w:val="005F6008"/>
    <w:rsid w:val="005F6258"/>
    <w:rsid w:val="005F6704"/>
    <w:rsid w:val="005F6BAE"/>
    <w:rsid w:val="005F6D5B"/>
    <w:rsid w:val="005F6E26"/>
    <w:rsid w:val="005F7083"/>
    <w:rsid w:val="005F7627"/>
    <w:rsid w:val="005F7664"/>
    <w:rsid w:val="005F78BC"/>
    <w:rsid w:val="005F78EF"/>
    <w:rsid w:val="005F7B3C"/>
    <w:rsid w:val="0060055E"/>
    <w:rsid w:val="00600CD8"/>
    <w:rsid w:val="00600E20"/>
    <w:rsid w:val="00601424"/>
    <w:rsid w:val="0060163B"/>
    <w:rsid w:val="006021ED"/>
    <w:rsid w:val="006028C8"/>
    <w:rsid w:val="00602937"/>
    <w:rsid w:val="00602AC5"/>
    <w:rsid w:val="00602E8A"/>
    <w:rsid w:val="00602F0C"/>
    <w:rsid w:val="006030DC"/>
    <w:rsid w:val="006033DD"/>
    <w:rsid w:val="006039DD"/>
    <w:rsid w:val="00603B64"/>
    <w:rsid w:val="00604CE6"/>
    <w:rsid w:val="00604D3C"/>
    <w:rsid w:val="00604D49"/>
    <w:rsid w:val="00604EF9"/>
    <w:rsid w:val="0060504A"/>
    <w:rsid w:val="00605BBA"/>
    <w:rsid w:val="00606562"/>
    <w:rsid w:val="006067DF"/>
    <w:rsid w:val="006068D3"/>
    <w:rsid w:val="006069B8"/>
    <w:rsid w:val="006073D2"/>
    <w:rsid w:val="0060755A"/>
    <w:rsid w:val="00607715"/>
    <w:rsid w:val="00607A9C"/>
    <w:rsid w:val="00607BB3"/>
    <w:rsid w:val="00607E5A"/>
    <w:rsid w:val="00607E6F"/>
    <w:rsid w:val="00607F9B"/>
    <w:rsid w:val="00610554"/>
    <w:rsid w:val="00610A93"/>
    <w:rsid w:val="00610E57"/>
    <w:rsid w:val="006110EA"/>
    <w:rsid w:val="006113C5"/>
    <w:rsid w:val="0061144A"/>
    <w:rsid w:val="00611468"/>
    <w:rsid w:val="00611655"/>
    <w:rsid w:val="006116A0"/>
    <w:rsid w:val="00611EE8"/>
    <w:rsid w:val="0061213F"/>
    <w:rsid w:val="00612326"/>
    <w:rsid w:val="0061265B"/>
    <w:rsid w:val="0061269F"/>
    <w:rsid w:val="0061275F"/>
    <w:rsid w:val="00612ADE"/>
    <w:rsid w:val="00612BE1"/>
    <w:rsid w:val="00612CF9"/>
    <w:rsid w:val="00612D68"/>
    <w:rsid w:val="006133A7"/>
    <w:rsid w:val="00613763"/>
    <w:rsid w:val="00613B19"/>
    <w:rsid w:val="00613B61"/>
    <w:rsid w:val="00614200"/>
    <w:rsid w:val="0061456E"/>
    <w:rsid w:val="00614A6F"/>
    <w:rsid w:val="00614BA1"/>
    <w:rsid w:val="00614E58"/>
    <w:rsid w:val="00615472"/>
    <w:rsid w:val="006154CA"/>
    <w:rsid w:val="006155DC"/>
    <w:rsid w:val="00615B82"/>
    <w:rsid w:val="00616771"/>
    <w:rsid w:val="00616E99"/>
    <w:rsid w:val="006172A8"/>
    <w:rsid w:val="00617532"/>
    <w:rsid w:val="00617574"/>
    <w:rsid w:val="0061773F"/>
    <w:rsid w:val="006177A3"/>
    <w:rsid w:val="00617C4A"/>
    <w:rsid w:val="00620148"/>
    <w:rsid w:val="00620174"/>
    <w:rsid w:val="00620803"/>
    <w:rsid w:val="00620953"/>
    <w:rsid w:val="00620A7B"/>
    <w:rsid w:val="00620BEC"/>
    <w:rsid w:val="0062146D"/>
    <w:rsid w:val="0062175E"/>
    <w:rsid w:val="00621A7E"/>
    <w:rsid w:val="00622496"/>
    <w:rsid w:val="00622AD0"/>
    <w:rsid w:val="00622BA9"/>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5EE6"/>
    <w:rsid w:val="00626221"/>
    <w:rsid w:val="00626256"/>
    <w:rsid w:val="00626537"/>
    <w:rsid w:val="006268F3"/>
    <w:rsid w:val="006275A6"/>
    <w:rsid w:val="00627745"/>
    <w:rsid w:val="0063018D"/>
    <w:rsid w:val="00630867"/>
    <w:rsid w:val="00630880"/>
    <w:rsid w:val="0063089D"/>
    <w:rsid w:val="006309A5"/>
    <w:rsid w:val="00630E32"/>
    <w:rsid w:val="00630F47"/>
    <w:rsid w:val="00631403"/>
    <w:rsid w:val="00631474"/>
    <w:rsid w:val="0063150D"/>
    <w:rsid w:val="006317A3"/>
    <w:rsid w:val="00631D5B"/>
    <w:rsid w:val="006326A5"/>
    <w:rsid w:val="00632B25"/>
    <w:rsid w:val="00632B4A"/>
    <w:rsid w:val="00632CE4"/>
    <w:rsid w:val="00633977"/>
    <w:rsid w:val="00633CFF"/>
    <w:rsid w:val="00634166"/>
    <w:rsid w:val="0063417D"/>
    <w:rsid w:val="00634BD6"/>
    <w:rsid w:val="00634D93"/>
    <w:rsid w:val="00634F08"/>
    <w:rsid w:val="00634FD8"/>
    <w:rsid w:val="006350B3"/>
    <w:rsid w:val="006354D7"/>
    <w:rsid w:val="006359C9"/>
    <w:rsid w:val="00635C54"/>
    <w:rsid w:val="00635D15"/>
    <w:rsid w:val="00635E8A"/>
    <w:rsid w:val="00635EF3"/>
    <w:rsid w:val="00636029"/>
    <w:rsid w:val="0063602D"/>
    <w:rsid w:val="00636139"/>
    <w:rsid w:val="00636483"/>
    <w:rsid w:val="00636548"/>
    <w:rsid w:val="0063660D"/>
    <w:rsid w:val="006366C9"/>
    <w:rsid w:val="00636D3F"/>
    <w:rsid w:val="0063707C"/>
    <w:rsid w:val="006372D8"/>
    <w:rsid w:val="006379D3"/>
    <w:rsid w:val="00637C68"/>
    <w:rsid w:val="00637EA3"/>
    <w:rsid w:val="00640010"/>
    <w:rsid w:val="006401D4"/>
    <w:rsid w:val="006402BE"/>
    <w:rsid w:val="006408DC"/>
    <w:rsid w:val="00640F04"/>
    <w:rsid w:val="0064138B"/>
    <w:rsid w:val="00642946"/>
    <w:rsid w:val="00642D09"/>
    <w:rsid w:val="00642D64"/>
    <w:rsid w:val="00642E7C"/>
    <w:rsid w:val="00643270"/>
    <w:rsid w:val="006433C2"/>
    <w:rsid w:val="00643A7E"/>
    <w:rsid w:val="00643AEF"/>
    <w:rsid w:val="00643CD1"/>
    <w:rsid w:val="0064405C"/>
    <w:rsid w:val="006440F2"/>
    <w:rsid w:val="00644461"/>
    <w:rsid w:val="0064463F"/>
    <w:rsid w:val="00644678"/>
    <w:rsid w:val="006450EA"/>
    <w:rsid w:val="0064530C"/>
    <w:rsid w:val="0064590A"/>
    <w:rsid w:val="00645BDE"/>
    <w:rsid w:val="00645D89"/>
    <w:rsid w:val="00645FD7"/>
    <w:rsid w:val="00646159"/>
    <w:rsid w:val="00646464"/>
    <w:rsid w:val="006465D4"/>
    <w:rsid w:val="006466E3"/>
    <w:rsid w:val="00646AD4"/>
    <w:rsid w:val="00646ADE"/>
    <w:rsid w:val="00647058"/>
    <w:rsid w:val="00647201"/>
    <w:rsid w:val="00647266"/>
    <w:rsid w:val="006474C5"/>
    <w:rsid w:val="00647527"/>
    <w:rsid w:val="00647E1D"/>
    <w:rsid w:val="00647F23"/>
    <w:rsid w:val="0065018C"/>
    <w:rsid w:val="00650456"/>
    <w:rsid w:val="006509B4"/>
    <w:rsid w:val="00650B24"/>
    <w:rsid w:val="00650B60"/>
    <w:rsid w:val="00650EBB"/>
    <w:rsid w:val="00651473"/>
    <w:rsid w:val="0065147E"/>
    <w:rsid w:val="00651726"/>
    <w:rsid w:val="0065249A"/>
    <w:rsid w:val="0065293E"/>
    <w:rsid w:val="006529B8"/>
    <w:rsid w:val="00652B6F"/>
    <w:rsid w:val="006533B0"/>
    <w:rsid w:val="006535FA"/>
    <w:rsid w:val="00653BEA"/>
    <w:rsid w:val="00653DD4"/>
    <w:rsid w:val="00653E95"/>
    <w:rsid w:val="0065415C"/>
    <w:rsid w:val="00654160"/>
    <w:rsid w:val="00654359"/>
    <w:rsid w:val="006547E7"/>
    <w:rsid w:val="00654E46"/>
    <w:rsid w:val="00654FF8"/>
    <w:rsid w:val="006556DC"/>
    <w:rsid w:val="00655739"/>
    <w:rsid w:val="00655816"/>
    <w:rsid w:val="00655AD4"/>
    <w:rsid w:val="00655D66"/>
    <w:rsid w:val="00655FF0"/>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2DF0"/>
    <w:rsid w:val="00663116"/>
    <w:rsid w:val="006633DE"/>
    <w:rsid w:val="006636DE"/>
    <w:rsid w:val="00663868"/>
    <w:rsid w:val="00663925"/>
    <w:rsid w:val="00663B9B"/>
    <w:rsid w:val="006640B4"/>
    <w:rsid w:val="00664950"/>
    <w:rsid w:val="00664A2A"/>
    <w:rsid w:val="00664D96"/>
    <w:rsid w:val="006653D5"/>
    <w:rsid w:val="0066557A"/>
    <w:rsid w:val="00665859"/>
    <w:rsid w:val="00665B3F"/>
    <w:rsid w:val="00665C4E"/>
    <w:rsid w:val="00665D70"/>
    <w:rsid w:val="00666215"/>
    <w:rsid w:val="00666311"/>
    <w:rsid w:val="0066689B"/>
    <w:rsid w:val="00666B2F"/>
    <w:rsid w:val="00666C4C"/>
    <w:rsid w:val="00666C6A"/>
    <w:rsid w:val="00667232"/>
    <w:rsid w:val="006673EF"/>
    <w:rsid w:val="006675E2"/>
    <w:rsid w:val="00667848"/>
    <w:rsid w:val="00667921"/>
    <w:rsid w:val="00667A2D"/>
    <w:rsid w:val="00667AD6"/>
    <w:rsid w:val="00667E62"/>
    <w:rsid w:val="00667F05"/>
    <w:rsid w:val="0067003F"/>
    <w:rsid w:val="00670591"/>
    <w:rsid w:val="006707B8"/>
    <w:rsid w:val="006707E8"/>
    <w:rsid w:val="00670A8D"/>
    <w:rsid w:val="00670E58"/>
    <w:rsid w:val="0067129D"/>
    <w:rsid w:val="00671439"/>
    <w:rsid w:val="006719B7"/>
    <w:rsid w:val="00671A50"/>
    <w:rsid w:val="00671BA1"/>
    <w:rsid w:val="00671F59"/>
    <w:rsid w:val="006724F0"/>
    <w:rsid w:val="006725EB"/>
    <w:rsid w:val="006732F7"/>
    <w:rsid w:val="006735B9"/>
    <w:rsid w:val="00673A1A"/>
    <w:rsid w:val="00673DBA"/>
    <w:rsid w:val="00673F76"/>
    <w:rsid w:val="00674204"/>
    <w:rsid w:val="006743BC"/>
    <w:rsid w:val="006743E5"/>
    <w:rsid w:val="006747A4"/>
    <w:rsid w:val="00675068"/>
    <w:rsid w:val="006752EC"/>
    <w:rsid w:val="006753B9"/>
    <w:rsid w:val="0067543C"/>
    <w:rsid w:val="006757C5"/>
    <w:rsid w:val="006758B3"/>
    <w:rsid w:val="00675F49"/>
    <w:rsid w:val="00675FF6"/>
    <w:rsid w:val="006761D6"/>
    <w:rsid w:val="0067640E"/>
    <w:rsid w:val="006768CB"/>
    <w:rsid w:val="006769EF"/>
    <w:rsid w:val="00676AD3"/>
    <w:rsid w:val="00676BA0"/>
    <w:rsid w:val="00676E2D"/>
    <w:rsid w:val="00676F2B"/>
    <w:rsid w:val="00676FA4"/>
    <w:rsid w:val="006775C2"/>
    <w:rsid w:val="006776A8"/>
    <w:rsid w:val="00680785"/>
    <w:rsid w:val="006807E8"/>
    <w:rsid w:val="006809DF"/>
    <w:rsid w:val="00680AB7"/>
    <w:rsid w:val="00680D3C"/>
    <w:rsid w:val="006814B3"/>
    <w:rsid w:val="00681908"/>
    <w:rsid w:val="00681A90"/>
    <w:rsid w:val="00681C64"/>
    <w:rsid w:val="00681EA3"/>
    <w:rsid w:val="00681FFA"/>
    <w:rsid w:val="00682019"/>
    <w:rsid w:val="0068209D"/>
    <w:rsid w:val="00682182"/>
    <w:rsid w:val="006822C7"/>
    <w:rsid w:val="006827A3"/>
    <w:rsid w:val="00682C7A"/>
    <w:rsid w:val="006831B0"/>
    <w:rsid w:val="006831CC"/>
    <w:rsid w:val="0068336C"/>
    <w:rsid w:val="006834DC"/>
    <w:rsid w:val="006838DD"/>
    <w:rsid w:val="00683943"/>
    <w:rsid w:val="00683BC4"/>
    <w:rsid w:val="00683CE9"/>
    <w:rsid w:val="00683E27"/>
    <w:rsid w:val="00684A73"/>
    <w:rsid w:val="00685F78"/>
    <w:rsid w:val="00686290"/>
    <w:rsid w:val="00686AAC"/>
    <w:rsid w:val="00686AE6"/>
    <w:rsid w:val="006870E1"/>
    <w:rsid w:val="00687890"/>
    <w:rsid w:val="00687DDB"/>
    <w:rsid w:val="00690011"/>
    <w:rsid w:val="006904D9"/>
    <w:rsid w:val="00690837"/>
    <w:rsid w:val="00690D37"/>
    <w:rsid w:val="00690F6D"/>
    <w:rsid w:val="0069104A"/>
    <w:rsid w:val="006910E2"/>
    <w:rsid w:val="00691108"/>
    <w:rsid w:val="006911DF"/>
    <w:rsid w:val="0069126E"/>
    <w:rsid w:val="0069128F"/>
    <w:rsid w:val="006912F0"/>
    <w:rsid w:val="00691459"/>
    <w:rsid w:val="00691522"/>
    <w:rsid w:val="0069154F"/>
    <w:rsid w:val="00691666"/>
    <w:rsid w:val="006919C8"/>
    <w:rsid w:val="00691F36"/>
    <w:rsid w:val="0069214A"/>
    <w:rsid w:val="006925BE"/>
    <w:rsid w:val="0069284E"/>
    <w:rsid w:val="00692B73"/>
    <w:rsid w:val="00692CBE"/>
    <w:rsid w:val="00692E60"/>
    <w:rsid w:val="006932AD"/>
    <w:rsid w:val="0069337E"/>
    <w:rsid w:val="0069379C"/>
    <w:rsid w:val="00693C19"/>
    <w:rsid w:val="00694194"/>
    <w:rsid w:val="006942EA"/>
    <w:rsid w:val="006945A5"/>
    <w:rsid w:val="00694AAA"/>
    <w:rsid w:val="00694E4D"/>
    <w:rsid w:val="00694F5A"/>
    <w:rsid w:val="0069505B"/>
    <w:rsid w:val="00695067"/>
    <w:rsid w:val="0069551C"/>
    <w:rsid w:val="006955A4"/>
    <w:rsid w:val="00695935"/>
    <w:rsid w:val="006959A6"/>
    <w:rsid w:val="00695CF9"/>
    <w:rsid w:val="006965D0"/>
    <w:rsid w:val="00696839"/>
    <w:rsid w:val="006968E2"/>
    <w:rsid w:val="00696C59"/>
    <w:rsid w:val="00696E28"/>
    <w:rsid w:val="006971B0"/>
    <w:rsid w:val="006973DA"/>
    <w:rsid w:val="00697C62"/>
    <w:rsid w:val="00697FB0"/>
    <w:rsid w:val="006A0578"/>
    <w:rsid w:val="006A0690"/>
    <w:rsid w:val="006A09FE"/>
    <w:rsid w:val="006A0A4E"/>
    <w:rsid w:val="006A0CDE"/>
    <w:rsid w:val="006A12FF"/>
    <w:rsid w:val="006A143D"/>
    <w:rsid w:val="006A14DB"/>
    <w:rsid w:val="006A1618"/>
    <w:rsid w:val="006A1AA9"/>
    <w:rsid w:val="006A1B4A"/>
    <w:rsid w:val="006A2879"/>
    <w:rsid w:val="006A29F1"/>
    <w:rsid w:val="006A2C67"/>
    <w:rsid w:val="006A2EB4"/>
    <w:rsid w:val="006A2F41"/>
    <w:rsid w:val="006A32B2"/>
    <w:rsid w:val="006A32BB"/>
    <w:rsid w:val="006A3837"/>
    <w:rsid w:val="006A3A01"/>
    <w:rsid w:val="006A3B6B"/>
    <w:rsid w:val="006A4441"/>
    <w:rsid w:val="006A44DB"/>
    <w:rsid w:val="006A49BC"/>
    <w:rsid w:val="006A4FC2"/>
    <w:rsid w:val="006A5336"/>
    <w:rsid w:val="006A5837"/>
    <w:rsid w:val="006A5DB3"/>
    <w:rsid w:val="006A5F2D"/>
    <w:rsid w:val="006A624A"/>
    <w:rsid w:val="006A6CED"/>
    <w:rsid w:val="006A70F2"/>
    <w:rsid w:val="006A7134"/>
    <w:rsid w:val="006A72A7"/>
    <w:rsid w:val="006A799F"/>
    <w:rsid w:val="006A7C5D"/>
    <w:rsid w:val="006A7EF3"/>
    <w:rsid w:val="006B0091"/>
    <w:rsid w:val="006B0470"/>
    <w:rsid w:val="006B057D"/>
    <w:rsid w:val="006B0595"/>
    <w:rsid w:val="006B093A"/>
    <w:rsid w:val="006B0943"/>
    <w:rsid w:val="006B0D27"/>
    <w:rsid w:val="006B0E23"/>
    <w:rsid w:val="006B15AD"/>
    <w:rsid w:val="006B19CA"/>
    <w:rsid w:val="006B1EBF"/>
    <w:rsid w:val="006B20A3"/>
    <w:rsid w:val="006B2820"/>
    <w:rsid w:val="006B28DD"/>
    <w:rsid w:val="006B34A2"/>
    <w:rsid w:val="006B34F0"/>
    <w:rsid w:val="006B37A7"/>
    <w:rsid w:val="006B3AAC"/>
    <w:rsid w:val="006B3AF8"/>
    <w:rsid w:val="006B3B57"/>
    <w:rsid w:val="006B3C0D"/>
    <w:rsid w:val="006B3D55"/>
    <w:rsid w:val="006B414E"/>
    <w:rsid w:val="006B44EF"/>
    <w:rsid w:val="006B4A85"/>
    <w:rsid w:val="006B5182"/>
    <w:rsid w:val="006B51BF"/>
    <w:rsid w:val="006B5318"/>
    <w:rsid w:val="006B5791"/>
    <w:rsid w:val="006B59CE"/>
    <w:rsid w:val="006B5B68"/>
    <w:rsid w:val="006B5EFC"/>
    <w:rsid w:val="006B6278"/>
    <w:rsid w:val="006B6924"/>
    <w:rsid w:val="006B6E4C"/>
    <w:rsid w:val="006B6F63"/>
    <w:rsid w:val="006B7719"/>
    <w:rsid w:val="006B78EF"/>
    <w:rsid w:val="006B7997"/>
    <w:rsid w:val="006B7AE3"/>
    <w:rsid w:val="006B7DD6"/>
    <w:rsid w:val="006C01AF"/>
    <w:rsid w:val="006C0217"/>
    <w:rsid w:val="006C04BF"/>
    <w:rsid w:val="006C0698"/>
    <w:rsid w:val="006C0762"/>
    <w:rsid w:val="006C0868"/>
    <w:rsid w:val="006C0B83"/>
    <w:rsid w:val="006C0C37"/>
    <w:rsid w:val="006C10EB"/>
    <w:rsid w:val="006C1195"/>
    <w:rsid w:val="006C1524"/>
    <w:rsid w:val="006C1C82"/>
    <w:rsid w:val="006C201D"/>
    <w:rsid w:val="006C207E"/>
    <w:rsid w:val="006C2464"/>
    <w:rsid w:val="006C255A"/>
    <w:rsid w:val="006C27DE"/>
    <w:rsid w:val="006C2AC8"/>
    <w:rsid w:val="006C2CD4"/>
    <w:rsid w:val="006C328B"/>
    <w:rsid w:val="006C3513"/>
    <w:rsid w:val="006C3593"/>
    <w:rsid w:val="006C35CE"/>
    <w:rsid w:val="006C3604"/>
    <w:rsid w:val="006C36B5"/>
    <w:rsid w:val="006C3F3A"/>
    <w:rsid w:val="006C4083"/>
    <w:rsid w:val="006C4855"/>
    <w:rsid w:val="006C4902"/>
    <w:rsid w:val="006C49D3"/>
    <w:rsid w:val="006C4AFE"/>
    <w:rsid w:val="006C4C26"/>
    <w:rsid w:val="006C5105"/>
    <w:rsid w:val="006C5190"/>
    <w:rsid w:val="006C52C2"/>
    <w:rsid w:val="006C52FC"/>
    <w:rsid w:val="006C54B9"/>
    <w:rsid w:val="006C54C7"/>
    <w:rsid w:val="006C54D5"/>
    <w:rsid w:val="006C56A9"/>
    <w:rsid w:val="006C58C2"/>
    <w:rsid w:val="006C5E63"/>
    <w:rsid w:val="006C5EC4"/>
    <w:rsid w:val="006C6141"/>
    <w:rsid w:val="006C66C0"/>
    <w:rsid w:val="006C6852"/>
    <w:rsid w:val="006C6955"/>
    <w:rsid w:val="006C6BE1"/>
    <w:rsid w:val="006C6D0F"/>
    <w:rsid w:val="006C6D11"/>
    <w:rsid w:val="006C6D78"/>
    <w:rsid w:val="006C71DA"/>
    <w:rsid w:val="006C7675"/>
    <w:rsid w:val="006C7F84"/>
    <w:rsid w:val="006D002B"/>
    <w:rsid w:val="006D0CE7"/>
    <w:rsid w:val="006D0F2B"/>
    <w:rsid w:val="006D10A4"/>
    <w:rsid w:val="006D1312"/>
    <w:rsid w:val="006D172E"/>
    <w:rsid w:val="006D1895"/>
    <w:rsid w:val="006D1899"/>
    <w:rsid w:val="006D1C20"/>
    <w:rsid w:val="006D1C63"/>
    <w:rsid w:val="006D20AD"/>
    <w:rsid w:val="006D23B3"/>
    <w:rsid w:val="006D26A9"/>
    <w:rsid w:val="006D2A8E"/>
    <w:rsid w:val="006D3041"/>
    <w:rsid w:val="006D3334"/>
    <w:rsid w:val="006D33B9"/>
    <w:rsid w:val="006D3620"/>
    <w:rsid w:val="006D38AA"/>
    <w:rsid w:val="006D3ABF"/>
    <w:rsid w:val="006D3C7A"/>
    <w:rsid w:val="006D3DE1"/>
    <w:rsid w:val="006D42F4"/>
    <w:rsid w:val="006D4535"/>
    <w:rsid w:val="006D45D3"/>
    <w:rsid w:val="006D48E9"/>
    <w:rsid w:val="006D490F"/>
    <w:rsid w:val="006D49D7"/>
    <w:rsid w:val="006D4F62"/>
    <w:rsid w:val="006D5A78"/>
    <w:rsid w:val="006D5F15"/>
    <w:rsid w:val="006D5F81"/>
    <w:rsid w:val="006D6215"/>
    <w:rsid w:val="006D64AE"/>
    <w:rsid w:val="006D6776"/>
    <w:rsid w:val="006D682B"/>
    <w:rsid w:val="006D6FB3"/>
    <w:rsid w:val="006D70C0"/>
    <w:rsid w:val="006D7A3D"/>
    <w:rsid w:val="006D7C25"/>
    <w:rsid w:val="006E01E8"/>
    <w:rsid w:val="006E0241"/>
    <w:rsid w:val="006E041E"/>
    <w:rsid w:val="006E06A9"/>
    <w:rsid w:val="006E0BEB"/>
    <w:rsid w:val="006E0C02"/>
    <w:rsid w:val="006E0C6B"/>
    <w:rsid w:val="006E0EF1"/>
    <w:rsid w:val="006E0F45"/>
    <w:rsid w:val="006E1090"/>
    <w:rsid w:val="006E136A"/>
    <w:rsid w:val="006E179B"/>
    <w:rsid w:val="006E1AC6"/>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B37"/>
    <w:rsid w:val="006E4CDE"/>
    <w:rsid w:val="006E4F74"/>
    <w:rsid w:val="006E5D29"/>
    <w:rsid w:val="006E62B4"/>
    <w:rsid w:val="006E667F"/>
    <w:rsid w:val="006E6AB9"/>
    <w:rsid w:val="006E6E58"/>
    <w:rsid w:val="006E6ECE"/>
    <w:rsid w:val="006E705F"/>
    <w:rsid w:val="006E707F"/>
    <w:rsid w:val="006E70A6"/>
    <w:rsid w:val="006E7111"/>
    <w:rsid w:val="006E712E"/>
    <w:rsid w:val="006E7778"/>
    <w:rsid w:val="006E7A14"/>
    <w:rsid w:val="006E7B35"/>
    <w:rsid w:val="006E7B7E"/>
    <w:rsid w:val="006E7B93"/>
    <w:rsid w:val="006F0228"/>
    <w:rsid w:val="006F077D"/>
    <w:rsid w:val="006F07C3"/>
    <w:rsid w:val="006F0894"/>
    <w:rsid w:val="006F0BB3"/>
    <w:rsid w:val="006F0F31"/>
    <w:rsid w:val="006F10D1"/>
    <w:rsid w:val="006F112D"/>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3B2"/>
    <w:rsid w:val="006F5B8A"/>
    <w:rsid w:val="006F5DD4"/>
    <w:rsid w:val="006F5E23"/>
    <w:rsid w:val="006F600A"/>
    <w:rsid w:val="006F65BA"/>
    <w:rsid w:val="006F68E8"/>
    <w:rsid w:val="006F6BFC"/>
    <w:rsid w:val="006F76F1"/>
    <w:rsid w:val="006F7747"/>
    <w:rsid w:val="006F792C"/>
    <w:rsid w:val="006F7934"/>
    <w:rsid w:val="006F79B5"/>
    <w:rsid w:val="006F7A2D"/>
    <w:rsid w:val="006F7D35"/>
    <w:rsid w:val="006F7FB5"/>
    <w:rsid w:val="0070006A"/>
    <w:rsid w:val="00700493"/>
    <w:rsid w:val="00700779"/>
    <w:rsid w:val="0070097E"/>
    <w:rsid w:val="00700C36"/>
    <w:rsid w:val="00700EB0"/>
    <w:rsid w:val="007011DD"/>
    <w:rsid w:val="00701318"/>
    <w:rsid w:val="007013A1"/>
    <w:rsid w:val="00701884"/>
    <w:rsid w:val="00701F50"/>
    <w:rsid w:val="007020FC"/>
    <w:rsid w:val="0070226E"/>
    <w:rsid w:val="0070270C"/>
    <w:rsid w:val="00702F4D"/>
    <w:rsid w:val="0070301B"/>
    <w:rsid w:val="00703443"/>
    <w:rsid w:val="00703D47"/>
    <w:rsid w:val="00703E9F"/>
    <w:rsid w:val="0070415E"/>
    <w:rsid w:val="0070486E"/>
    <w:rsid w:val="00704BE1"/>
    <w:rsid w:val="00704FC2"/>
    <w:rsid w:val="00705AE9"/>
    <w:rsid w:val="00705DE5"/>
    <w:rsid w:val="0070646E"/>
    <w:rsid w:val="0070685A"/>
    <w:rsid w:val="007069B8"/>
    <w:rsid w:val="00706F69"/>
    <w:rsid w:val="00706FF2"/>
    <w:rsid w:val="00707086"/>
    <w:rsid w:val="007073E6"/>
    <w:rsid w:val="00707488"/>
    <w:rsid w:val="0070792F"/>
    <w:rsid w:val="00707940"/>
    <w:rsid w:val="00707A52"/>
    <w:rsid w:val="00707EB1"/>
    <w:rsid w:val="007104AF"/>
    <w:rsid w:val="007108FB"/>
    <w:rsid w:val="00710915"/>
    <w:rsid w:val="00710B2D"/>
    <w:rsid w:val="00710D05"/>
    <w:rsid w:val="00711201"/>
    <w:rsid w:val="00711353"/>
    <w:rsid w:val="00711372"/>
    <w:rsid w:val="0071168E"/>
    <w:rsid w:val="00711862"/>
    <w:rsid w:val="00711894"/>
    <w:rsid w:val="00711B8E"/>
    <w:rsid w:val="00711D29"/>
    <w:rsid w:val="00711DCE"/>
    <w:rsid w:val="0071223E"/>
    <w:rsid w:val="007123E3"/>
    <w:rsid w:val="00712577"/>
    <w:rsid w:val="007126A8"/>
    <w:rsid w:val="00712CC8"/>
    <w:rsid w:val="007132C6"/>
    <w:rsid w:val="0071344B"/>
    <w:rsid w:val="0071360B"/>
    <w:rsid w:val="00713618"/>
    <w:rsid w:val="00713AB9"/>
    <w:rsid w:val="00713E79"/>
    <w:rsid w:val="00713E7B"/>
    <w:rsid w:val="00714712"/>
    <w:rsid w:val="007147C9"/>
    <w:rsid w:val="007149B9"/>
    <w:rsid w:val="00714A9C"/>
    <w:rsid w:val="00714CFB"/>
    <w:rsid w:val="00714D0D"/>
    <w:rsid w:val="00714FF4"/>
    <w:rsid w:val="00715060"/>
    <w:rsid w:val="00715692"/>
    <w:rsid w:val="00715805"/>
    <w:rsid w:val="0071584B"/>
    <w:rsid w:val="00715AE0"/>
    <w:rsid w:val="00715CBC"/>
    <w:rsid w:val="007160E4"/>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04A"/>
    <w:rsid w:val="00722172"/>
    <w:rsid w:val="0072232E"/>
    <w:rsid w:val="00722ACF"/>
    <w:rsid w:val="00722D6E"/>
    <w:rsid w:val="007236B1"/>
    <w:rsid w:val="00723980"/>
    <w:rsid w:val="0072435D"/>
    <w:rsid w:val="007244B1"/>
    <w:rsid w:val="00724591"/>
    <w:rsid w:val="007246BE"/>
    <w:rsid w:val="00724DB3"/>
    <w:rsid w:val="00724EE5"/>
    <w:rsid w:val="0072554F"/>
    <w:rsid w:val="0072562F"/>
    <w:rsid w:val="00725763"/>
    <w:rsid w:val="00725B46"/>
    <w:rsid w:val="00725E99"/>
    <w:rsid w:val="00726A41"/>
    <w:rsid w:val="00726A76"/>
    <w:rsid w:val="00726D21"/>
    <w:rsid w:val="0072703B"/>
    <w:rsid w:val="007270BE"/>
    <w:rsid w:val="00727185"/>
    <w:rsid w:val="00727421"/>
    <w:rsid w:val="00727615"/>
    <w:rsid w:val="00727B7A"/>
    <w:rsid w:val="00727CF7"/>
    <w:rsid w:val="00727DCD"/>
    <w:rsid w:val="00730093"/>
    <w:rsid w:val="00730333"/>
    <w:rsid w:val="00730700"/>
    <w:rsid w:val="00730B2E"/>
    <w:rsid w:val="00730BBE"/>
    <w:rsid w:val="00730C32"/>
    <w:rsid w:val="00731231"/>
    <w:rsid w:val="007312C1"/>
    <w:rsid w:val="007314E3"/>
    <w:rsid w:val="0073188F"/>
    <w:rsid w:val="00731E33"/>
    <w:rsid w:val="00731EAB"/>
    <w:rsid w:val="007320D3"/>
    <w:rsid w:val="007321D7"/>
    <w:rsid w:val="00732518"/>
    <w:rsid w:val="00732591"/>
    <w:rsid w:val="007327B5"/>
    <w:rsid w:val="007328A2"/>
    <w:rsid w:val="007329A3"/>
    <w:rsid w:val="00732C13"/>
    <w:rsid w:val="00732E21"/>
    <w:rsid w:val="00733144"/>
    <w:rsid w:val="007334EF"/>
    <w:rsid w:val="0073379A"/>
    <w:rsid w:val="00733802"/>
    <w:rsid w:val="00733C56"/>
    <w:rsid w:val="00733D07"/>
    <w:rsid w:val="00733F19"/>
    <w:rsid w:val="0073408E"/>
    <w:rsid w:val="00734144"/>
    <w:rsid w:val="00734214"/>
    <w:rsid w:val="007346D9"/>
    <w:rsid w:val="00734758"/>
    <w:rsid w:val="00734F10"/>
    <w:rsid w:val="00734F12"/>
    <w:rsid w:val="007350DC"/>
    <w:rsid w:val="00735304"/>
    <w:rsid w:val="007355D4"/>
    <w:rsid w:val="00735995"/>
    <w:rsid w:val="00735D99"/>
    <w:rsid w:val="00735E3E"/>
    <w:rsid w:val="00735F74"/>
    <w:rsid w:val="00735F76"/>
    <w:rsid w:val="00736586"/>
    <w:rsid w:val="007367AB"/>
    <w:rsid w:val="00736BDE"/>
    <w:rsid w:val="00736C2B"/>
    <w:rsid w:val="00736CED"/>
    <w:rsid w:val="00736E25"/>
    <w:rsid w:val="00736F7C"/>
    <w:rsid w:val="0073704F"/>
    <w:rsid w:val="00737103"/>
    <w:rsid w:val="007373BB"/>
    <w:rsid w:val="0073758B"/>
    <w:rsid w:val="007375A9"/>
    <w:rsid w:val="00737698"/>
    <w:rsid w:val="007378AA"/>
    <w:rsid w:val="00737A52"/>
    <w:rsid w:val="00737C37"/>
    <w:rsid w:val="00737C6D"/>
    <w:rsid w:val="00737E3B"/>
    <w:rsid w:val="00737EE7"/>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2CB"/>
    <w:rsid w:val="007443CF"/>
    <w:rsid w:val="007443FB"/>
    <w:rsid w:val="007444D2"/>
    <w:rsid w:val="00744771"/>
    <w:rsid w:val="007447C5"/>
    <w:rsid w:val="00745395"/>
    <w:rsid w:val="00745DF4"/>
    <w:rsid w:val="00746257"/>
    <w:rsid w:val="0074646C"/>
    <w:rsid w:val="00746610"/>
    <w:rsid w:val="0074675C"/>
    <w:rsid w:val="00746A8A"/>
    <w:rsid w:val="00746E21"/>
    <w:rsid w:val="007470C5"/>
    <w:rsid w:val="007477D5"/>
    <w:rsid w:val="00747A09"/>
    <w:rsid w:val="00747AF7"/>
    <w:rsid w:val="007504C0"/>
    <w:rsid w:val="00750678"/>
    <w:rsid w:val="00750880"/>
    <w:rsid w:val="0075088D"/>
    <w:rsid w:val="00750CFC"/>
    <w:rsid w:val="00750F1D"/>
    <w:rsid w:val="00750F6B"/>
    <w:rsid w:val="00751002"/>
    <w:rsid w:val="00751150"/>
    <w:rsid w:val="0075126D"/>
    <w:rsid w:val="007512DB"/>
    <w:rsid w:val="0075130F"/>
    <w:rsid w:val="007514FC"/>
    <w:rsid w:val="0075192E"/>
    <w:rsid w:val="00751C1F"/>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3B6"/>
    <w:rsid w:val="0075741E"/>
    <w:rsid w:val="0075747A"/>
    <w:rsid w:val="00757772"/>
    <w:rsid w:val="007577AC"/>
    <w:rsid w:val="0075793A"/>
    <w:rsid w:val="00757951"/>
    <w:rsid w:val="00757A02"/>
    <w:rsid w:val="00757DEE"/>
    <w:rsid w:val="00757FC9"/>
    <w:rsid w:val="007600D4"/>
    <w:rsid w:val="0076027A"/>
    <w:rsid w:val="007602F3"/>
    <w:rsid w:val="007605B7"/>
    <w:rsid w:val="00760AA3"/>
    <w:rsid w:val="00760AA5"/>
    <w:rsid w:val="00760B6C"/>
    <w:rsid w:val="00761183"/>
    <w:rsid w:val="007611D6"/>
    <w:rsid w:val="00761622"/>
    <w:rsid w:val="0076183C"/>
    <w:rsid w:val="00761A0D"/>
    <w:rsid w:val="007620E2"/>
    <w:rsid w:val="0076249A"/>
    <w:rsid w:val="00762579"/>
    <w:rsid w:val="007626B3"/>
    <w:rsid w:val="0076295E"/>
    <w:rsid w:val="00763A59"/>
    <w:rsid w:val="00763C46"/>
    <w:rsid w:val="00763DAA"/>
    <w:rsid w:val="007640A5"/>
    <w:rsid w:val="0076441D"/>
    <w:rsid w:val="0076479A"/>
    <w:rsid w:val="007647D8"/>
    <w:rsid w:val="00764F39"/>
    <w:rsid w:val="00765597"/>
    <w:rsid w:val="00765891"/>
    <w:rsid w:val="00765968"/>
    <w:rsid w:val="00766283"/>
    <w:rsid w:val="007666FB"/>
    <w:rsid w:val="00767604"/>
    <w:rsid w:val="00767C74"/>
    <w:rsid w:val="00770089"/>
    <w:rsid w:val="00770225"/>
    <w:rsid w:val="007704A2"/>
    <w:rsid w:val="00770B0F"/>
    <w:rsid w:val="00770DA6"/>
    <w:rsid w:val="00770EB2"/>
    <w:rsid w:val="0077105E"/>
    <w:rsid w:val="007714FE"/>
    <w:rsid w:val="00771813"/>
    <w:rsid w:val="007718F7"/>
    <w:rsid w:val="007725AB"/>
    <w:rsid w:val="00772870"/>
    <w:rsid w:val="00772881"/>
    <w:rsid w:val="007729BF"/>
    <w:rsid w:val="00772CB6"/>
    <w:rsid w:val="00773011"/>
    <w:rsid w:val="00773638"/>
    <w:rsid w:val="00773C8A"/>
    <w:rsid w:val="007743C1"/>
    <w:rsid w:val="00774524"/>
    <w:rsid w:val="007746E6"/>
    <w:rsid w:val="00774B91"/>
    <w:rsid w:val="007750A7"/>
    <w:rsid w:val="00775296"/>
    <w:rsid w:val="0077552E"/>
    <w:rsid w:val="00775E55"/>
    <w:rsid w:val="00775ECD"/>
    <w:rsid w:val="00776102"/>
    <w:rsid w:val="0077638D"/>
    <w:rsid w:val="00776674"/>
    <w:rsid w:val="007768A0"/>
    <w:rsid w:val="007768B9"/>
    <w:rsid w:val="00776AD0"/>
    <w:rsid w:val="00776EA3"/>
    <w:rsid w:val="00777705"/>
    <w:rsid w:val="00777780"/>
    <w:rsid w:val="0077791E"/>
    <w:rsid w:val="00777BBB"/>
    <w:rsid w:val="00777F12"/>
    <w:rsid w:val="0078010F"/>
    <w:rsid w:val="0078025C"/>
    <w:rsid w:val="00780380"/>
    <w:rsid w:val="007804F0"/>
    <w:rsid w:val="007805CB"/>
    <w:rsid w:val="00780756"/>
    <w:rsid w:val="007807AE"/>
    <w:rsid w:val="00780BBF"/>
    <w:rsid w:val="00780C20"/>
    <w:rsid w:val="00780D4B"/>
    <w:rsid w:val="0078117A"/>
    <w:rsid w:val="00781251"/>
    <w:rsid w:val="0078142C"/>
    <w:rsid w:val="00781B80"/>
    <w:rsid w:val="00781B9E"/>
    <w:rsid w:val="00782025"/>
    <w:rsid w:val="00782134"/>
    <w:rsid w:val="00782484"/>
    <w:rsid w:val="00782488"/>
    <w:rsid w:val="00782CE6"/>
    <w:rsid w:val="007831CF"/>
    <w:rsid w:val="0078387B"/>
    <w:rsid w:val="00783BAB"/>
    <w:rsid w:val="00783C97"/>
    <w:rsid w:val="00784128"/>
    <w:rsid w:val="0078435C"/>
    <w:rsid w:val="00784741"/>
    <w:rsid w:val="00784766"/>
    <w:rsid w:val="007848C6"/>
    <w:rsid w:val="00784D58"/>
    <w:rsid w:val="00784E41"/>
    <w:rsid w:val="0078529D"/>
    <w:rsid w:val="007853AE"/>
    <w:rsid w:val="0078561E"/>
    <w:rsid w:val="00785B68"/>
    <w:rsid w:val="00785CE7"/>
    <w:rsid w:val="00785F3B"/>
    <w:rsid w:val="0078604B"/>
    <w:rsid w:val="00786360"/>
    <w:rsid w:val="00786725"/>
    <w:rsid w:val="00786958"/>
    <w:rsid w:val="00786EA9"/>
    <w:rsid w:val="00787243"/>
    <w:rsid w:val="0078746B"/>
    <w:rsid w:val="007875F1"/>
    <w:rsid w:val="00790138"/>
    <w:rsid w:val="0079090C"/>
    <w:rsid w:val="00790A48"/>
    <w:rsid w:val="00790D42"/>
    <w:rsid w:val="00790E3E"/>
    <w:rsid w:val="007911BC"/>
    <w:rsid w:val="007912D3"/>
    <w:rsid w:val="007919AB"/>
    <w:rsid w:val="0079203B"/>
    <w:rsid w:val="0079225B"/>
    <w:rsid w:val="0079287F"/>
    <w:rsid w:val="007928B0"/>
    <w:rsid w:val="00792AF9"/>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69B"/>
    <w:rsid w:val="00796847"/>
    <w:rsid w:val="00796CF9"/>
    <w:rsid w:val="00796FE0"/>
    <w:rsid w:val="0079723C"/>
    <w:rsid w:val="00797467"/>
    <w:rsid w:val="007976E5"/>
    <w:rsid w:val="007977DB"/>
    <w:rsid w:val="00797B0D"/>
    <w:rsid w:val="00797B7C"/>
    <w:rsid w:val="00797BCD"/>
    <w:rsid w:val="00797DE3"/>
    <w:rsid w:val="00797E99"/>
    <w:rsid w:val="00797F74"/>
    <w:rsid w:val="00797FEC"/>
    <w:rsid w:val="007A00ED"/>
    <w:rsid w:val="007A04EC"/>
    <w:rsid w:val="007A0744"/>
    <w:rsid w:val="007A0DAE"/>
    <w:rsid w:val="007A1076"/>
    <w:rsid w:val="007A155D"/>
    <w:rsid w:val="007A15CC"/>
    <w:rsid w:val="007A179F"/>
    <w:rsid w:val="007A1F39"/>
    <w:rsid w:val="007A2BBB"/>
    <w:rsid w:val="007A2DAF"/>
    <w:rsid w:val="007A316D"/>
    <w:rsid w:val="007A32AE"/>
    <w:rsid w:val="007A35EC"/>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A38"/>
    <w:rsid w:val="007B0CCA"/>
    <w:rsid w:val="007B1683"/>
    <w:rsid w:val="007B1761"/>
    <w:rsid w:val="007B19A2"/>
    <w:rsid w:val="007B1BE0"/>
    <w:rsid w:val="007B2055"/>
    <w:rsid w:val="007B228D"/>
    <w:rsid w:val="007B2473"/>
    <w:rsid w:val="007B24A9"/>
    <w:rsid w:val="007B2631"/>
    <w:rsid w:val="007B27DD"/>
    <w:rsid w:val="007B284D"/>
    <w:rsid w:val="007B2AB0"/>
    <w:rsid w:val="007B2C7F"/>
    <w:rsid w:val="007B385F"/>
    <w:rsid w:val="007B3DD6"/>
    <w:rsid w:val="007B3FBC"/>
    <w:rsid w:val="007B43D4"/>
    <w:rsid w:val="007B4609"/>
    <w:rsid w:val="007B4B29"/>
    <w:rsid w:val="007B4C06"/>
    <w:rsid w:val="007B51B2"/>
    <w:rsid w:val="007B53EF"/>
    <w:rsid w:val="007B56E3"/>
    <w:rsid w:val="007B576C"/>
    <w:rsid w:val="007B590E"/>
    <w:rsid w:val="007B5A42"/>
    <w:rsid w:val="007B6087"/>
    <w:rsid w:val="007B63BC"/>
    <w:rsid w:val="007B642E"/>
    <w:rsid w:val="007B652A"/>
    <w:rsid w:val="007B6830"/>
    <w:rsid w:val="007B684A"/>
    <w:rsid w:val="007B6B39"/>
    <w:rsid w:val="007B6BEF"/>
    <w:rsid w:val="007B6E20"/>
    <w:rsid w:val="007B6E92"/>
    <w:rsid w:val="007B704F"/>
    <w:rsid w:val="007B7491"/>
    <w:rsid w:val="007B75DC"/>
    <w:rsid w:val="007B76B4"/>
    <w:rsid w:val="007B7845"/>
    <w:rsid w:val="007B7C88"/>
    <w:rsid w:val="007B7F8D"/>
    <w:rsid w:val="007C0175"/>
    <w:rsid w:val="007C01C1"/>
    <w:rsid w:val="007C03E5"/>
    <w:rsid w:val="007C03FA"/>
    <w:rsid w:val="007C05BB"/>
    <w:rsid w:val="007C05BE"/>
    <w:rsid w:val="007C0ADE"/>
    <w:rsid w:val="007C0DB8"/>
    <w:rsid w:val="007C10BA"/>
    <w:rsid w:val="007C1221"/>
    <w:rsid w:val="007C1E08"/>
    <w:rsid w:val="007C1FD7"/>
    <w:rsid w:val="007C2049"/>
    <w:rsid w:val="007C21A1"/>
    <w:rsid w:val="007C274A"/>
    <w:rsid w:val="007C27E1"/>
    <w:rsid w:val="007C290E"/>
    <w:rsid w:val="007C2EFD"/>
    <w:rsid w:val="007C3168"/>
    <w:rsid w:val="007C368E"/>
    <w:rsid w:val="007C381E"/>
    <w:rsid w:val="007C3900"/>
    <w:rsid w:val="007C3A2B"/>
    <w:rsid w:val="007C3CB6"/>
    <w:rsid w:val="007C4471"/>
    <w:rsid w:val="007C46EF"/>
    <w:rsid w:val="007C46F0"/>
    <w:rsid w:val="007C46F9"/>
    <w:rsid w:val="007C4945"/>
    <w:rsid w:val="007C4B22"/>
    <w:rsid w:val="007C4CDD"/>
    <w:rsid w:val="007C4D10"/>
    <w:rsid w:val="007C53DC"/>
    <w:rsid w:val="007C59D7"/>
    <w:rsid w:val="007C5D07"/>
    <w:rsid w:val="007C5D15"/>
    <w:rsid w:val="007C5F82"/>
    <w:rsid w:val="007C5FBA"/>
    <w:rsid w:val="007C63C1"/>
    <w:rsid w:val="007C6957"/>
    <w:rsid w:val="007C6AEC"/>
    <w:rsid w:val="007C6E34"/>
    <w:rsid w:val="007C79BB"/>
    <w:rsid w:val="007C7A90"/>
    <w:rsid w:val="007C7B6A"/>
    <w:rsid w:val="007C7BBD"/>
    <w:rsid w:val="007C7CBB"/>
    <w:rsid w:val="007D010A"/>
    <w:rsid w:val="007D0337"/>
    <w:rsid w:val="007D0714"/>
    <w:rsid w:val="007D0FE5"/>
    <w:rsid w:val="007D10C0"/>
    <w:rsid w:val="007D123E"/>
    <w:rsid w:val="007D15B9"/>
    <w:rsid w:val="007D19E0"/>
    <w:rsid w:val="007D1F41"/>
    <w:rsid w:val="007D2827"/>
    <w:rsid w:val="007D2BD1"/>
    <w:rsid w:val="007D2E2D"/>
    <w:rsid w:val="007D33AF"/>
    <w:rsid w:val="007D3446"/>
    <w:rsid w:val="007D3511"/>
    <w:rsid w:val="007D357A"/>
    <w:rsid w:val="007D3777"/>
    <w:rsid w:val="007D395F"/>
    <w:rsid w:val="007D415F"/>
    <w:rsid w:val="007D4162"/>
    <w:rsid w:val="007D42DA"/>
    <w:rsid w:val="007D42E1"/>
    <w:rsid w:val="007D4543"/>
    <w:rsid w:val="007D477D"/>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662"/>
    <w:rsid w:val="007D7712"/>
    <w:rsid w:val="007D795E"/>
    <w:rsid w:val="007D7A9C"/>
    <w:rsid w:val="007E0263"/>
    <w:rsid w:val="007E0413"/>
    <w:rsid w:val="007E0476"/>
    <w:rsid w:val="007E048C"/>
    <w:rsid w:val="007E049D"/>
    <w:rsid w:val="007E0972"/>
    <w:rsid w:val="007E098B"/>
    <w:rsid w:val="007E141A"/>
    <w:rsid w:val="007E1477"/>
    <w:rsid w:val="007E182B"/>
    <w:rsid w:val="007E1A4D"/>
    <w:rsid w:val="007E1BFF"/>
    <w:rsid w:val="007E2514"/>
    <w:rsid w:val="007E2BD7"/>
    <w:rsid w:val="007E3A44"/>
    <w:rsid w:val="007E4569"/>
    <w:rsid w:val="007E4954"/>
    <w:rsid w:val="007E4AAD"/>
    <w:rsid w:val="007E4B55"/>
    <w:rsid w:val="007E4CF3"/>
    <w:rsid w:val="007E4D8D"/>
    <w:rsid w:val="007E50DD"/>
    <w:rsid w:val="007E54BC"/>
    <w:rsid w:val="007E596E"/>
    <w:rsid w:val="007E5ACD"/>
    <w:rsid w:val="007E5DC9"/>
    <w:rsid w:val="007E60F2"/>
    <w:rsid w:val="007E61C3"/>
    <w:rsid w:val="007E627A"/>
    <w:rsid w:val="007E6383"/>
    <w:rsid w:val="007E63F6"/>
    <w:rsid w:val="007E64FE"/>
    <w:rsid w:val="007E6A2E"/>
    <w:rsid w:val="007E6E75"/>
    <w:rsid w:val="007E78A2"/>
    <w:rsid w:val="007F0CAF"/>
    <w:rsid w:val="007F13AE"/>
    <w:rsid w:val="007F13FA"/>
    <w:rsid w:val="007F1CEE"/>
    <w:rsid w:val="007F1F7E"/>
    <w:rsid w:val="007F2130"/>
    <w:rsid w:val="007F21F5"/>
    <w:rsid w:val="007F239C"/>
    <w:rsid w:val="007F26F2"/>
    <w:rsid w:val="007F28F0"/>
    <w:rsid w:val="007F2900"/>
    <w:rsid w:val="007F29A3"/>
    <w:rsid w:val="007F2AE8"/>
    <w:rsid w:val="007F2CE3"/>
    <w:rsid w:val="007F2EC3"/>
    <w:rsid w:val="007F33E4"/>
    <w:rsid w:val="007F36C0"/>
    <w:rsid w:val="007F37AF"/>
    <w:rsid w:val="007F3BFC"/>
    <w:rsid w:val="007F3D59"/>
    <w:rsid w:val="007F3F50"/>
    <w:rsid w:val="007F3FA4"/>
    <w:rsid w:val="007F4375"/>
    <w:rsid w:val="007F43D4"/>
    <w:rsid w:val="007F489B"/>
    <w:rsid w:val="007F4EC0"/>
    <w:rsid w:val="007F5C09"/>
    <w:rsid w:val="007F5E21"/>
    <w:rsid w:val="007F61F0"/>
    <w:rsid w:val="007F65A5"/>
    <w:rsid w:val="007F65CB"/>
    <w:rsid w:val="007F6922"/>
    <w:rsid w:val="007F6AEA"/>
    <w:rsid w:val="007F6C8D"/>
    <w:rsid w:val="007F6E2C"/>
    <w:rsid w:val="007F6E86"/>
    <w:rsid w:val="007F6F61"/>
    <w:rsid w:val="007F74DE"/>
    <w:rsid w:val="007F78E2"/>
    <w:rsid w:val="007F78FD"/>
    <w:rsid w:val="007F7AA4"/>
    <w:rsid w:val="007F7C59"/>
    <w:rsid w:val="007F7D71"/>
    <w:rsid w:val="007F7FD2"/>
    <w:rsid w:val="00800662"/>
    <w:rsid w:val="00800AFE"/>
    <w:rsid w:val="00800D43"/>
    <w:rsid w:val="00800DA2"/>
    <w:rsid w:val="00800FAB"/>
    <w:rsid w:val="0080133C"/>
    <w:rsid w:val="00801498"/>
    <w:rsid w:val="0080173E"/>
    <w:rsid w:val="00801A16"/>
    <w:rsid w:val="00801B73"/>
    <w:rsid w:val="008020A5"/>
    <w:rsid w:val="008022E7"/>
    <w:rsid w:val="008028E9"/>
    <w:rsid w:val="00802D57"/>
    <w:rsid w:val="00803262"/>
    <w:rsid w:val="008033ED"/>
    <w:rsid w:val="00803444"/>
    <w:rsid w:val="00803C74"/>
    <w:rsid w:val="00803D63"/>
    <w:rsid w:val="00803E90"/>
    <w:rsid w:val="00803F98"/>
    <w:rsid w:val="008040E7"/>
    <w:rsid w:val="00804161"/>
    <w:rsid w:val="008041E1"/>
    <w:rsid w:val="008047D3"/>
    <w:rsid w:val="00804CB6"/>
    <w:rsid w:val="00804E5A"/>
    <w:rsid w:val="00805001"/>
    <w:rsid w:val="008051E9"/>
    <w:rsid w:val="00805224"/>
    <w:rsid w:val="00805575"/>
    <w:rsid w:val="00805D02"/>
    <w:rsid w:val="00805D87"/>
    <w:rsid w:val="00805DF7"/>
    <w:rsid w:val="0080612A"/>
    <w:rsid w:val="0080629D"/>
    <w:rsid w:val="00806911"/>
    <w:rsid w:val="00806AAC"/>
    <w:rsid w:val="008070B7"/>
    <w:rsid w:val="008074C6"/>
    <w:rsid w:val="00807A63"/>
    <w:rsid w:val="008100EB"/>
    <w:rsid w:val="008100F1"/>
    <w:rsid w:val="008100F3"/>
    <w:rsid w:val="00810338"/>
    <w:rsid w:val="008109B9"/>
    <w:rsid w:val="0081125B"/>
    <w:rsid w:val="008113DE"/>
    <w:rsid w:val="0081140F"/>
    <w:rsid w:val="008116B4"/>
    <w:rsid w:val="00811F14"/>
    <w:rsid w:val="00812080"/>
    <w:rsid w:val="0081212D"/>
    <w:rsid w:val="008121EE"/>
    <w:rsid w:val="008126F5"/>
    <w:rsid w:val="00812893"/>
    <w:rsid w:val="008128A9"/>
    <w:rsid w:val="00812947"/>
    <w:rsid w:val="00812A3B"/>
    <w:rsid w:val="00812C4A"/>
    <w:rsid w:val="00812E14"/>
    <w:rsid w:val="00812F43"/>
    <w:rsid w:val="00812FB6"/>
    <w:rsid w:val="0081343B"/>
    <w:rsid w:val="0081349E"/>
    <w:rsid w:val="0081353E"/>
    <w:rsid w:val="0081356B"/>
    <w:rsid w:val="00813EBA"/>
    <w:rsid w:val="0081401B"/>
    <w:rsid w:val="00814663"/>
    <w:rsid w:val="00815094"/>
    <w:rsid w:val="008152F6"/>
    <w:rsid w:val="008153A9"/>
    <w:rsid w:val="0081573A"/>
    <w:rsid w:val="00815B3B"/>
    <w:rsid w:val="00815E42"/>
    <w:rsid w:val="0081649C"/>
    <w:rsid w:val="008164DF"/>
    <w:rsid w:val="00816D90"/>
    <w:rsid w:val="00816DA0"/>
    <w:rsid w:val="008172A3"/>
    <w:rsid w:val="00817BA3"/>
    <w:rsid w:val="0082008F"/>
    <w:rsid w:val="0082010E"/>
    <w:rsid w:val="008204FB"/>
    <w:rsid w:val="008205AB"/>
    <w:rsid w:val="0082092A"/>
    <w:rsid w:val="00820D99"/>
    <w:rsid w:val="00820DDC"/>
    <w:rsid w:val="00820E2B"/>
    <w:rsid w:val="00821159"/>
    <w:rsid w:val="008211D0"/>
    <w:rsid w:val="00821327"/>
    <w:rsid w:val="008218B2"/>
    <w:rsid w:val="008219AB"/>
    <w:rsid w:val="00821B0A"/>
    <w:rsid w:val="00821CEE"/>
    <w:rsid w:val="00821E56"/>
    <w:rsid w:val="00822C81"/>
    <w:rsid w:val="00822CAF"/>
    <w:rsid w:val="00822D20"/>
    <w:rsid w:val="00822F64"/>
    <w:rsid w:val="00823671"/>
    <w:rsid w:val="00823BFB"/>
    <w:rsid w:val="00823E4A"/>
    <w:rsid w:val="008241CA"/>
    <w:rsid w:val="0082433C"/>
    <w:rsid w:val="0082435D"/>
    <w:rsid w:val="00824B98"/>
    <w:rsid w:val="00824C04"/>
    <w:rsid w:val="00824F61"/>
    <w:rsid w:val="008250B9"/>
    <w:rsid w:val="0082521B"/>
    <w:rsid w:val="00825355"/>
    <w:rsid w:val="008253E3"/>
    <w:rsid w:val="008255B4"/>
    <w:rsid w:val="00825667"/>
    <w:rsid w:val="0082583D"/>
    <w:rsid w:val="00825B89"/>
    <w:rsid w:val="00825C07"/>
    <w:rsid w:val="00825D84"/>
    <w:rsid w:val="008261CB"/>
    <w:rsid w:val="008262B6"/>
    <w:rsid w:val="008262F1"/>
    <w:rsid w:val="0082631C"/>
    <w:rsid w:val="00826571"/>
    <w:rsid w:val="00826EF6"/>
    <w:rsid w:val="00827364"/>
    <w:rsid w:val="00827A1C"/>
    <w:rsid w:val="00827B6A"/>
    <w:rsid w:val="00827B6C"/>
    <w:rsid w:val="00827BE8"/>
    <w:rsid w:val="00827BF3"/>
    <w:rsid w:val="00827C3B"/>
    <w:rsid w:val="00827C81"/>
    <w:rsid w:val="00830116"/>
    <w:rsid w:val="008304C2"/>
    <w:rsid w:val="00830A2D"/>
    <w:rsid w:val="00830E98"/>
    <w:rsid w:val="008310FB"/>
    <w:rsid w:val="00831403"/>
    <w:rsid w:val="00831A1F"/>
    <w:rsid w:val="00831B49"/>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A9A"/>
    <w:rsid w:val="00836BEA"/>
    <w:rsid w:val="008371E7"/>
    <w:rsid w:val="008373EA"/>
    <w:rsid w:val="00837808"/>
    <w:rsid w:val="00837A04"/>
    <w:rsid w:val="00837B28"/>
    <w:rsid w:val="00837D6C"/>
    <w:rsid w:val="00837D85"/>
    <w:rsid w:val="00837DA6"/>
    <w:rsid w:val="008401D3"/>
    <w:rsid w:val="008401F3"/>
    <w:rsid w:val="0084044B"/>
    <w:rsid w:val="00840458"/>
    <w:rsid w:val="0084056C"/>
    <w:rsid w:val="0084068B"/>
    <w:rsid w:val="0084096F"/>
    <w:rsid w:val="00840B62"/>
    <w:rsid w:val="00840BBB"/>
    <w:rsid w:val="00840E2B"/>
    <w:rsid w:val="00840F83"/>
    <w:rsid w:val="0084115E"/>
    <w:rsid w:val="0084153B"/>
    <w:rsid w:val="00841611"/>
    <w:rsid w:val="008419ED"/>
    <w:rsid w:val="00841B9C"/>
    <w:rsid w:val="00841C96"/>
    <w:rsid w:val="00841EAE"/>
    <w:rsid w:val="008424E4"/>
    <w:rsid w:val="0084276C"/>
    <w:rsid w:val="0084280A"/>
    <w:rsid w:val="00842966"/>
    <w:rsid w:val="00842A7E"/>
    <w:rsid w:val="00842D47"/>
    <w:rsid w:val="00842F7D"/>
    <w:rsid w:val="00843284"/>
    <w:rsid w:val="00843407"/>
    <w:rsid w:val="00843432"/>
    <w:rsid w:val="00843668"/>
    <w:rsid w:val="008437A8"/>
    <w:rsid w:val="00843948"/>
    <w:rsid w:val="00843BB1"/>
    <w:rsid w:val="00843C69"/>
    <w:rsid w:val="00843FDD"/>
    <w:rsid w:val="0084410B"/>
    <w:rsid w:val="00844312"/>
    <w:rsid w:val="00844838"/>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BB3"/>
    <w:rsid w:val="00847DD9"/>
    <w:rsid w:val="00847FB9"/>
    <w:rsid w:val="00850831"/>
    <w:rsid w:val="0085084C"/>
    <w:rsid w:val="0085084D"/>
    <w:rsid w:val="008508B3"/>
    <w:rsid w:val="00850DD9"/>
    <w:rsid w:val="00850F0F"/>
    <w:rsid w:val="00850FC3"/>
    <w:rsid w:val="0085135E"/>
    <w:rsid w:val="008514F3"/>
    <w:rsid w:val="008517E1"/>
    <w:rsid w:val="00851895"/>
    <w:rsid w:val="00851B2C"/>
    <w:rsid w:val="00851C07"/>
    <w:rsid w:val="00851FFB"/>
    <w:rsid w:val="00852096"/>
    <w:rsid w:val="008521AF"/>
    <w:rsid w:val="008524A5"/>
    <w:rsid w:val="008528F8"/>
    <w:rsid w:val="00852C19"/>
    <w:rsid w:val="0085319D"/>
    <w:rsid w:val="008532CD"/>
    <w:rsid w:val="008534DA"/>
    <w:rsid w:val="00853AA2"/>
    <w:rsid w:val="00853ED4"/>
    <w:rsid w:val="008543AE"/>
    <w:rsid w:val="0085446B"/>
    <w:rsid w:val="00855181"/>
    <w:rsid w:val="008551A9"/>
    <w:rsid w:val="00855763"/>
    <w:rsid w:val="0085585D"/>
    <w:rsid w:val="00855C33"/>
    <w:rsid w:val="00855F72"/>
    <w:rsid w:val="00856010"/>
    <w:rsid w:val="00856320"/>
    <w:rsid w:val="008563C3"/>
    <w:rsid w:val="008564A2"/>
    <w:rsid w:val="008565C5"/>
    <w:rsid w:val="008569DB"/>
    <w:rsid w:val="00856DED"/>
    <w:rsid w:val="00856E92"/>
    <w:rsid w:val="00857074"/>
    <w:rsid w:val="00857191"/>
    <w:rsid w:val="00857391"/>
    <w:rsid w:val="0085739D"/>
    <w:rsid w:val="008574B1"/>
    <w:rsid w:val="0085753E"/>
    <w:rsid w:val="0085768F"/>
    <w:rsid w:val="008576B4"/>
    <w:rsid w:val="00857703"/>
    <w:rsid w:val="0085773F"/>
    <w:rsid w:val="0086028B"/>
    <w:rsid w:val="008602D2"/>
    <w:rsid w:val="0086049F"/>
    <w:rsid w:val="008604ED"/>
    <w:rsid w:val="00860505"/>
    <w:rsid w:val="0086097E"/>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2D3"/>
    <w:rsid w:val="008643BE"/>
    <w:rsid w:val="008649AA"/>
    <w:rsid w:val="00864B38"/>
    <w:rsid w:val="00864B99"/>
    <w:rsid w:val="00864FE9"/>
    <w:rsid w:val="008652BE"/>
    <w:rsid w:val="008655CE"/>
    <w:rsid w:val="00865A27"/>
    <w:rsid w:val="00865A59"/>
    <w:rsid w:val="00866109"/>
    <w:rsid w:val="00866959"/>
    <w:rsid w:val="00866D28"/>
    <w:rsid w:val="00866DA0"/>
    <w:rsid w:val="00866EDB"/>
    <w:rsid w:val="00867291"/>
    <w:rsid w:val="008674BC"/>
    <w:rsid w:val="00867569"/>
    <w:rsid w:val="008677CE"/>
    <w:rsid w:val="00870203"/>
    <w:rsid w:val="00870353"/>
    <w:rsid w:val="008707AA"/>
    <w:rsid w:val="0087092B"/>
    <w:rsid w:val="00870FDC"/>
    <w:rsid w:val="008711BE"/>
    <w:rsid w:val="008711DD"/>
    <w:rsid w:val="008711ED"/>
    <w:rsid w:val="00871444"/>
    <w:rsid w:val="00871504"/>
    <w:rsid w:val="00871563"/>
    <w:rsid w:val="00871764"/>
    <w:rsid w:val="00871939"/>
    <w:rsid w:val="00871A29"/>
    <w:rsid w:val="00871B5D"/>
    <w:rsid w:val="00871DEC"/>
    <w:rsid w:val="0087204E"/>
    <w:rsid w:val="008720D0"/>
    <w:rsid w:val="00872731"/>
    <w:rsid w:val="0087275E"/>
    <w:rsid w:val="0087284D"/>
    <w:rsid w:val="008729BB"/>
    <w:rsid w:val="00872BCF"/>
    <w:rsid w:val="00872EE9"/>
    <w:rsid w:val="00873028"/>
    <w:rsid w:val="008732CD"/>
    <w:rsid w:val="0087397A"/>
    <w:rsid w:val="00873B17"/>
    <w:rsid w:val="00873C48"/>
    <w:rsid w:val="0087428D"/>
    <w:rsid w:val="008742F4"/>
    <w:rsid w:val="00874895"/>
    <w:rsid w:val="00874FFE"/>
    <w:rsid w:val="008755CB"/>
    <w:rsid w:val="00875BA3"/>
    <w:rsid w:val="008762F9"/>
    <w:rsid w:val="008764AB"/>
    <w:rsid w:val="00876504"/>
    <w:rsid w:val="00876620"/>
    <w:rsid w:val="00876657"/>
    <w:rsid w:val="008767CB"/>
    <w:rsid w:val="00876DD5"/>
    <w:rsid w:val="00877181"/>
    <w:rsid w:val="00877288"/>
    <w:rsid w:val="0087768B"/>
    <w:rsid w:val="008779C7"/>
    <w:rsid w:val="00877F76"/>
    <w:rsid w:val="008801FB"/>
    <w:rsid w:val="0088026C"/>
    <w:rsid w:val="00880495"/>
    <w:rsid w:val="00880686"/>
    <w:rsid w:val="0088072A"/>
    <w:rsid w:val="0088094B"/>
    <w:rsid w:val="00880D83"/>
    <w:rsid w:val="00880DBD"/>
    <w:rsid w:val="008814E3"/>
    <w:rsid w:val="0088151E"/>
    <w:rsid w:val="00881709"/>
    <w:rsid w:val="008818AE"/>
    <w:rsid w:val="00881F22"/>
    <w:rsid w:val="00882473"/>
    <w:rsid w:val="008825F6"/>
    <w:rsid w:val="0088276B"/>
    <w:rsid w:val="008829D5"/>
    <w:rsid w:val="00882D3E"/>
    <w:rsid w:val="00882E5D"/>
    <w:rsid w:val="0088313A"/>
    <w:rsid w:val="00883144"/>
    <w:rsid w:val="008839A3"/>
    <w:rsid w:val="00884070"/>
    <w:rsid w:val="0088425E"/>
    <w:rsid w:val="008842B4"/>
    <w:rsid w:val="00884596"/>
    <w:rsid w:val="008845E7"/>
    <w:rsid w:val="00884C43"/>
    <w:rsid w:val="00884C8D"/>
    <w:rsid w:val="00885F1B"/>
    <w:rsid w:val="00886608"/>
    <w:rsid w:val="008875F0"/>
    <w:rsid w:val="00887CC6"/>
    <w:rsid w:val="00890345"/>
    <w:rsid w:val="0089054F"/>
    <w:rsid w:val="00890604"/>
    <w:rsid w:val="0089078E"/>
    <w:rsid w:val="00890A78"/>
    <w:rsid w:val="00890F72"/>
    <w:rsid w:val="00890FD3"/>
    <w:rsid w:val="008915E4"/>
    <w:rsid w:val="008916EF"/>
    <w:rsid w:val="0089184D"/>
    <w:rsid w:val="00891BF7"/>
    <w:rsid w:val="008922EC"/>
    <w:rsid w:val="00892443"/>
    <w:rsid w:val="00892B3F"/>
    <w:rsid w:val="00892CAB"/>
    <w:rsid w:val="00892F3B"/>
    <w:rsid w:val="008931C9"/>
    <w:rsid w:val="008938D7"/>
    <w:rsid w:val="00893995"/>
    <w:rsid w:val="00893D64"/>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B7C"/>
    <w:rsid w:val="00897D29"/>
    <w:rsid w:val="00897F29"/>
    <w:rsid w:val="00897FEF"/>
    <w:rsid w:val="008A00B3"/>
    <w:rsid w:val="008A00D9"/>
    <w:rsid w:val="008A018B"/>
    <w:rsid w:val="008A0330"/>
    <w:rsid w:val="008A0778"/>
    <w:rsid w:val="008A0BCB"/>
    <w:rsid w:val="008A0C08"/>
    <w:rsid w:val="008A0E75"/>
    <w:rsid w:val="008A0FD9"/>
    <w:rsid w:val="008A1130"/>
    <w:rsid w:val="008A1308"/>
    <w:rsid w:val="008A14C4"/>
    <w:rsid w:val="008A1633"/>
    <w:rsid w:val="008A186C"/>
    <w:rsid w:val="008A1884"/>
    <w:rsid w:val="008A1B8F"/>
    <w:rsid w:val="008A1CA9"/>
    <w:rsid w:val="008A1EC6"/>
    <w:rsid w:val="008A214B"/>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AD5"/>
    <w:rsid w:val="008A5C34"/>
    <w:rsid w:val="008A5D29"/>
    <w:rsid w:val="008A5DD4"/>
    <w:rsid w:val="008A60F9"/>
    <w:rsid w:val="008A6627"/>
    <w:rsid w:val="008A717A"/>
    <w:rsid w:val="008A764F"/>
    <w:rsid w:val="008A7C80"/>
    <w:rsid w:val="008A7CBA"/>
    <w:rsid w:val="008A7FD7"/>
    <w:rsid w:val="008B0842"/>
    <w:rsid w:val="008B0D28"/>
    <w:rsid w:val="008B0E47"/>
    <w:rsid w:val="008B0F0A"/>
    <w:rsid w:val="008B0F32"/>
    <w:rsid w:val="008B13C0"/>
    <w:rsid w:val="008B1915"/>
    <w:rsid w:val="008B1996"/>
    <w:rsid w:val="008B1A9D"/>
    <w:rsid w:val="008B1B67"/>
    <w:rsid w:val="008B1C2D"/>
    <w:rsid w:val="008B1FC3"/>
    <w:rsid w:val="008B21A5"/>
    <w:rsid w:val="008B291C"/>
    <w:rsid w:val="008B2E3E"/>
    <w:rsid w:val="008B3136"/>
    <w:rsid w:val="008B3709"/>
    <w:rsid w:val="008B3C6F"/>
    <w:rsid w:val="008B4347"/>
    <w:rsid w:val="008B4E6F"/>
    <w:rsid w:val="008B500C"/>
    <w:rsid w:val="008B5123"/>
    <w:rsid w:val="008B51D8"/>
    <w:rsid w:val="008B5355"/>
    <w:rsid w:val="008B623B"/>
    <w:rsid w:val="008B633B"/>
    <w:rsid w:val="008B641F"/>
    <w:rsid w:val="008B649C"/>
    <w:rsid w:val="008B652C"/>
    <w:rsid w:val="008B68BD"/>
    <w:rsid w:val="008B70EF"/>
    <w:rsid w:val="008B70FD"/>
    <w:rsid w:val="008B71C9"/>
    <w:rsid w:val="008B71FB"/>
    <w:rsid w:val="008B7483"/>
    <w:rsid w:val="008B7866"/>
    <w:rsid w:val="008B7A22"/>
    <w:rsid w:val="008B7A34"/>
    <w:rsid w:val="008B7CDC"/>
    <w:rsid w:val="008B7D32"/>
    <w:rsid w:val="008B7D8F"/>
    <w:rsid w:val="008B7DCC"/>
    <w:rsid w:val="008B7ED5"/>
    <w:rsid w:val="008C0276"/>
    <w:rsid w:val="008C02AF"/>
    <w:rsid w:val="008C02FC"/>
    <w:rsid w:val="008C08E6"/>
    <w:rsid w:val="008C0CB8"/>
    <w:rsid w:val="008C0E19"/>
    <w:rsid w:val="008C11E4"/>
    <w:rsid w:val="008C124B"/>
    <w:rsid w:val="008C1434"/>
    <w:rsid w:val="008C1896"/>
    <w:rsid w:val="008C1AC4"/>
    <w:rsid w:val="008C2073"/>
    <w:rsid w:val="008C244B"/>
    <w:rsid w:val="008C2616"/>
    <w:rsid w:val="008C2AC4"/>
    <w:rsid w:val="008C2D9F"/>
    <w:rsid w:val="008C3E02"/>
    <w:rsid w:val="008C4179"/>
    <w:rsid w:val="008C4482"/>
    <w:rsid w:val="008C4561"/>
    <w:rsid w:val="008C4A86"/>
    <w:rsid w:val="008C4ADA"/>
    <w:rsid w:val="008C51A4"/>
    <w:rsid w:val="008C5545"/>
    <w:rsid w:val="008C5937"/>
    <w:rsid w:val="008C5D17"/>
    <w:rsid w:val="008C604A"/>
    <w:rsid w:val="008C60B7"/>
    <w:rsid w:val="008C6122"/>
    <w:rsid w:val="008C6274"/>
    <w:rsid w:val="008C648C"/>
    <w:rsid w:val="008C6585"/>
    <w:rsid w:val="008C6D4A"/>
    <w:rsid w:val="008C6EE8"/>
    <w:rsid w:val="008C6FD7"/>
    <w:rsid w:val="008C739E"/>
    <w:rsid w:val="008C73BF"/>
    <w:rsid w:val="008C79D7"/>
    <w:rsid w:val="008C7D33"/>
    <w:rsid w:val="008D02FA"/>
    <w:rsid w:val="008D0323"/>
    <w:rsid w:val="008D0DCB"/>
    <w:rsid w:val="008D0E06"/>
    <w:rsid w:val="008D1385"/>
    <w:rsid w:val="008D1998"/>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3C8"/>
    <w:rsid w:val="008D5A64"/>
    <w:rsid w:val="008D5DCB"/>
    <w:rsid w:val="008D5EFA"/>
    <w:rsid w:val="008D6033"/>
    <w:rsid w:val="008D60D9"/>
    <w:rsid w:val="008D6346"/>
    <w:rsid w:val="008D639D"/>
    <w:rsid w:val="008D65FD"/>
    <w:rsid w:val="008D666C"/>
    <w:rsid w:val="008D6863"/>
    <w:rsid w:val="008D6EA4"/>
    <w:rsid w:val="008D6FD8"/>
    <w:rsid w:val="008D6FE1"/>
    <w:rsid w:val="008D7158"/>
    <w:rsid w:val="008D74E8"/>
    <w:rsid w:val="008D76AF"/>
    <w:rsid w:val="008D78BE"/>
    <w:rsid w:val="008D78D5"/>
    <w:rsid w:val="008E01ED"/>
    <w:rsid w:val="008E0425"/>
    <w:rsid w:val="008E12FA"/>
    <w:rsid w:val="008E16AA"/>
    <w:rsid w:val="008E1DD8"/>
    <w:rsid w:val="008E1DE3"/>
    <w:rsid w:val="008E2529"/>
    <w:rsid w:val="008E2611"/>
    <w:rsid w:val="008E278B"/>
    <w:rsid w:val="008E27B7"/>
    <w:rsid w:val="008E2A07"/>
    <w:rsid w:val="008E3125"/>
    <w:rsid w:val="008E31AC"/>
    <w:rsid w:val="008E31B2"/>
    <w:rsid w:val="008E3356"/>
    <w:rsid w:val="008E33E3"/>
    <w:rsid w:val="008E3B12"/>
    <w:rsid w:val="008E3EF3"/>
    <w:rsid w:val="008E416C"/>
    <w:rsid w:val="008E42AD"/>
    <w:rsid w:val="008E43C5"/>
    <w:rsid w:val="008E446A"/>
    <w:rsid w:val="008E45E8"/>
    <w:rsid w:val="008E4BD4"/>
    <w:rsid w:val="008E4DC3"/>
    <w:rsid w:val="008E526F"/>
    <w:rsid w:val="008E5A4F"/>
    <w:rsid w:val="008E5BA8"/>
    <w:rsid w:val="008E5E42"/>
    <w:rsid w:val="008E5FE4"/>
    <w:rsid w:val="008E6067"/>
    <w:rsid w:val="008E6607"/>
    <w:rsid w:val="008E6973"/>
    <w:rsid w:val="008E6A5D"/>
    <w:rsid w:val="008E6BD6"/>
    <w:rsid w:val="008E6BF7"/>
    <w:rsid w:val="008E6C02"/>
    <w:rsid w:val="008E7012"/>
    <w:rsid w:val="008E701E"/>
    <w:rsid w:val="008E76B0"/>
    <w:rsid w:val="008E7792"/>
    <w:rsid w:val="008E785B"/>
    <w:rsid w:val="008E7D2A"/>
    <w:rsid w:val="008E7F1C"/>
    <w:rsid w:val="008F01C8"/>
    <w:rsid w:val="008F03AD"/>
    <w:rsid w:val="008F056C"/>
    <w:rsid w:val="008F05AE"/>
    <w:rsid w:val="008F0DED"/>
    <w:rsid w:val="008F0F27"/>
    <w:rsid w:val="008F0F39"/>
    <w:rsid w:val="008F120D"/>
    <w:rsid w:val="008F17D4"/>
    <w:rsid w:val="008F17FA"/>
    <w:rsid w:val="008F1B3B"/>
    <w:rsid w:val="008F2107"/>
    <w:rsid w:val="008F2109"/>
    <w:rsid w:val="008F21D0"/>
    <w:rsid w:val="008F2278"/>
    <w:rsid w:val="008F28C7"/>
    <w:rsid w:val="008F2A32"/>
    <w:rsid w:val="008F2BA0"/>
    <w:rsid w:val="008F3024"/>
    <w:rsid w:val="008F30ED"/>
    <w:rsid w:val="008F4161"/>
    <w:rsid w:val="008F4962"/>
    <w:rsid w:val="008F4A81"/>
    <w:rsid w:val="008F4FC0"/>
    <w:rsid w:val="008F502F"/>
    <w:rsid w:val="008F5366"/>
    <w:rsid w:val="008F5463"/>
    <w:rsid w:val="008F570E"/>
    <w:rsid w:val="008F5B30"/>
    <w:rsid w:val="008F5CA6"/>
    <w:rsid w:val="008F5EAF"/>
    <w:rsid w:val="008F5F4B"/>
    <w:rsid w:val="008F6025"/>
    <w:rsid w:val="008F609D"/>
    <w:rsid w:val="008F6512"/>
    <w:rsid w:val="008F69D9"/>
    <w:rsid w:val="008F6B2A"/>
    <w:rsid w:val="008F6E0F"/>
    <w:rsid w:val="008F7A0C"/>
    <w:rsid w:val="008F7A4A"/>
    <w:rsid w:val="008F7C3A"/>
    <w:rsid w:val="00900363"/>
    <w:rsid w:val="0090079E"/>
    <w:rsid w:val="00900EA7"/>
    <w:rsid w:val="009017BA"/>
    <w:rsid w:val="00901AEE"/>
    <w:rsid w:val="00901E1A"/>
    <w:rsid w:val="00901E81"/>
    <w:rsid w:val="00901EEC"/>
    <w:rsid w:val="00902579"/>
    <w:rsid w:val="00902D2F"/>
    <w:rsid w:val="00903224"/>
    <w:rsid w:val="009034B7"/>
    <w:rsid w:val="0090380C"/>
    <w:rsid w:val="0090389A"/>
    <w:rsid w:val="009038FF"/>
    <w:rsid w:val="00903A40"/>
    <w:rsid w:val="0090406E"/>
    <w:rsid w:val="00904307"/>
    <w:rsid w:val="0090457B"/>
    <w:rsid w:val="00904894"/>
    <w:rsid w:val="009048BF"/>
    <w:rsid w:val="009049AF"/>
    <w:rsid w:val="00904DCC"/>
    <w:rsid w:val="00905277"/>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0A50"/>
    <w:rsid w:val="00910B37"/>
    <w:rsid w:val="009111AB"/>
    <w:rsid w:val="009111E3"/>
    <w:rsid w:val="00911996"/>
    <w:rsid w:val="009119C6"/>
    <w:rsid w:val="00911FD6"/>
    <w:rsid w:val="009121A3"/>
    <w:rsid w:val="009128A2"/>
    <w:rsid w:val="009129CA"/>
    <w:rsid w:val="00912AD5"/>
    <w:rsid w:val="00912FCC"/>
    <w:rsid w:val="009130AF"/>
    <w:rsid w:val="009133AF"/>
    <w:rsid w:val="009135F3"/>
    <w:rsid w:val="00913744"/>
    <w:rsid w:val="00913760"/>
    <w:rsid w:val="00913C8A"/>
    <w:rsid w:val="00913CDF"/>
    <w:rsid w:val="00913E43"/>
    <w:rsid w:val="00914430"/>
    <w:rsid w:val="00914764"/>
    <w:rsid w:val="00914CA8"/>
    <w:rsid w:val="009150B0"/>
    <w:rsid w:val="009153EF"/>
    <w:rsid w:val="009156B1"/>
    <w:rsid w:val="009157D4"/>
    <w:rsid w:val="00915B06"/>
    <w:rsid w:val="00916105"/>
    <w:rsid w:val="009165B5"/>
    <w:rsid w:val="0091693B"/>
    <w:rsid w:val="00916C7F"/>
    <w:rsid w:val="00916D61"/>
    <w:rsid w:val="00916D79"/>
    <w:rsid w:val="00916EAF"/>
    <w:rsid w:val="00916F78"/>
    <w:rsid w:val="00917161"/>
    <w:rsid w:val="009172DA"/>
    <w:rsid w:val="00917BF3"/>
    <w:rsid w:val="009204F9"/>
    <w:rsid w:val="009207CE"/>
    <w:rsid w:val="00920989"/>
    <w:rsid w:val="00921011"/>
    <w:rsid w:val="009213E5"/>
    <w:rsid w:val="00921D8B"/>
    <w:rsid w:val="00921DD2"/>
    <w:rsid w:val="00922037"/>
    <w:rsid w:val="009221ED"/>
    <w:rsid w:val="009226B4"/>
    <w:rsid w:val="00922BEF"/>
    <w:rsid w:val="00923175"/>
    <w:rsid w:val="00923430"/>
    <w:rsid w:val="00923614"/>
    <w:rsid w:val="00923653"/>
    <w:rsid w:val="00923743"/>
    <w:rsid w:val="00923AA2"/>
    <w:rsid w:val="00923FD8"/>
    <w:rsid w:val="00924203"/>
    <w:rsid w:val="009244DF"/>
    <w:rsid w:val="009245A0"/>
    <w:rsid w:val="0092469C"/>
    <w:rsid w:val="00924B8C"/>
    <w:rsid w:val="00924C5E"/>
    <w:rsid w:val="00924D5B"/>
    <w:rsid w:val="00924E1D"/>
    <w:rsid w:val="00925516"/>
    <w:rsid w:val="0092551E"/>
    <w:rsid w:val="0092578B"/>
    <w:rsid w:val="00925A12"/>
    <w:rsid w:val="00925B14"/>
    <w:rsid w:val="00925E72"/>
    <w:rsid w:val="0092608C"/>
    <w:rsid w:val="009260A2"/>
    <w:rsid w:val="00926699"/>
    <w:rsid w:val="009268CE"/>
    <w:rsid w:val="00926E54"/>
    <w:rsid w:val="0092710A"/>
    <w:rsid w:val="00927338"/>
    <w:rsid w:val="009305AC"/>
    <w:rsid w:val="0093082C"/>
    <w:rsid w:val="00930A93"/>
    <w:rsid w:val="00930D94"/>
    <w:rsid w:val="00930F97"/>
    <w:rsid w:val="009318CA"/>
    <w:rsid w:val="00931B7A"/>
    <w:rsid w:val="00931D11"/>
    <w:rsid w:val="00931DF2"/>
    <w:rsid w:val="00931F17"/>
    <w:rsid w:val="0093230D"/>
    <w:rsid w:val="00932395"/>
    <w:rsid w:val="009324B5"/>
    <w:rsid w:val="00932870"/>
    <w:rsid w:val="0093326A"/>
    <w:rsid w:val="00933A1A"/>
    <w:rsid w:val="00933C9D"/>
    <w:rsid w:val="00933F00"/>
    <w:rsid w:val="00933FBD"/>
    <w:rsid w:val="00934008"/>
    <w:rsid w:val="009341EC"/>
    <w:rsid w:val="00934318"/>
    <w:rsid w:val="009343EA"/>
    <w:rsid w:val="00934419"/>
    <w:rsid w:val="00934AC0"/>
    <w:rsid w:val="009352DE"/>
    <w:rsid w:val="00935739"/>
    <w:rsid w:val="00935B6A"/>
    <w:rsid w:val="00935B98"/>
    <w:rsid w:val="00935DA4"/>
    <w:rsid w:val="00935E57"/>
    <w:rsid w:val="009361CD"/>
    <w:rsid w:val="00936468"/>
    <w:rsid w:val="00936F30"/>
    <w:rsid w:val="0093714A"/>
    <w:rsid w:val="009371FA"/>
    <w:rsid w:val="009374C8"/>
    <w:rsid w:val="009375CC"/>
    <w:rsid w:val="00937898"/>
    <w:rsid w:val="00940C30"/>
    <w:rsid w:val="00940ED7"/>
    <w:rsid w:val="009414A8"/>
    <w:rsid w:val="00941A56"/>
    <w:rsid w:val="00941AE1"/>
    <w:rsid w:val="00941AEF"/>
    <w:rsid w:val="00941B2C"/>
    <w:rsid w:val="00941B4B"/>
    <w:rsid w:val="00941F4C"/>
    <w:rsid w:val="009420B2"/>
    <w:rsid w:val="0094232A"/>
    <w:rsid w:val="009424B5"/>
    <w:rsid w:val="00942779"/>
    <w:rsid w:val="00942967"/>
    <w:rsid w:val="00942E49"/>
    <w:rsid w:val="00942E95"/>
    <w:rsid w:val="00943077"/>
    <w:rsid w:val="00943294"/>
    <w:rsid w:val="0094364B"/>
    <w:rsid w:val="009437E6"/>
    <w:rsid w:val="00944000"/>
    <w:rsid w:val="00944AA3"/>
    <w:rsid w:val="00944DCB"/>
    <w:rsid w:val="009450BE"/>
    <w:rsid w:val="00945471"/>
    <w:rsid w:val="009459E2"/>
    <w:rsid w:val="00945C04"/>
    <w:rsid w:val="00946701"/>
    <w:rsid w:val="009467EC"/>
    <w:rsid w:val="0094690A"/>
    <w:rsid w:val="00946B1C"/>
    <w:rsid w:val="00946E9E"/>
    <w:rsid w:val="0094735C"/>
    <w:rsid w:val="0094769B"/>
    <w:rsid w:val="00947B0F"/>
    <w:rsid w:val="00947C4F"/>
    <w:rsid w:val="00947F07"/>
    <w:rsid w:val="009503A6"/>
    <w:rsid w:val="0095079B"/>
    <w:rsid w:val="00950862"/>
    <w:rsid w:val="00950FED"/>
    <w:rsid w:val="00950FFF"/>
    <w:rsid w:val="00951110"/>
    <w:rsid w:val="0095135D"/>
    <w:rsid w:val="009513CD"/>
    <w:rsid w:val="00951581"/>
    <w:rsid w:val="00951745"/>
    <w:rsid w:val="00951957"/>
    <w:rsid w:val="00951EA0"/>
    <w:rsid w:val="0095210F"/>
    <w:rsid w:val="009521C2"/>
    <w:rsid w:val="009521FB"/>
    <w:rsid w:val="00952743"/>
    <w:rsid w:val="00952909"/>
    <w:rsid w:val="00952A03"/>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4BB"/>
    <w:rsid w:val="009567A4"/>
    <w:rsid w:val="009567F3"/>
    <w:rsid w:val="00957055"/>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7EE"/>
    <w:rsid w:val="00961D3D"/>
    <w:rsid w:val="00961DEC"/>
    <w:rsid w:val="00961DF9"/>
    <w:rsid w:val="009620CA"/>
    <w:rsid w:val="009622C0"/>
    <w:rsid w:val="009622DC"/>
    <w:rsid w:val="00962B98"/>
    <w:rsid w:val="009633C1"/>
    <w:rsid w:val="009638B0"/>
    <w:rsid w:val="009639AC"/>
    <w:rsid w:val="009639C0"/>
    <w:rsid w:val="00963A5A"/>
    <w:rsid w:val="00963C18"/>
    <w:rsid w:val="00963EC9"/>
    <w:rsid w:val="00963F89"/>
    <w:rsid w:val="00964148"/>
    <w:rsid w:val="009643E5"/>
    <w:rsid w:val="00964470"/>
    <w:rsid w:val="009644C6"/>
    <w:rsid w:val="0096458D"/>
    <w:rsid w:val="0096459F"/>
    <w:rsid w:val="00964936"/>
    <w:rsid w:val="00964F17"/>
    <w:rsid w:val="009655E3"/>
    <w:rsid w:val="00965801"/>
    <w:rsid w:val="00965892"/>
    <w:rsid w:val="00965B97"/>
    <w:rsid w:val="00965D6D"/>
    <w:rsid w:val="00965F50"/>
    <w:rsid w:val="0096603B"/>
    <w:rsid w:val="009660EE"/>
    <w:rsid w:val="0096616A"/>
    <w:rsid w:val="00966300"/>
    <w:rsid w:val="00966872"/>
    <w:rsid w:val="009668B8"/>
    <w:rsid w:val="00966A6D"/>
    <w:rsid w:val="00966AA3"/>
    <w:rsid w:val="00966EE3"/>
    <w:rsid w:val="00966FE4"/>
    <w:rsid w:val="0096704D"/>
    <w:rsid w:val="009671EE"/>
    <w:rsid w:val="00967399"/>
    <w:rsid w:val="0096745F"/>
    <w:rsid w:val="00967AE3"/>
    <w:rsid w:val="00967F20"/>
    <w:rsid w:val="00970031"/>
    <w:rsid w:val="009700B3"/>
    <w:rsid w:val="0097017A"/>
    <w:rsid w:val="009707FC"/>
    <w:rsid w:val="0097089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0FC"/>
    <w:rsid w:val="00973220"/>
    <w:rsid w:val="00973270"/>
    <w:rsid w:val="00973501"/>
    <w:rsid w:val="0097361B"/>
    <w:rsid w:val="009740F8"/>
    <w:rsid w:val="0097419D"/>
    <w:rsid w:val="00974CEC"/>
    <w:rsid w:val="00975450"/>
    <w:rsid w:val="00975631"/>
    <w:rsid w:val="00975920"/>
    <w:rsid w:val="00975AAB"/>
    <w:rsid w:val="00975B2C"/>
    <w:rsid w:val="00975FAB"/>
    <w:rsid w:val="009761E6"/>
    <w:rsid w:val="00976944"/>
    <w:rsid w:val="00976EE7"/>
    <w:rsid w:val="009774E6"/>
    <w:rsid w:val="009775E0"/>
    <w:rsid w:val="009778F2"/>
    <w:rsid w:val="009779E2"/>
    <w:rsid w:val="00977C48"/>
    <w:rsid w:val="00977CC9"/>
    <w:rsid w:val="00977EB0"/>
    <w:rsid w:val="00977EE5"/>
    <w:rsid w:val="009801C3"/>
    <w:rsid w:val="0098043A"/>
    <w:rsid w:val="0098046C"/>
    <w:rsid w:val="0098048E"/>
    <w:rsid w:val="009806BB"/>
    <w:rsid w:val="0098094A"/>
    <w:rsid w:val="00980AEF"/>
    <w:rsid w:val="00980D62"/>
    <w:rsid w:val="00980E2A"/>
    <w:rsid w:val="00980F42"/>
    <w:rsid w:val="00981356"/>
    <w:rsid w:val="00981473"/>
    <w:rsid w:val="0098181A"/>
    <w:rsid w:val="009819FD"/>
    <w:rsid w:val="00981A17"/>
    <w:rsid w:val="00981C80"/>
    <w:rsid w:val="00982656"/>
    <w:rsid w:val="00982C05"/>
    <w:rsid w:val="00983067"/>
    <w:rsid w:val="0098350F"/>
    <w:rsid w:val="00983559"/>
    <w:rsid w:val="009835B7"/>
    <w:rsid w:val="00983B7B"/>
    <w:rsid w:val="0098406B"/>
    <w:rsid w:val="0098412C"/>
    <w:rsid w:val="00984448"/>
    <w:rsid w:val="00984482"/>
    <w:rsid w:val="009848BD"/>
    <w:rsid w:val="00984985"/>
    <w:rsid w:val="00984DB0"/>
    <w:rsid w:val="00984E97"/>
    <w:rsid w:val="009854FA"/>
    <w:rsid w:val="00985999"/>
    <w:rsid w:val="00985DA1"/>
    <w:rsid w:val="009860F1"/>
    <w:rsid w:val="00986874"/>
    <w:rsid w:val="00986CD9"/>
    <w:rsid w:val="00986DDF"/>
    <w:rsid w:val="00987514"/>
    <w:rsid w:val="00987792"/>
    <w:rsid w:val="00987D98"/>
    <w:rsid w:val="00987E65"/>
    <w:rsid w:val="00987EF7"/>
    <w:rsid w:val="00990449"/>
    <w:rsid w:val="00990BBB"/>
    <w:rsid w:val="00990E76"/>
    <w:rsid w:val="00990FF1"/>
    <w:rsid w:val="00991148"/>
    <w:rsid w:val="009912D9"/>
    <w:rsid w:val="0099137C"/>
    <w:rsid w:val="009914B6"/>
    <w:rsid w:val="0099157F"/>
    <w:rsid w:val="0099174C"/>
    <w:rsid w:val="009917A2"/>
    <w:rsid w:val="00991C86"/>
    <w:rsid w:val="00992137"/>
    <w:rsid w:val="0099266F"/>
    <w:rsid w:val="009929A6"/>
    <w:rsid w:val="00992CEF"/>
    <w:rsid w:val="00992D0A"/>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6B"/>
    <w:rsid w:val="009A0A8F"/>
    <w:rsid w:val="009A0B1A"/>
    <w:rsid w:val="009A0EBA"/>
    <w:rsid w:val="009A0F4B"/>
    <w:rsid w:val="009A14BD"/>
    <w:rsid w:val="009A1541"/>
    <w:rsid w:val="009A1811"/>
    <w:rsid w:val="009A1A07"/>
    <w:rsid w:val="009A1E96"/>
    <w:rsid w:val="009A231E"/>
    <w:rsid w:val="009A25BE"/>
    <w:rsid w:val="009A297B"/>
    <w:rsid w:val="009A34B9"/>
    <w:rsid w:val="009A36A9"/>
    <w:rsid w:val="009A37F8"/>
    <w:rsid w:val="009A4A54"/>
    <w:rsid w:val="009A5066"/>
    <w:rsid w:val="009A5187"/>
    <w:rsid w:val="009A5C2D"/>
    <w:rsid w:val="009A6190"/>
    <w:rsid w:val="009A6525"/>
    <w:rsid w:val="009A68EC"/>
    <w:rsid w:val="009A695D"/>
    <w:rsid w:val="009A6985"/>
    <w:rsid w:val="009A6B10"/>
    <w:rsid w:val="009A6EF6"/>
    <w:rsid w:val="009A716A"/>
    <w:rsid w:val="009A74F1"/>
    <w:rsid w:val="009A75D9"/>
    <w:rsid w:val="009A7CE9"/>
    <w:rsid w:val="009A7D75"/>
    <w:rsid w:val="009A7F38"/>
    <w:rsid w:val="009A7FD5"/>
    <w:rsid w:val="009B04CE"/>
    <w:rsid w:val="009B0579"/>
    <w:rsid w:val="009B05EB"/>
    <w:rsid w:val="009B0660"/>
    <w:rsid w:val="009B0B7D"/>
    <w:rsid w:val="009B1702"/>
    <w:rsid w:val="009B17BA"/>
    <w:rsid w:val="009B1A79"/>
    <w:rsid w:val="009B1D1A"/>
    <w:rsid w:val="009B2377"/>
    <w:rsid w:val="009B2464"/>
    <w:rsid w:val="009B248E"/>
    <w:rsid w:val="009B24B6"/>
    <w:rsid w:val="009B284C"/>
    <w:rsid w:val="009B2B8F"/>
    <w:rsid w:val="009B30FA"/>
    <w:rsid w:val="009B3775"/>
    <w:rsid w:val="009B461D"/>
    <w:rsid w:val="009B4B10"/>
    <w:rsid w:val="009B5164"/>
    <w:rsid w:val="009B51A8"/>
    <w:rsid w:val="009B55FB"/>
    <w:rsid w:val="009B55FE"/>
    <w:rsid w:val="009B5780"/>
    <w:rsid w:val="009B5A98"/>
    <w:rsid w:val="009B5CFF"/>
    <w:rsid w:val="009B5E33"/>
    <w:rsid w:val="009B67B5"/>
    <w:rsid w:val="009B6A3A"/>
    <w:rsid w:val="009B6FDC"/>
    <w:rsid w:val="009B6FE2"/>
    <w:rsid w:val="009B7311"/>
    <w:rsid w:val="009B7320"/>
    <w:rsid w:val="009B7A10"/>
    <w:rsid w:val="009B7D05"/>
    <w:rsid w:val="009C0006"/>
    <w:rsid w:val="009C028C"/>
    <w:rsid w:val="009C03DA"/>
    <w:rsid w:val="009C0CD2"/>
    <w:rsid w:val="009C0CDF"/>
    <w:rsid w:val="009C0E4C"/>
    <w:rsid w:val="009C10E2"/>
    <w:rsid w:val="009C1100"/>
    <w:rsid w:val="009C121B"/>
    <w:rsid w:val="009C1478"/>
    <w:rsid w:val="009C1585"/>
    <w:rsid w:val="009C1653"/>
    <w:rsid w:val="009C199D"/>
    <w:rsid w:val="009C1AC0"/>
    <w:rsid w:val="009C1B6E"/>
    <w:rsid w:val="009C1BB2"/>
    <w:rsid w:val="009C203D"/>
    <w:rsid w:val="009C243F"/>
    <w:rsid w:val="009C261E"/>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668"/>
    <w:rsid w:val="009C6711"/>
    <w:rsid w:val="009C684A"/>
    <w:rsid w:val="009C6E57"/>
    <w:rsid w:val="009C7341"/>
    <w:rsid w:val="009C767C"/>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94C"/>
    <w:rsid w:val="009D4C1C"/>
    <w:rsid w:val="009D4FE1"/>
    <w:rsid w:val="009D528E"/>
    <w:rsid w:val="009D558A"/>
    <w:rsid w:val="009D55DC"/>
    <w:rsid w:val="009D57FE"/>
    <w:rsid w:val="009D5A6B"/>
    <w:rsid w:val="009D6388"/>
    <w:rsid w:val="009D6395"/>
    <w:rsid w:val="009D64EB"/>
    <w:rsid w:val="009D7271"/>
    <w:rsid w:val="009D731D"/>
    <w:rsid w:val="009E0154"/>
    <w:rsid w:val="009E094C"/>
    <w:rsid w:val="009E0BB8"/>
    <w:rsid w:val="009E0CF2"/>
    <w:rsid w:val="009E0FAF"/>
    <w:rsid w:val="009E101E"/>
    <w:rsid w:val="009E109E"/>
    <w:rsid w:val="009E1200"/>
    <w:rsid w:val="009E1F27"/>
    <w:rsid w:val="009E28B3"/>
    <w:rsid w:val="009E2B97"/>
    <w:rsid w:val="009E2C57"/>
    <w:rsid w:val="009E32FC"/>
    <w:rsid w:val="009E36E3"/>
    <w:rsid w:val="009E3701"/>
    <w:rsid w:val="009E3BF9"/>
    <w:rsid w:val="009E41C0"/>
    <w:rsid w:val="009E425A"/>
    <w:rsid w:val="009E4644"/>
    <w:rsid w:val="009E4B01"/>
    <w:rsid w:val="009E4B4B"/>
    <w:rsid w:val="009E4B55"/>
    <w:rsid w:val="009E5778"/>
    <w:rsid w:val="009E5799"/>
    <w:rsid w:val="009E5824"/>
    <w:rsid w:val="009E589B"/>
    <w:rsid w:val="009E5BB1"/>
    <w:rsid w:val="009E5D5C"/>
    <w:rsid w:val="009E618E"/>
    <w:rsid w:val="009E63D6"/>
    <w:rsid w:val="009E670A"/>
    <w:rsid w:val="009E67DB"/>
    <w:rsid w:val="009E68A2"/>
    <w:rsid w:val="009E68D7"/>
    <w:rsid w:val="009E6D19"/>
    <w:rsid w:val="009E6D9F"/>
    <w:rsid w:val="009E7083"/>
    <w:rsid w:val="009E739B"/>
    <w:rsid w:val="009E73A7"/>
    <w:rsid w:val="009E7557"/>
    <w:rsid w:val="009E75C8"/>
    <w:rsid w:val="009E7AE3"/>
    <w:rsid w:val="009E7D55"/>
    <w:rsid w:val="009E7DA8"/>
    <w:rsid w:val="009E7F4C"/>
    <w:rsid w:val="009F005F"/>
    <w:rsid w:val="009F0140"/>
    <w:rsid w:val="009F0773"/>
    <w:rsid w:val="009F0B3E"/>
    <w:rsid w:val="009F0C96"/>
    <w:rsid w:val="009F112E"/>
    <w:rsid w:val="009F13F2"/>
    <w:rsid w:val="009F145B"/>
    <w:rsid w:val="009F16E7"/>
    <w:rsid w:val="009F18BE"/>
    <w:rsid w:val="009F1FBB"/>
    <w:rsid w:val="009F1FCD"/>
    <w:rsid w:val="009F223F"/>
    <w:rsid w:val="009F2260"/>
    <w:rsid w:val="009F2650"/>
    <w:rsid w:val="009F27F3"/>
    <w:rsid w:val="009F28DE"/>
    <w:rsid w:val="009F2D04"/>
    <w:rsid w:val="009F3273"/>
    <w:rsid w:val="009F33B9"/>
    <w:rsid w:val="009F33BF"/>
    <w:rsid w:val="009F33E7"/>
    <w:rsid w:val="009F3C42"/>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858"/>
    <w:rsid w:val="009F7A04"/>
    <w:rsid w:val="009F7CF3"/>
    <w:rsid w:val="009F7ED1"/>
    <w:rsid w:val="00A00CD9"/>
    <w:rsid w:val="00A00D53"/>
    <w:rsid w:val="00A00EDF"/>
    <w:rsid w:val="00A0112E"/>
    <w:rsid w:val="00A01CAA"/>
    <w:rsid w:val="00A01D3D"/>
    <w:rsid w:val="00A01EE1"/>
    <w:rsid w:val="00A01EFA"/>
    <w:rsid w:val="00A01F68"/>
    <w:rsid w:val="00A020D2"/>
    <w:rsid w:val="00A023B7"/>
    <w:rsid w:val="00A02521"/>
    <w:rsid w:val="00A02B67"/>
    <w:rsid w:val="00A02C79"/>
    <w:rsid w:val="00A02D4F"/>
    <w:rsid w:val="00A02E05"/>
    <w:rsid w:val="00A03622"/>
    <w:rsid w:val="00A0387C"/>
    <w:rsid w:val="00A03DF3"/>
    <w:rsid w:val="00A03F2E"/>
    <w:rsid w:val="00A04158"/>
    <w:rsid w:val="00A0468B"/>
    <w:rsid w:val="00A04842"/>
    <w:rsid w:val="00A0495B"/>
    <w:rsid w:val="00A04CDA"/>
    <w:rsid w:val="00A04FC3"/>
    <w:rsid w:val="00A052DC"/>
    <w:rsid w:val="00A0558E"/>
    <w:rsid w:val="00A05654"/>
    <w:rsid w:val="00A058A7"/>
    <w:rsid w:val="00A05D0C"/>
    <w:rsid w:val="00A05E4B"/>
    <w:rsid w:val="00A062EE"/>
    <w:rsid w:val="00A06405"/>
    <w:rsid w:val="00A064BA"/>
    <w:rsid w:val="00A06577"/>
    <w:rsid w:val="00A0675E"/>
    <w:rsid w:val="00A068CC"/>
    <w:rsid w:val="00A06E7B"/>
    <w:rsid w:val="00A06F5A"/>
    <w:rsid w:val="00A07022"/>
    <w:rsid w:val="00A074CF"/>
    <w:rsid w:val="00A075FA"/>
    <w:rsid w:val="00A07B72"/>
    <w:rsid w:val="00A07D33"/>
    <w:rsid w:val="00A101FC"/>
    <w:rsid w:val="00A107C7"/>
    <w:rsid w:val="00A107FC"/>
    <w:rsid w:val="00A108C2"/>
    <w:rsid w:val="00A109EC"/>
    <w:rsid w:val="00A10B2F"/>
    <w:rsid w:val="00A10B66"/>
    <w:rsid w:val="00A10E78"/>
    <w:rsid w:val="00A10EA0"/>
    <w:rsid w:val="00A11188"/>
    <w:rsid w:val="00A11516"/>
    <w:rsid w:val="00A11E84"/>
    <w:rsid w:val="00A120FC"/>
    <w:rsid w:val="00A121D3"/>
    <w:rsid w:val="00A1232F"/>
    <w:rsid w:val="00A126C9"/>
    <w:rsid w:val="00A12717"/>
    <w:rsid w:val="00A129C5"/>
    <w:rsid w:val="00A12E52"/>
    <w:rsid w:val="00A12E97"/>
    <w:rsid w:val="00A131D5"/>
    <w:rsid w:val="00A13738"/>
    <w:rsid w:val="00A138AA"/>
    <w:rsid w:val="00A138BB"/>
    <w:rsid w:val="00A139B4"/>
    <w:rsid w:val="00A13C44"/>
    <w:rsid w:val="00A140C3"/>
    <w:rsid w:val="00A1447E"/>
    <w:rsid w:val="00A14738"/>
    <w:rsid w:val="00A1479D"/>
    <w:rsid w:val="00A14873"/>
    <w:rsid w:val="00A14A82"/>
    <w:rsid w:val="00A15848"/>
    <w:rsid w:val="00A1595D"/>
    <w:rsid w:val="00A15E73"/>
    <w:rsid w:val="00A1623D"/>
    <w:rsid w:val="00A163AA"/>
    <w:rsid w:val="00A16716"/>
    <w:rsid w:val="00A170B5"/>
    <w:rsid w:val="00A17554"/>
    <w:rsid w:val="00A17808"/>
    <w:rsid w:val="00A17C59"/>
    <w:rsid w:val="00A17D84"/>
    <w:rsid w:val="00A207C1"/>
    <w:rsid w:val="00A20D34"/>
    <w:rsid w:val="00A20FC4"/>
    <w:rsid w:val="00A211F2"/>
    <w:rsid w:val="00A217AC"/>
    <w:rsid w:val="00A21A26"/>
    <w:rsid w:val="00A21A71"/>
    <w:rsid w:val="00A21F6D"/>
    <w:rsid w:val="00A22933"/>
    <w:rsid w:val="00A22AFB"/>
    <w:rsid w:val="00A230C4"/>
    <w:rsid w:val="00A23E68"/>
    <w:rsid w:val="00A2468E"/>
    <w:rsid w:val="00A248B3"/>
    <w:rsid w:val="00A248D5"/>
    <w:rsid w:val="00A24C42"/>
    <w:rsid w:val="00A24E9C"/>
    <w:rsid w:val="00A24FCA"/>
    <w:rsid w:val="00A25029"/>
    <w:rsid w:val="00A25113"/>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43BB"/>
    <w:rsid w:val="00A343D7"/>
    <w:rsid w:val="00A34C93"/>
    <w:rsid w:val="00A35087"/>
    <w:rsid w:val="00A354F1"/>
    <w:rsid w:val="00A35580"/>
    <w:rsid w:val="00A35D4B"/>
    <w:rsid w:val="00A362A3"/>
    <w:rsid w:val="00A36342"/>
    <w:rsid w:val="00A364BA"/>
    <w:rsid w:val="00A371FA"/>
    <w:rsid w:val="00A3730E"/>
    <w:rsid w:val="00A3772A"/>
    <w:rsid w:val="00A378AF"/>
    <w:rsid w:val="00A3795A"/>
    <w:rsid w:val="00A37AB8"/>
    <w:rsid w:val="00A37C80"/>
    <w:rsid w:val="00A40291"/>
    <w:rsid w:val="00A405D0"/>
    <w:rsid w:val="00A408E8"/>
    <w:rsid w:val="00A40961"/>
    <w:rsid w:val="00A409B0"/>
    <w:rsid w:val="00A40BD9"/>
    <w:rsid w:val="00A40D24"/>
    <w:rsid w:val="00A40EA2"/>
    <w:rsid w:val="00A412E3"/>
    <w:rsid w:val="00A41376"/>
    <w:rsid w:val="00A41F79"/>
    <w:rsid w:val="00A41F92"/>
    <w:rsid w:val="00A4222A"/>
    <w:rsid w:val="00A423C3"/>
    <w:rsid w:val="00A423FD"/>
    <w:rsid w:val="00A42E62"/>
    <w:rsid w:val="00A42ED0"/>
    <w:rsid w:val="00A42F9A"/>
    <w:rsid w:val="00A43196"/>
    <w:rsid w:val="00A43B3C"/>
    <w:rsid w:val="00A43C8A"/>
    <w:rsid w:val="00A43E40"/>
    <w:rsid w:val="00A4401D"/>
    <w:rsid w:val="00A45188"/>
    <w:rsid w:val="00A459F4"/>
    <w:rsid w:val="00A45AA6"/>
    <w:rsid w:val="00A45FB9"/>
    <w:rsid w:val="00A4754B"/>
    <w:rsid w:val="00A475C0"/>
    <w:rsid w:val="00A47675"/>
    <w:rsid w:val="00A477A5"/>
    <w:rsid w:val="00A47AFA"/>
    <w:rsid w:val="00A47E38"/>
    <w:rsid w:val="00A47F2E"/>
    <w:rsid w:val="00A5007F"/>
    <w:rsid w:val="00A502EF"/>
    <w:rsid w:val="00A5048D"/>
    <w:rsid w:val="00A5056F"/>
    <w:rsid w:val="00A507C9"/>
    <w:rsid w:val="00A50818"/>
    <w:rsid w:val="00A50E30"/>
    <w:rsid w:val="00A5141F"/>
    <w:rsid w:val="00A5143A"/>
    <w:rsid w:val="00A517DA"/>
    <w:rsid w:val="00A519BF"/>
    <w:rsid w:val="00A51FCF"/>
    <w:rsid w:val="00A5221F"/>
    <w:rsid w:val="00A523BB"/>
    <w:rsid w:val="00A524A5"/>
    <w:rsid w:val="00A5283D"/>
    <w:rsid w:val="00A52A2A"/>
    <w:rsid w:val="00A52D0F"/>
    <w:rsid w:val="00A533CC"/>
    <w:rsid w:val="00A53577"/>
    <w:rsid w:val="00A53731"/>
    <w:rsid w:val="00A53924"/>
    <w:rsid w:val="00A53C59"/>
    <w:rsid w:val="00A541F3"/>
    <w:rsid w:val="00A54285"/>
    <w:rsid w:val="00A547A5"/>
    <w:rsid w:val="00A5491E"/>
    <w:rsid w:val="00A55949"/>
    <w:rsid w:val="00A55DFF"/>
    <w:rsid w:val="00A55FD0"/>
    <w:rsid w:val="00A56378"/>
    <w:rsid w:val="00A56670"/>
    <w:rsid w:val="00A56834"/>
    <w:rsid w:val="00A56D79"/>
    <w:rsid w:val="00A56FBB"/>
    <w:rsid w:val="00A57140"/>
    <w:rsid w:val="00A5721C"/>
    <w:rsid w:val="00A572B1"/>
    <w:rsid w:val="00A57515"/>
    <w:rsid w:val="00A57668"/>
    <w:rsid w:val="00A57774"/>
    <w:rsid w:val="00A57BB1"/>
    <w:rsid w:val="00A57DD9"/>
    <w:rsid w:val="00A57E14"/>
    <w:rsid w:val="00A57E6E"/>
    <w:rsid w:val="00A60265"/>
    <w:rsid w:val="00A606DF"/>
    <w:rsid w:val="00A6099F"/>
    <w:rsid w:val="00A60AFC"/>
    <w:rsid w:val="00A60B45"/>
    <w:rsid w:val="00A60D90"/>
    <w:rsid w:val="00A6181F"/>
    <w:rsid w:val="00A619A2"/>
    <w:rsid w:val="00A61A2D"/>
    <w:rsid w:val="00A61E47"/>
    <w:rsid w:val="00A61EE5"/>
    <w:rsid w:val="00A62620"/>
    <w:rsid w:val="00A62664"/>
    <w:rsid w:val="00A62D43"/>
    <w:rsid w:val="00A62E33"/>
    <w:rsid w:val="00A63150"/>
    <w:rsid w:val="00A63540"/>
    <w:rsid w:val="00A636AD"/>
    <w:rsid w:val="00A63CB7"/>
    <w:rsid w:val="00A63FFE"/>
    <w:rsid w:val="00A6402A"/>
    <w:rsid w:val="00A644C2"/>
    <w:rsid w:val="00A644FB"/>
    <w:rsid w:val="00A646A1"/>
    <w:rsid w:val="00A64BA5"/>
    <w:rsid w:val="00A65415"/>
    <w:rsid w:val="00A65479"/>
    <w:rsid w:val="00A657B7"/>
    <w:rsid w:val="00A658EE"/>
    <w:rsid w:val="00A65B98"/>
    <w:rsid w:val="00A65E99"/>
    <w:rsid w:val="00A65FA5"/>
    <w:rsid w:val="00A66196"/>
    <w:rsid w:val="00A66549"/>
    <w:rsid w:val="00A66A2C"/>
    <w:rsid w:val="00A66AA3"/>
    <w:rsid w:val="00A66EDF"/>
    <w:rsid w:val="00A66F3A"/>
    <w:rsid w:val="00A67111"/>
    <w:rsid w:val="00A6715A"/>
    <w:rsid w:val="00A674C9"/>
    <w:rsid w:val="00A67852"/>
    <w:rsid w:val="00A6786C"/>
    <w:rsid w:val="00A678EC"/>
    <w:rsid w:val="00A67C1E"/>
    <w:rsid w:val="00A67D10"/>
    <w:rsid w:val="00A70501"/>
    <w:rsid w:val="00A708BF"/>
    <w:rsid w:val="00A70927"/>
    <w:rsid w:val="00A70B2C"/>
    <w:rsid w:val="00A70C0C"/>
    <w:rsid w:val="00A70CE9"/>
    <w:rsid w:val="00A70FB8"/>
    <w:rsid w:val="00A715C3"/>
    <w:rsid w:val="00A71AF8"/>
    <w:rsid w:val="00A71B29"/>
    <w:rsid w:val="00A71D17"/>
    <w:rsid w:val="00A71DDD"/>
    <w:rsid w:val="00A71F45"/>
    <w:rsid w:val="00A7253C"/>
    <w:rsid w:val="00A7258C"/>
    <w:rsid w:val="00A72723"/>
    <w:rsid w:val="00A72B2D"/>
    <w:rsid w:val="00A73147"/>
    <w:rsid w:val="00A741CE"/>
    <w:rsid w:val="00A742A2"/>
    <w:rsid w:val="00A7434E"/>
    <w:rsid w:val="00A74902"/>
    <w:rsid w:val="00A74C50"/>
    <w:rsid w:val="00A75110"/>
    <w:rsid w:val="00A753C4"/>
    <w:rsid w:val="00A75492"/>
    <w:rsid w:val="00A7575C"/>
    <w:rsid w:val="00A75FAE"/>
    <w:rsid w:val="00A76139"/>
    <w:rsid w:val="00A761E4"/>
    <w:rsid w:val="00A762C1"/>
    <w:rsid w:val="00A7641E"/>
    <w:rsid w:val="00A768FC"/>
    <w:rsid w:val="00A76DC1"/>
    <w:rsid w:val="00A76E22"/>
    <w:rsid w:val="00A77302"/>
    <w:rsid w:val="00A77807"/>
    <w:rsid w:val="00A77A6D"/>
    <w:rsid w:val="00A77D5C"/>
    <w:rsid w:val="00A77FE6"/>
    <w:rsid w:val="00A80120"/>
    <w:rsid w:val="00A8014B"/>
    <w:rsid w:val="00A80230"/>
    <w:rsid w:val="00A8040A"/>
    <w:rsid w:val="00A80411"/>
    <w:rsid w:val="00A80940"/>
    <w:rsid w:val="00A809F5"/>
    <w:rsid w:val="00A810B5"/>
    <w:rsid w:val="00A81161"/>
    <w:rsid w:val="00A81911"/>
    <w:rsid w:val="00A81A68"/>
    <w:rsid w:val="00A81AEB"/>
    <w:rsid w:val="00A81B40"/>
    <w:rsid w:val="00A81C86"/>
    <w:rsid w:val="00A81DD2"/>
    <w:rsid w:val="00A820F9"/>
    <w:rsid w:val="00A82125"/>
    <w:rsid w:val="00A82513"/>
    <w:rsid w:val="00A82594"/>
    <w:rsid w:val="00A82640"/>
    <w:rsid w:val="00A8274F"/>
    <w:rsid w:val="00A82CE7"/>
    <w:rsid w:val="00A82D03"/>
    <w:rsid w:val="00A82D1B"/>
    <w:rsid w:val="00A830BF"/>
    <w:rsid w:val="00A83336"/>
    <w:rsid w:val="00A835E6"/>
    <w:rsid w:val="00A836CB"/>
    <w:rsid w:val="00A84333"/>
    <w:rsid w:val="00A84445"/>
    <w:rsid w:val="00A84541"/>
    <w:rsid w:val="00A84848"/>
    <w:rsid w:val="00A84CD0"/>
    <w:rsid w:val="00A84CD2"/>
    <w:rsid w:val="00A85012"/>
    <w:rsid w:val="00A850DE"/>
    <w:rsid w:val="00A853BD"/>
    <w:rsid w:val="00A857D1"/>
    <w:rsid w:val="00A859B8"/>
    <w:rsid w:val="00A866AB"/>
    <w:rsid w:val="00A86710"/>
    <w:rsid w:val="00A86848"/>
    <w:rsid w:val="00A8698B"/>
    <w:rsid w:val="00A86AED"/>
    <w:rsid w:val="00A86DBF"/>
    <w:rsid w:val="00A86DDA"/>
    <w:rsid w:val="00A87452"/>
    <w:rsid w:val="00A87815"/>
    <w:rsid w:val="00A87B9E"/>
    <w:rsid w:val="00A87DFB"/>
    <w:rsid w:val="00A87EB1"/>
    <w:rsid w:val="00A87F70"/>
    <w:rsid w:val="00A87FAD"/>
    <w:rsid w:val="00A9007D"/>
    <w:rsid w:val="00A90121"/>
    <w:rsid w:val="00A9047D"/>
    <w:rsid w:val="00A906B6"/>
    <w:rsid w:val="00A907F5"/>
    <w:rsid w:val="00A90832"/>
    <w:rsid w:val="00A90889"/>
    <w:rsid w:val="00A90B81"/>
    <w:rsid w:val="00A90E10"/>
    <w:rsid w:val="00A912B2"/>
    <w:rsid w:val="00A91952"/>
    <w:rsid w:val="00A91983"/>
    <w:rsid w:val="00A91EB9"/>
    <w:rsid w:val="00A9214C"/>
    <w:rsid w:val="00A928DF"/>
    <w:rsid w:val="00A92EF0"/>
    <w:rsid w:val="00A9309F"/>
    <w:rsid w:val="00A93546"/>
    <w:rsid w:val="00A93562"/>
    <w:rsid w:val="00A93D74"/>
    <w:rsid w:val="00A941F8"/>
    <w:rsid w:val="00A948B8"/>
    <w:rsid w:val="00A94941"/>
    <w:rsid w:val="00A94D8B"/>
    <w:rsid w:val="00A94EBA"/>
    <w:rsid w:val="00A951CD"/>
    <w:rsid w:val="00A953A5"/>
    <w:rsid w:val="00A95410"/>
    <w:rsid w:val="00A95654"/>
    <w:rsid w:val="00A95808"/>
    <w:rsid w:val="00A95C74"/>
    <w:rsid w:val="00A963E3"/>
    <w:rsid w:val="00A97612"/>
    <w:rsid w:val="00A976E7"/>
    <w:rsid w:val="00A97AA0"/>
    <w:rsid w:val="00A97E15"/>
    <w:rsid w:val="00AA1514"/>
    <w:rsid w:val="00AA1700"/>
    <w:rsid w:val="00AA1B6D"/>
    <w:rsid w:val="00AA1B80"/>
    <w:rsid w:val="00AA1D4C"/>
    <w:rsid w:val="00AA3727"/>
    <w:rsid w:val="00AA4125"/>
    <w:rsid w:val="00AA4A7E"/>
    <w:rsid w:val="00AA4C90"/>
    <w:rsid w:val="00AA5632"/>
    <w:rsid w:val="00AA580C"/>
    <w:rsid w:val="00AA5817"/>
    <w:rsid w:val="00AA6292"/>
    <w:rsid w:val="00AA62E5"/>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1D0"/>
    <w:rsid w:val="00AB2DF4"/>
    <w:rsid w:val="00AB31EC"/>
    <w:rsid w:val="00AB3789"/>
    <w:rsid w:val="00AB3E4E"/>
    <w:rsid w:val="00AB3E5E"/>
    <w:rsid w:val="00AB49AA"/>
    <w:rsid w:val="00AB4A16"/>
    <w:rsid w:val="00AB4BB1"/>
    <w:rsid w:val="00AB4BF1"/>
    <w:rsid w:val="00AB4DF0"/>
    <w:rsid w:val="00AB4E69"/>
    <w:rsid w:val="00AB4FC0"/>
    <w:rsid w:val="00AB51BC"/>
    <w:rsid w:val="00AB5332"/>
    <w:rsid w:val="00AB5508"/>
    <w:rsid w:val="00AB6089"/>
    <w:rsid w:val="00AB6472"/>
    <w:rsid w:val="00AB656C"/>
    <w:rsid w:val="00AB6B7A"/>
    <w:rsid w:val="00AB6D34"/>
    <w:rsid w:val="00AB6E02"/>
    <w:rsid w:val="00AB6F53"/>
    <w:rsid w:val="00AB72D3"/>
    <w:rsid w:val="00AB76AF"/>
    <w:rsid w:val="00AB7978"/>
    <w:rsid w:val="00AB7A2E"/>
    <w:rsid w:val="00AB7DC6"/>
    <w:rsid w:val="00AB7E37"/>
    <w:rsid w:val="00AB7F47"/>
    <w:rsid w:val="00AC0585"/>
    <w:rsid w:val="00AC05C8"/>
    <w:rsid w:val="00AC070B"/>
    <w:rsid w:val="00AC0E14"/>
    <w:rsid w:val="00AC1015"/>
    <w:rsid w:val="00AC1451"/>
    <w:rsid w:val="00AC1893"/>
    <w:rsid w:val="00AC18D3"/>
    <w:rsid w:val="00AC1E13"/>
    <w:rsid w:val="00AC1E45"/>
    <w:rsid w:val="00AC20CB"/>
    <w:rsid w:val="00AC20CE"/>
    <w:rsid w:val="00AC22D2"/>
    <w:rsid w:val="00AC240E"/>
    <w:rsid w:val="00AC24F6"/>
    <w:rsid w:val="00AC2915"/>
    <w:rsid w:val="00AC2A3A"/>
    <w:rsid w:val="00AC2C66"/>
    <w:rsid w:val="00AC3178"/>
    <w:rsid w:val="00AC3800"/>
    <w:rsid w:val="00AC38E4"/>
    <w:rsid w:val="00AC3F14"/>
    <w:rsid w:val="00AC4271"/>
    <w:rsid w:val="00AC4689"/>
    <w:rsid w:val="00AC496D"/>
    <w:rsid w:val="00AC4AE2"/>
    <w:rsid w:val="00AC4B4B"/>
    <w:rsid w:val="00AC4F1E"/>
    <w:rsid w:val="00AC4F3F"/>
    <w:rsid w:val="00AC5943"/>
    <w:rsid w:val="00AC5A63"/>
    <w:rsid w:val="00AC5AD7"/>
    <w:rsid w:val="00AC5B15"/>
    <w:rsid w:val="00AC5BBA"/>
    <w:rsid w:val="00AC5C19"/>
    <w:rsid w:val="00AC5C1E"/>
    <w:rsid w:val="00AC5EB1"/>
    <w:rsid w:val="00AC6116"/>
    <w:rsid w:val="00AC642B"/>
    <w:rsid w:val="00AC643E"/>
    <w:rsid w:val="00AC649C"/>
    <w:rsid w:val="00AC65AB"/>
    <w:rsid w:val="00AC670F"/>
    <w:rsid w:val="00AC67A8"/>
    <w:rsid w:val="00AC6EB7"/>
    <w:rsid w:val="00AC6F1C"/>
    <w:rsid w:val="00AC77D0"/>
    <w:rsid w:val="00AC792B"/>
    <w:rsid w:val="00AC79B7"/>
    <w:rsid w:val="00AC7EA4"/>
    <w:rsid w:val="00AC7FEC"/>
    <w:rsid w:val="00AD0464"/>
    <w:rsid w:val="00AD07A2"/>
    <w:rsid w:val="00AD08E1"/>
    <w:rsid w:val="00AD0A9D"/>
    <w:rsid w:val="00AD0E2E"/>
    <w:rsid w:val="00AD11D1"/>
    <w:rsid w:val="00AD1B0D"/>
    <w:rsid w:val="00AD1F46"/>
    <w:rsid w:val="00AD1FA5"/>
    <w:rsid w:val="00AD21D3"/>
    <w:rsid w:val="00AD22B8"/>
    <w:rsid w:val="00AD2571"/>
    <w:rsid w:val="00AD26E3"/>
    <w:rsid w:val="00AD2A15"/>
    <w:rsid w:val="00AD2A27"/>
    <w:rsid w:val="00AD2C10"/>
    <w:rsid w:val="00AD2C8C"/>
    <w:rsid w:val="00AD2EF2"/>
    <w:rsid w:val="00AD2FD5"/>
    <w:rsid w:val="00AD323A"/>
    <w:rsid w:val="00AD3541"/>
    <w:rsid w:val="00AD3884"/>
    <w:rsid w:val="00AD3D38"/>
    <w:rsid w:val="00AD3E9D"/>
    <w:rsid w:val="00AD4123"/>
    <w:rsid w:val="00AD41E0"/>
    <w:rsid w:val="00AD42CB"/>
    <w:rsid w:val="00AD4413"/>
    <w:rsid w:val="00AD473A"/>
    <w:rsid w:val="00AD480E"/>
    <w:rsid w:val="00AD4AC9"/>
    <w:rsid w:val="00AD4F57"/>
    <w:rsid w:val="00AD5330"/>
    <w:rsid w:val="00AD53D0"/>
    <w:rsid w:val="00AD573B"/>
    <w:rsid w:val="00AD58F1"/>
    <w:rsid w:val="00AD5EA7"/>
    <w:rsid w:val="00AD5F57"/>
    <w:rsid w:val="00AD6009"/>
    <w:rsid w:val="00AD6102"/>
    <w:rsid w:val="00AD61B5"/>
    <w:rsid w:val="00AD6440"/>
    <w:rsid w:val="00AD679A"/>
    <w:rsid w:val="00AD6EE8"/>
    <w:rsid w:val="00AD7005"/>
    <w:rsid w:val="00AD7275"/>
    <w:rsid w:val="00AD7464"/>
    <w:rsid w:val="00AD7688"/>
    <w:rsid w:val="00AD79DE"/>
    <w:rsid w:val="00AD7A5D"/>
    <w:rsid w:val="00AD7BED"/>
    <w:rsid w:val="00AD7DC9"/>
    <w:rsid w:val="00AE0380"/>
    <w:rsid w:val="00AE0578"/>
    <w:rsid w:val="00AE09F0"/>
    <w:rsid w:val="00AE0B20"/>
    <w:rsid w:val="00AE0FED"/>
    <w:rsid w:val="00AE1521"/>
    <w:rsid w:val="00AE1847"/>
    <w:rsid w:val="00AE2143"/>
    <w:rsid w:val="00AE23A7"/>
    <w:rsid w:val="00AE26D4"/>
    <w:rsid w:val="00AE2979"/>
    <w:rsid w:val="00AE2AF9"/>
    <w:rsid w:val="00AE30D9"/>
    <w:rsid w:val="00AE3262"/>
    <w:rsid w:val="00AE41A4"/>
    <w:rsid w:val="00AE4648"/>
    <w:rsid w:val="00AE46AC"/>
    <w:rsid w:val="00AE48BB"/>
    <w:rsid w:val="00AE4E04"/>
    <w:rsid w:val="00AE4E11"/>
    <w:rsid w:val="00AE4EA2"/>
    <w:rsid w:val="00AE4FA2"/>
    <w:rsid w:val="00AE5039"/>
    <w:rsid w:val="00AE59D2"/>
    <w:rsid w:val="00AE5A38"/>
    <w:rsid w:val="00AE5CD6"/>
    <w:rsid w:val="00AE5F7F"/>
    <w:rsid w:val="00AE6021"/>
    <w:rsid w:val="00AE60DF"/>
    <w:rsid w:val="00AE630F"/>
    <w:rsid w:val="00AE6661"/>
    <w:rsid w:val="00AE6BA1"/>
    <w:rsid w:val="00AE6CB1"/>
    <w:rsid w:val="00AE7033"/>
    <w:rsid w:val="00AE70BC"/>
    <w:rsid w:val="00AE7143"/>
    <w:rsid w:val="00AE752D"/>
    <w:rsid w:val="00AE78CA"/>
    <w:rsid w:val="00AE7B00"/>
    <w:rsid w:val="00AE7D76"/>
    <w:rsid w:val="00AF0050"/>
    <w:rsid w:val="00AF0116"/>
    <w:rsid w:val="00AF03EE"/>
    <w:rsid w:val="00AF05C9"/>
    <w:rsid w:val="00AF0704"/>
    <w:rsid w:val="00AF0882"/>
    <w:rsid w:val="00AF0C7D"/>
    <w:rsid w:val="00AF101E"/>
    <w:rsid w:val="00AF128E"/>
    <w:rsid w:val="00AF1580"/>
    <w:rsid w:val="00AF166A"/>
    <w:rsid w:val="00AF1929"/>
    <w:rsid w:val="00AF1AA3"/>
    <w:rsid w:val="00AF1CEF"/>
    <w:rsid w:val="00AF220A"/>
    <w:rsid w:val="00AF2457"/>
    <w:rsid w:val="00AF260C"/>
    <w:rsid w:val="00AF28F3"/>
    <w:rsid w:val="00AF298C"/>
    <w:rsid w:val="00AF2DFB"/>
    <w:rsid w:val="00AF2E77"/>
    <w:rsid w:val="00AF2FFA"/>
    <w:rsid w:val="00AF310D"/>
    <w:rsid w:val="00AF3928"/>
    <w:rsid w:val="00AF3B95"/>
    <w:rsid w:val="00AF4159"/>
    <w:rsid w:val="00AF4399"/>
    <w:rsid w:val="00AF45D3"/>
    <w:rsid w:val="00AF499C"/>
    <w:rsid w:val="00AF5464"/>
    <w:rsid w:val="00AF5698"/>
    <w:rsid w:val="00AF5844"/>
    <w:rsid w:val="00AF5AB3"/>
    <w:rsid w:val="00AF5B01"/>
    <w:rsid w:val="00AF5FA1"/>
    <w:rsid w:val="00AF60CF"/>
    <w:rsid w:val="00AF6284"/>
    <w:rsid w:val="00AF6505"/>
    <w:rsid w:val="00AF665F"/>
    <w:rsid w:val="00AF67EA"/>
    <w:rsid w:val="00AF6A02"/>
    <w:rsid w:val="00AF6F89"/>
    <w:rsid w:val="00AF6FF7"/>
    <w:rsid w:val="00AF707A"/>
    <w:rsid w:val="00AF72F3"/>
    <w:rsid w:val="00AF73F9"/>
    <w:rsid w:val="00AF789F"/>
    <w:rsid w:val="00B00120"/>
    <w:rsid w:val="00B00164"/>
    <w:rsid w:val="00B0022C"/>
    <w:rsid w:val="00B002D1"/>
    <w:rsid w:val="00B00BC9"/>
    <w:rsid w:val="00B00D2E"/>
    <w:rsid w:val="00B00D93"/>
    <w:rsid w:val="00B00DF2"/>
    <w:rsid w:val="00B00E87"/>
    <w:rsid w:val="00B011CD"/>
    <w:rsid w:val="00B01451"/>
    <w:rsid w:val="00B018DE"/>
    <w:rsid w:val="00B026C4"/>
    <w:rsid w:val="00B026CC"/>
    <w:rsid w:val="00B029DA"/>
    <w:rsid w:val="00B030A0"/>
    <w:rsid w:val="00B034F2"/>
    <w:rsid w:val="00B035DD"/>
    <w:rsid w:val="00B03FEE"/>
    <w:rsid w:val="00B042C1"/>
    <w:rsid w:val="00B044AA"/>
    <w:rsid w:val="00B04597"/>
    <w:rsid w:val="00B04B0D"/>
    <w:rsid w:val="00B056F2"/>
    <w:rsid w:val="00B05BEB"/>
    <w:rsid w:val="00B06401"/>
    <w:rsid w:val="00B0670D"/>
    <w:rsid w:val="00B06989"/>
    <w:rsid w:val="00B06B73"/>
    <w:rsid w:val="00B06DAA"/>
    <w:rsid w:val="00B06DD4"/>
    <w:rsid w:val="00B06DDF"/>
    <w:rsid w:val="00B072D1"/>
    <w:rsid w:val="00B07591"/>
    <w:rsid w:val="00B07629"/>
    <w:rsid w:val="00B07663"/>
    <w:rsid w:val="00B076C4"/>
    <w:rsid w:val="00B0799B"/>
    <w:rsid w:val="00B07A8B"/>
    <w:rsid w:val="00B07BB6"/>
    <w:rsid w:val="00B07BF3"/>
    <w:rsid w:val="00B07CD7"/>
    <w:rsid w:val="00B10B03"/>
    <w:rsid w:val="00B119F6"/>
    <w:rsid w:val="00B11AE4"/>
    <w:rsid w:val="00B11E64"/>
    <w:rsid w:val="00B1217A"/>
    <w:rsid w:val="00B121D6"/>
    <w:rsid w:val="00B122BB"/>
    <w:rsid w:val="00B122FA"/>
    <w:rsid w:val="00B13102"/>
    <w:rsid w:val="00B1373E"/>
    <w:rsid w:val="00B13A06"/>
    <w:rsid w:val="00B13B17"/>
    <w:rsid w:val="00B13DC5"/>
    <w:rsid w:val="00B1412D"/>
    <w:rsid w:val="00B143B2"/>
    <w:rsid w:val="00B1475D"/>
    <w:rsid w:val="00B14B8B"/>
    <w:rsid w:val="00B1571A"/>
    <w:rsid w:val="00B1572A"/>
    <w:rsid w:val="00B15B1C"/>
    <w:rsid w:val="00B15CE3"/>
    <w:rsid w:val="00B15D2C"/>
    <w:rsid w:val="00B16723"/>
    <w:rsid w:val="00B168B3"/>
    <w:rsid w:val="00B16917"/>
    <w:rsid w:val="00B16971"/>
    <w:rsid w:val="00B16B5F"/>
    <w:rsid w:val="00B16ECB"/>
    <w:rsid w:val="00B17379"/>
    <w:rsid w:val="00B17744"/>
    <w:rsid w:val="00B17780"/>
    <w:rsid w:val="00B17AC5"/>
    <w:rsid w:val="00B17B17"/>
    <w:rsid w:val="00B17CAD"/>
    <w:rsid w:val="00B17D04"/>
    <w:rsid w:val="00B17E4D"/>
    <w:rsid w:val="00B20475"/>
    <w:rsid w:val="00B20AEE"/>
    <w:rsid w:val="00B20CC4"/>
    <w:rsid w:val="00B20E5F"/>
    <w:rsid w:val="00B20F22"/>
    <w:rsid w:val="00B21059"/>
    <w:rsid w:val="00B21206"/>
    <w:rsid w:val="00B21562"/>
    <w:rsid w:val="00B2191B"/>
    <w:rsid w:val="00B21DBB"/>
    <w:rsid w:val="00B21DDE"/>
    <w:rsid w:val="00B21F5E"/>
    <w:rsid w:val="00B22071"/>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D90"/>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1F6"/>
    <w:rsid w:val="00B34975"/>
    <w:rsid w:val="00B34F54"/>
    <w:rsid w:val="00B3505D"/>
    <w:rsid w:val="00B35697"/>
    <w:rsid w:val="00B35804"/>
    <w:rsid w:val="00B35891"/>
    <w:rsid w:val="00B35C2D"/>
    <w:rsid w:val="00B361C3"/>
    <w:rsid w:val="00B36355"/>
    <w:rsid w:val="00B36453"/>
    <w:rsid w:val="00B3718C"/>
    <w:rsid w:val="00B372AA"/>
    <w:rsid w:val="00B37507"/>
    <w:rsid w:val="00B37783"/>
    <w:rsid w:val="00B3779E"/>
    <w:rsid w:val="00B37DFC"/>
    <w:rsid w:val="00B4067D"/>
    <w:rsid w:val="00B406FF"/>
    <w:rsid w:val="00B40C6F"/>
    <w:rsid w:val="00B40FBB"/>
    <w:rsid w:val="00B4109C"/>
    <w:rsid w:val="00B410A6"/>
    <w:rsid w:val="00B4161F"/>
    <w:rsid w:val="00B4177A"/>
    <w:rsid w:val="00B41B80"/>
    <w:rsid w:val="00B41CB9"/>
    <w:rsid w:val="00B41EBC"/>
    <w:rsid w:val="00B4285E"/>
    <w:rsid w:val="00B4294F"/>
    <w:rsid w:val="00B431C6"/>
    <w:rsid w:val="00B43BEB"/>
    <w:rsid w:val="00B43E02"/>
    <w:rsid w:val="00B44112"/>
    <w:rsid w:val="00B44D15"/>
    <w:rsid w:val="00B45124"/>
    <w:rsid w:val="00B451EA"/>
    <w:rsid w:val="00B45406"/>
    <w:rsid w:val="00B457B8"/>
    <w:rsid w:val="00B45D8E"/>
    <w:rsid w:val="00B46117"/>
    <w:rsid w:val="00B46853"/>
    <w:rsid w:val="00B468AC"/>
    <w:rsid w:val="00B46E3A"/>
    <w:rsid w:val="00B46ED1"/>
    <w:rsid w:val="00B46F2B"/>
    <w:rsid w:val="00B4717A"/>
    <w:rsid w:val="00B471D7"/>
    <w:rsid w:val="00B4720C"/>
    <w:rsid w:val="00B4788B"/>
    <w:rsid w:val="00B479AB"/>
    <w:rsid w:val="00B47F66"/>
    <w:rsid w:val="00B50414"/>
    <w:rsid w:val="00B5052F"/>
    <w:rsid w:val="00B505D9"/>
    <w:rsid w:val="00B50C7A"/>
    <w:rsid w:val="00B512BF"/>
    <w:rsid w:val="00B51593"/>
    <w:rsid w:val="00B51BFF"/>
    <w:rsid w:val="00B51C8F"/>
    <w:rsid w:val="00B529E9"/>
    <w:rsid w:val="00B52B65"/>
    <w:rsid w:val="00B53420"/>
    <w:rsid w:val="00B53846"/>
    <w:rsid w:val="00B539EA"/>
    <w:rsid w:val="00B54066"/>
    <w:rsid w:val="00B5421B"/>
    <w:rsid w:val="00B544BB"/>
    <w:rsid w:val="00B54A05"/>
    <w:rsid w:val="00B550D6"/>
    <w:rsid w:val="00B553BA"/>
    <w:rsid w:val="00B55553"/>
    <w:rsid w:val="00B55735"/>
    <w:rsid w:val="00B55C36"/>
    <w:rsid w:val="00B56076"/>
    <w:rsid w:val="00B560D9"/>
    <w:rsid w:val="00B5632C"/>
    <w:rsid w:val="00B565FF"/>
    <w:rsid w:val="00B56A05"/>
    <w:rsid w:val="00B56CF8"/>
    <w:rsid w:val="00B572CD"/>
    <w:rsid w:val="00B577DD"/>
    <w:rsid w:val="00B57898"/>
    <w:rsid w:val="00B578EB"/>
    <w:rsid w:val="00B57BE1"/>
    <w:rsid w:val="00B57E24"/>
    <w:rsid w:val="00B57F41"/>
    <w:rsid w:val="00B601EE"/>
    <w:rsid w:val="00B60506"/>
    <w:rsid w:val="00B605E3"/>
    <w:rsid w:val="00B6068D"/>
    <w:rsid w:val="00B60846"/>
    <w:rsid w:val="00B609E5"/>
    <w:rsid w:val="00B609EB"/>
    <w:rsid w:val="00B60A58"/>
    <w:rsid w:val="00B60B46"/>
    <w:rsid w:val="00B60DA5"/>
    <w:rsid w:val="00B61130"/>
    <w:rsid w:val="00B61710"/>
    <w:rsid w:val="00B61883"/>
    <w:rsid w:val="00B618D4"/>
    <w:rsid w:val="00B61E54"/>
    <w:rsid w:val="00B61EA3"/>
    <w:rsid w:val="00B62319"/>
    <w:rsid w:val="00B6237E"/>
    <w:rsid w:val="00B62792"/>
    <w:rsid w:val="00B62902"/>
    <w:rsid w:val="00B62993"/>
    <w:rsid w:val="00B6315D"/>
    <w:rsid w:val="00B63447"/>
    <w:rsid w:val="00B63764"/>
    <w:rsid w:val="00B63BB0"/>
    <w:rsid w:val="00B63DEC"/>
    <w:rsid w:val="00B63F93"/>
    <w:rsid w:val="00B64127"/>
    <w:rsid w:val="00B6425E"/>
    <w:rsid w:val="00B64E23"/>
    <w:rsid w:val="00B6532A"/>
    <w:rsid w:val="00B654A9"/>
    <w:rsid w:val="00B65A49"/>
    <w:rsid w:val="00B65B42"/>
    <w:rsid w:val="00B65C70"/>
    <w:rsid w:val="00B65D02"/>
    <w:rsid w:val="00B66B09"/>
    <w:rsid w:val="00B66B31"/>
    <w:rsid w:val="00B67352"/>
    <w:rsid w:val="00B67605"/>
    <w:rsid w:val="00B67721"/>
    <w:rsid w:val="00B67DFE"/>
    <w:rsid w:val="00B701C2"/>
    <w:rsid w:val="00B70348"/>
    <w:rsid w:val="00B70718"/>
    <w:rsid w:val="00B70752"/>
    <w:rsid w:val="00B70769"/>
    <w:rsid w:val="00B70AE6"/>
    <w:rsid w:val="00B70D0C"/>
    <w:rsid w:val="00B71005"/>
    <w:rsid w:val="00B71646"/>
    <w:rsid w:val="00B71655"/>
    <w:rsid w:val="00B71B82"/>
    <w:rsid w:val="00B71BFB"/>
    <w:rsid w:val="00B71C38"/>
    <w:rsid w:val="00B72158"/>
    <w:rsid w:val="00B722A5"/>
    <w:rsid w:val="00B7251D"/>
    <w:rsid w:val="00B726AD"/>
    <w:rsid w:val="00B727CB"/>
    <w:rsid w:val="00B729F7"/>
    <w:rsid w:val="00B72A35"/>
    <w:rsid w:val="00B731CB"/>
    <w:rsid w:val="00B7350D"/>
    <w:rsid w:val="00B737BD"/>
    <w:rsid w:val="00B73874"/>
    <w:rsid w:val="00B738C3"/>
    <w:rsid w:val="00B73EEA"/>
    <w:rsid w:val="00B73FB6"/>
    <w:rsid w:val="00B7430C"/>
    <w:rsid w:val="00B74573"/>
    <w:rsid w:val="00B74B40"/>
    <w:rsid w:val="00B750CC"/>
    <w:rsid w:val="00B75463"/>
    <w:rsid w:val="00B754A7"/>
    <w:rsid w:val="00B759FE"/>
    <w:rsid w:val="00B764E3"/>
    <w:rsid w:val="00B76FAE"/>
    <w:rsid w:val="00B77A11"/>
    <w:rsid w:val="00B77A4E"/>
    <w:rsid w:val="00B77E4D"/>
    <w:rsid w:val="00B77EA8"/>
    <w:rsid w:val="00B8040F"/>
    <w:rsid w:val="00B806CE"/>
    <w:rsid w:val="00B80744"/>
    <w:rsid w:val="00B808A1"/>
    <w:rsid w:val="00B80C05"/>
    <w:rsid w:val="00B81468"/>
    <w:rsid w:val="00B8166B"/>
    <w:rsid w:val="00B817C2"/>
    <w:rsid w:val="00B81B4D"/>
    <w:rsid w:val="00B81BE8"/>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64D"/>
    <w:rsid w:val="00B909EB"/>
    <w:rsid w:val="00B90B83"/>
    <w:rsid w:val="00B90B99"/>
    <w:rsid w:val="00B90C22"/>
    <w:rsid w:val="00B90D2F"/>
    <w:rsid w:val="00B90EA5"/>
    <w:rsid w:val="00B91426"/>
    <w:rsid w:val="00B9160C"/>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9CD"/>
    <w:rsid w:val="00B94A40"/>
    <w:rsid w:val="00B94C7A"/>
    <w:rsid w:val="00B94F88"/>
    <w:rsid w:val="00B95159"/>
    <w:rsid w:val="00B95286"/>
    <w:rsid w:val="00B95308"/>
    <w:rsid w:val="00B95980"/>
    <w:rsid w:val="00B95FCA"/>
    <w:rsid w:val="00B96128"/>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935"/>
    <w:rsid w:val="00BA1A16"/>
    <w:rsid w:val="00BA1DC5"/>
    <w:rsid w:val="00BA1E82"/>
    <w:rsid w:val="00BA20BA"/>
    <w:rsid w:val="00BA2146"/>
    <w:rsid w:val="00BA220B"/>
    <w:rsid w:val="00BA2256"/>
    <w:rsid w:val="00BA2376"/>
    <w:rsid w:val="00BA25A1"/>
    <w:rsid w:val="00BA25BC"/>
    <w:rsid w:val="00BA2E0C"/>
    <w:rsid w:val="00BA320E"/>
    <w:rsid w:val="00BA3483"/>
    <w:rsid w:val="00BA393A"/>
    <w:rsid w:val="00BA4160"/>
    <w:rsid w:val="00BA41E9"/>
    <w:rsid w:val="00BA4289"/>
    <w:rsid w:val="00BA42D0"/>
    <w:rsid w:val="00BA42EA"/>
    <w:rsid w:val="00BA4300"/>
    <w:rsid w:val="00BA463A"/>
    <w:rsid w:val="00BA4EDE"/>
    <w:rsid w:val="00BA5143"/>
    <w:rsid w:val="00BA51C6"/>
    <w:rsid w:val="00BA5401"/>
    <w:rsid w:val="00BA568F"/>
    <w:rsid w:val="00BA5C93"/>
    <w:rsid w:val="00BA5CA9"/>
    <w:rsid w:val="00BA5F49"/>
    <w:rsid w:val="00BA62F9"/>
    <w:rsid w:val="00BA62FC"/>
    <w:rsid w:val="00BA6392"/>
    <w:rsid w:val="00BA72E9"/>
    <w:rsid w:val="00BA7566"/>
    <w:rsid w:val="00BA7844"/>
    <w:rsid w:val="00BA7D99"/>
    <w:rsid w:val="00BB0115"/>
    <w:rsid w:val="00BB0315"/>
    <w:rsid w:val="00BB0C67"/>
    <w:rsid w:val="00BB1478"/>
    <w:rsid w:val="00BB1486"/>
    <w:rsid w:val="00BB1697"/>
    <w:rsid w:val="00BB2545"/>
    <w:rsid w:val="00BB262A"/>
    <w:rsid w:val="00BB278F"/>
    <w:rsid w:val="00BB2FA9"/>
    <w:rsid w:val="00BB2FDF"/>
    <w:rsid w:val="00BB3086"/>
    <w:rsid w:val="00BB346C"/>
    <w:rsid w:val="00BB3D44"/>
    <w:rsid w:val="00BB4502"/>
    <w:rsid w:val="00BB4A38"/>
    <w:rsid w:val="00BB4C28"/>
    <w:rsid w:val="00BB5522"/>
    <w:rsid w:val="00BB56D4"/>
    <w:rsid w:val="00BB5BA7"/>
    <w:rsid w:val="00BB5D17"/>
    <w:rsid w:val="00BB618F"/>
    <w:rsid w:val="00BB61CD"/>
    <w:rsid w:val="00BB67F4"/>
    <w:rsid w:val="00BB68D1"/>
    <w:rsid w:val="00BB6CF8"/>
    <w:rsid w:val="00BB6F86"/>
    <w:rsid w:val="00BB792F"/>
    <w:rsid w:val="00BB7F02"/>
    <w:rsid w:val="00BC0291"/>
    <w:rsid w:val="00BC04B1"/>
    <w:rsid w:val="00BC04CA"/>
    <w:rsid w:val="00BC05F3"/>
    <w:rsid w:val="00BC06F4"/>
    <w:rsid w:val="00BC0809"/>
    <w:rsid w:val="00BC08F6"/>
    <w:rsid w:val="00BC0BE2"/>
    <w:rsid w:val="00BC0DDD"/>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4D1E"/>
    <w:rsid w:val="00BC5488"/>
    <w:rsid w:val="00BC54CF"/>
    <w:rsid w:val="00BC575C"/>
    <w:rsid w:val="00BC5997"/>
    <w:rsid w:val="00BC59D2"/>
    <w:rsid w:val="00BC59EA"/>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003"/>
    <w:rsid w:val="00BD2912"/>
    <w:rsid w:val="00BD2A02"/>
    <w:rsid w:val="00BD2A5B"/>
    <w:rsid w:val="00BD2BEA"/>
    <w:rsid w:val="00BD329B"/>
    <w:rsid w:val="00BD33B7"/>
    <w:rsid w:val="00BD38F5"/>
    <w:rsid w:val="00BD3AB1"/>
    <w:rsid w:val="00BD3B38"/>
    <w:rsid w:val="00BD3B62"/>
    <w:rsid w:val="00BD3BDB"/>
    <w:rsid w:val="00BD3D20"/>
    <w:rsid w:val="00BD3EED"/>
    <w:rsid w:val="00BD3F21"/>
    <w:rsid w:val="00BD434F"/>
    <w:rsid w:val="00BD4D0D"/>
    <w:rsid w:val="00BD4F38"/>
    <w:rsid w:val="00BD4FC4"/>
    <w:rsid w:val="00BD5540"/>
    <w:rsid w:val="00BD5936"/>
    <w:rsid w:val="00BD59A7"/>
    <w:rsid w:val="00BD5C85"/>
    <w:rsid w:val="00BD5D05"/>
    <w:rsid w:val="00BD5D54"/>
    <w:rsid w:val="00BD657E"/>
    <w:rsid w:val="00BD668D"/>
    <w:rsid w:val="00BD669C"/>
    <w:rsid w:val="00BD66D3"/>
    <w:rsid w:val="00BD6851"/>
    <w:rsid w:val="00BD6B64"/>
    <w:rsid w:val="00BD6C38"/>
    <w:rsid w:val="00BD6CE2"/>
    <w:rsid w:val="00BD7321"/>
    <w:rsid w:val="00BD7329"/>
    <w:rsid w:val="00BD73FD"/>
    <w:rsid w:val="00BD75EC"/>
    <w:rsid w:val="00BD7CAD"/>
    <w:rsid w:val="00BD7E85"/>
    <w:rsid w:val="00BD7EF7"/>
    <w:rsid w:val="00BE03F2"/>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4CB"/>
    <w:rsid w:val="00BE46D2"/>
    <w:rsid w:val="00BE4A5A"/>
    <w:rsid w:val="00BE4AED"/>
    <w:rsid w:val="00BE4B77"/>
    <w:rsid w:val="00BE4BB9"/>
    <w:rsid w:val="00BE4CC6"/>
    <w:rsid w:val="00BE51AF"/>
    <w:rsid w:val="00BE5549"/>
    <w:rsid w:val="00BE5715"/>
    <w:rsid w:val="00BE57CF"/>
    <w:rsid w:val="00BE591C"/>
    <w:rsid w:val="00BE601D"/>
    <w:rsid w:val="00BE62A6"/>
    <w:rsid w:val="00BE63AA"/>
    <w:rsid w:val="00BE63CF"/>
    <w:rsid w:val="00BE640C"/>
    <w:rsid w:val="00BE6BAB"/>
    <w:rsid w:val="00BE6C85"/>
    <w:rsid w:val="00BE6D58"/>
    <w:rsid w:val="00BE732C"/>
    <w:rsid w:val="00BE755C"/>
    <w:rsid w:val="00BE75D3"/>
    <w:rsid w:val="00BE761E"/>
    <w:rsid w:val="00BE777C"/>
    <w:rsid w:val="00BE7C95"/>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B5F"/>
    <w:rsid w:val="00BF3D92"/>
    <w:rsid w:val="00BF3D98"/>
    <w:rsid w:val="00BF40CD"/>
    <w:rsid w:val="00BF419A"/>
    <w:rsid w:val="00BF4AF9"/>
    <w:rsid w:val="00BF4B1E"/>
    <w:rsid w:val="00BF4C81"/>
    <w:rsid w:val="00BF4DE1"/>
    <w:rsid w:val="00BF4F14"/>
    <w:rsid w:val="00BF4F5A"/>
    <w:rsid w:val="00BF52DC"/>
    <w:rsid w:val="00BF6220"/>
    <w:rsid w:val="00BF62F8"/>
    <w:rsid w:val="00BF6532"/>
    <w:rsid w:val="00BF6603"/>
    <w:rsid w:val="00BF6823"/>
    <w:rsid w:val="00BF68C9"/>
    <w:rsid w:val="00BF6AE5"/>
    <w:rsid w:val="00C002E3"/>
    <w:rsid w:val="00C004B2"/>
    <w:rsid w:val="00C00BF9"/>
    <w:rsid w:val="00C00D2C"/>
    <w:rsid w:val="00C00D42"/>
    <w:rsid w:val="00C00E10"/>
    <w:rsid w:val="00C00FFD"/>
    <w:rsid w:val="00C013E4"/>
    <w:rsid w:val="00C0157F"/>
    <w:rsid w:val="00C01E72"/>
    <w:rsid w:val="00C01F55"/>
    <w:rsid w:val="00C02192"/>
    <w:rsid w:val="00C02232"/>
    <w:rsid w:val="00C02352"/>
    <w:rsid w:val="00C025DE"/>
    <w:rsid w:val="00C02CF0"/>
    <w:rsid w:val="00C02E5A"/>
    <w:rsid w:val="00C02EE2"/>
    <w:rsid w:val="00C0334B"/>
    <w:rsid w:val="00C03368"/>
    <w:rsid w:val="00C034B5"/>
    <w:rsid w:val="00C035D4"/>
    <w:rsid w:val="00C03ABE"/>
    <w:rsid w:val="00C03B09"/>
    <w:rsid w:val="00C03C72"/>
    <w:rsid w:val="00C03DC9"/>
    <w:rsid w:val="00C03EE9"/>
    <w:rsid w:val="00C0408F"/>
    <w:rsid w:val="00C04278"/>
    <w:rsid w:val="00C04342"/>
    <w:rsid w:val="00C043C9"/>
    <w:rsid w:val="00C0446C"/>
    <w:rsid w:val="00C04519"/>
    <w:rsid w:val="00C04BBE"/>
    <w:rsid w:val="00C04F39"/>
    <w:rsid w:val="00C0510F"/>
    <w:rsid w:val="00C05267"/>
    <w:rsid w:val="00C0575D"/>
    <w:rsid w:val="00C057A0"/>
    <w:rsid w:val="00C0582D"/>
    <w:rsid w:val="00C05C05"/>
    <w:rsid w:val="00C05D74"/>
    <w:rsid w:val="00C063E3"/>
    <w:rsid w:val="00C0650C"/>
    <w:rsid w:val="00C065F1"/>
    <w:rsid w:val="00C06786"/>
    <w:rsid w:val="00C06A98"/>
    <w:rsid w:val="00C06C19"/>
    <w:rsid w:val="00C06F08"/>
    <w:rsid w:val="00C07B5B"/>
    <w:rsid w:val="00C07CAC"/>
    <w:rsid w:val="00C1020C"/>
    <w:rsid w:val="00C1037D"/>
    <w:rsid w:val="00C10617"/>
    <w:rsid w:val="00C107A2"/>
    <w:rsid w:val="00C107D3"/>
    <w:rsid w:val="00C10A51"/>
    <w:rsid w:val="00C10BDA"/>
    <w:rsid w:val="00C10CBB"/>
    <w:rsid w:val="00C11544"/>
    <w:rsid w:val="00C1154C"/>
    <w:rsid w:val="00C118FC"/>
    <w:rsid w:val="00C1295A"/>
    <w:rsid w:val="00C1312D"/>
    <w:rsid w:val="00C1350D"/>
    <w:rsid w:val="00C137B2"/>
    <w:rsid w:val="00C1385B"/>
    <w:rsid w:val="00C138D4"/>
    <w:rsid w:val="00C13964"/>
    <w:rsid w:val="00C1399B"/>
    <w:rsid w:val="00C13A75"/>
    <w:rsid w:val="00C13CD0"/>
    <w:rsid w:val="00C14009"/>
    <w:rsid w:val="00C14078"/>
    <w:rsid w:val="00C1474F"/>
    <w:rsid w:val="00C14ADC"/>
    <w:rsid w:val="00C14CB8"/>
    <w:rsid w:val="00C154BD"/>
    <w:rsid w:val="00C15726"/>
    <w:rsid w:val="00C15EA4"/>
    <w:rsid w:val="00C16023"/>
    <w:rsid w:val="00C16076"/>
    <w:rsid w:val="00C166CD"/>
    <w:rsid w:val="00C16A3A"/>
    <w:rsid w:val="00C16B84"/>
    <w:rsid w:val="00C1703C"/>
    <w:rsid w:val="00C17220"/>
    <w:rsid w:val="00C173C6"/>
    <w:rsid w:val="00C1744A"/>
    <w:rsid w:val="00C176A3"/>
    <w:rsid w:val="00C200B3"/>
    <w:rsid w:val="00C20298"/>
    <w:rsid w:val="00C203DB"/>
    <w:rsid w:val="00C2061A"/>
    <w:rsid w:val="00C20964"/>
    <w:rsid w:val="00C20A1A"/>
    <w:rsid w:val="00C20BC4"/>
    <w:rsid w:val="00C21442"/>
    <w:rsid w:val="00C2173B"/>
    <w:rsid w:val="00C22142"/>
    <w:rsid w:val="00C224D3"/>
    <w:rsid w:val="00C2268A"/>
    <w:rsid w:val="00C22728"/>
    <w:rsid w:val="00C2296C"/>
    <w:rsid w:val="00C22AD7"/>
    <w:rsid w:val="00C22C33"/>
    <w:rsid w:val="00C23185"/>
    <w:rsid w:val="00C2377B"/>
    <w:rsid w:val="00C23C15"/>
    <w:rsid w:val="00C23CE1"/>
    <w:rsid w:val="00C24267"/>
    <w:rsid w:val="00C242D2"/>
    <w:rsid w:val="00C24981"/>
    <w:rsid w:val="00C249D9"/>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27277"/>
    <w:rsid w:val="00C27825"/>
    <w:rsid w:val="00C30224"/>
    <w:rsid w:val="00C30840"/>
    <w:rsid w:val="00C30879"/>
    <w:rsid w:val="00C30EB5"/>
    <w:rsid w:val="00C311E1"/>
    <w:rsid w:val="00C31AAE"/>
    <w:rsid w:val="00C31D95"/>
    <w:rsid w:val="00C320A9"/>
    <w:rsid w:val="00C3286A"/>
    <w:rsid w:val="00C32FF8"/>
    <w:rsid w:val="00C333B0"/>
    <w:rsid w:val="00C3345D"/>
    <w:rsid w:val="00C33464"/>
    <w:rsid w:val="00C336D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A0"/>
    <w:rsid w:val="00C36BB4"/>
    <w:rsid w:val="00C36F55"/>
    <w:rsid w:val="00C3770A"/>
    <w:rsid w:val="00C37B80"/>
    <w:rsid w:val="00C37E63"/>
    <w:rsid w:val="00C37EA4"/>
    <w:rsid w:val="00C37F2B"/>
    <w:rsid w:val="00C402AC"/>
    <w:rsid w:val="00C404D8"/>
    <w:rsid w:val="00C40D36"/>
    <w:rsid w:val="00C410DE"/>
    <w:rsid w:val="00C411F3"/>
    <w:rsid w:val="00C41336"/>
    <w:rsid w:val="00C4162F"/>
    <w:rsid w:val="00C41949"/>
    <w:rsid w:val="00C41CF8"/>
    <w:rsid w:val="00C42056"/>
    <w:rsid w:val="00C420D4"/>
    <w:rsid w:val="00C42254"/>
    <w:rsid w:val="00C42403"/>
    <w:rsid w:val="00C42613"/>
    <w:rsid w:val="00C42C70"/>
    <w:rsid w:val="00C42E26"/>
    <w:rsid w:val="00C43238"/>
    <w:rsid w:val="00C432EF"/>
    <w:rsid w:val="00C437E8"/>
    <w:rsid w:val="00C43CB8"/>
    <w:rsid w:val="00C43ED4"/>
    <w:rsid w:val="00C43F49"/>
    <w:rsid w:val="00C4426E"/>
    <w:rsid w:val="00C442D9"/>
    <w:rsid w:val="00C44402"/>
    <w:rsid w:val="00C444CD"/>
    <w:rsid w:val="00C44808"/>
    <w:rsid w:val="00C4486B"/>
    <w:rsid w:val="00C44E64"/>
    <w:rsid w:val="00C44F70"/>
    <w:rsid w:val="00C459BD"/>
    <w:rsid w:val="00C45C14"/>
    <w:rsid w:val="00C462AB"/>
    <w:rsid w:val="00C46345"/>
    <w:rsid w:val="00C46780"/>
    <w:rsid w:val="00C46C64"/>
    <w:rsid w:val="00C46E05"/>
    <w:rsid w:val="00C46FE9"/>
    <w:rsid w:val="00C4722E"/>
    <w:rsid w:val="00C474D3"/>
    <w:rsid w:val="00C474E9"/>
    <w:rsid w:val="00C476A2"/>
    <w:rsid w:val="00C47771"/>
    <w:rsid w:val="00C501CC"/>
    <w:rsid w:val="00C50218"/>
    <w:rsid w:val="00C50D9B"/>
    <w:rsid w:val="00C50E80"/>
    <w:rsid w:val="00C51338"/>
    <w:rsid w:val="00C51927"/>
    <w:rsid w:val="00C51AAA"/>
    <w:rsid w:val="00C51D94"/>
    <w:rsid w:val="00C51ED1"/>
    <w:rsid w:val="00C523C6"/>
    <w:rsid w:val="00C525D5"/>
    <w:rsid w:val="00C52E58"/>
    <w:rsid w:val="00C530AB"/>
    <w:rsid w:val="00C53393"/>
    <w:rsid w:val="00C535CF"/>
    <w:rsid w:val="00C5372F"/>
    <w:rsid w:val="00C5397F"/>
    <w:rsid w:val="00C54010"/>
    <w:rsid w:val="00C546A2"/>
    <w:rsid w:val="00C546E8"/>
    <w:rsid w:val="00C54A81"/>
    <w:rsid w:val="00C54CD3"/>
    <w:rsid w:val="00C54DB1"/>
    <w:rsid w:val="00C54DDB"/>
    <w:rsid w:val="00C554E8"/>
    <w:rsid w:val="00C55649"/>
    <w:rsid w:val="00C55767"/>
    <w:rsid w:val="00C557A5"/>
    <w:rsid w:val="00C559BA"/>
    <w:rsid w:val="00C5626F"/>
    <w:rsid w:val="00C56671"/>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CBF"/>
    <w:rsid w:val="00C61E71"/>
    <w:rsid w:val="00C6230A"/>
    <w:rsid w:val="00C623C4"/>
    <w:rsid w:val="00C626AE"/>
    <w:rsid w:val="00C62740"/>
    <w:rsid w:val="00C62CF1"/>
    <w:rsid w:val="00C63128"/>
    <w:rsid w:val="00C638E0"/>
    <w:rsid w:val="00C63BB9"/>
    <w:rsid w:val="00C63E6F"/>
    <w:rsid w:val="00C642AD"/>
    <w:rsid w:val="00C6458F"/>
    <w:rsid w:val="00C64B4C"/>
    <w:rsid w:val="00C64B4D"/>
    <w:rsid w:val="00C64BB8"/>
    <w:rsid w:val="00C652E7"/>
    <w:rsid w:val="00C65C6B"/>
    <w:rsid w:val="00C66124"/>
    <w:rsid w:val="00C6666F"/>
    <w:rsid w:val="00C66673"/>
    <w:rsid w:val="00C669AD"/>
    <w:rsid w:val="00C67077"/>
    <w:rsid w:val="00C6715A"/>
    <w:rsid w:val="00C67534"/>
    <w:rsid w:val="00C67620"/>
    <w:rsid w:val="00C67657"/>
    <w:rsid w:val="00C67703"/>
    <w:rsid w:val="00C67732"/>
    <w:rsid w:val="00C6779B"/>
    <w:rsid w:val="00C67873"/>
    <w:rsid w:val="00C67939"/>
    <w:rsid w:val="00C67C74"/>
    <w:rsid w:val="00C67C85"/>
    <w:rsid w:val="00C67ED3"/>
    <w:rsid w:val="00C67F56"/>
    <w:rsid w:val="00C702D8"/>
    <w:rsid w:val="00C7040F"/>
    <w:rsid w:val="00C707E1"/>
    <w:rsid w:val="00C70CFD"/>
    <w:rsid w:val="00C716B5"/>
    <w:rsid w:val="00C71983"/>
    <w:rsid w:val="00C71D35"/>
    <w:rsid w:val="00C72202"/>
    <w:rsid w:val="00C722BD"/>
    <w:rsid w:val="00C72F00"/>
    <w:rsid w:val="00C73C24"/>
    <w:rsid w:val="00C74616"/>
    <w:rsid w:val="00C749C2"/>
    <w:rsid w:val="00C749EF"/>
    <w:rsid w:val="00C74DD8"/>
    <w:rsid w:val="00C75513"/>
    <w:rsid w:val="00C75597"/>
    <w:rsid w:val="00C7572B"/>
    <w:rsid w:val="00C75C4D"/>
    <w:rsid w:val="00C76B21"/>
    <w:rsid w:val="00C76FF5"/>
    <w:rsid w:val="00C77130"/>
    <w:rsid w:val="00C7756A"/>
    <w:rsid w:val="00C77604"/>
    <w:rsid w:val="00C777D0"/>
    <w:rsid w:val="00C77A7C"/>
    <w:rsid w:val="00C77E55"/>
    <w:rsid w:val="00C80920"/>
    <w:rsid w:val="00C80AB7"/>
    <w:rsid w:val="00C80D48"/>
    <w:rsid w:val="00C80ED0"/>
    <w:rsid w:val="00C813F9"/>
    <w:rsid w:val="00C816A3"/>
    <w:rsid w:val="00C81F8B"/>
    <w:rsid w:val="00C821CB"/>
    <w:rsid w:val="00C821EF"/>
    <w:rsid w:val="00C822A9"/>
    <w:rsid w:val="00C827A0"/>
    <w:rsid w:val="00C82D31"/>
    <w:rsid w:val="00C82F74"/>
    <w:rsid w:val="00C83760"/>
    <w:rsid w:val="00C83778"/>
    <w:rsid w:val="00C83A63"/>
    <w:rsid w:val="00C840EB"/>
    <w:rsid w:val="00C841BC"/>
    <w:rsid w:val="00C843C2"/>
    <w:rsid w:val="00C84711"/>
    <w:rsid w:val="00C8479A"/>
    <w:rsid w:val="00C8481F"/>
    <w:rsid w:val="00C8483E"/>
    <w:rsid w:val="00C849E0"/>
    <w:rsid w:val="00C84C9D"/>
    <w:rsid w:val="00C84D5B"/>
    <w:rsid w:val="00C85553"/>
    <w:rsid w:val="00C85616"/>
    <w:rsid w:val="00C857CC"/>
    <w:rsid w:val="00C85977"/>
    <w:rsid w:val="00C85DD1"/>
    <w:rsid w:val="00C86169"/>
    <w:rsid w:val="00C8672D"/>
    <w:rsid w:val="00C8693C"/>
    <w:rsid w:val="00C86E59"/>
    <w:rsid w:val="00C8736E"/>
    <w:rsid w:val="00C874E8"/>
    <w:rsid w:val="00C87805"/>
    <w:rsid w:val="00C87ECD"/>
    <w:rsid w:val="00C90094"/>
    <w:rsid w:val="00C900F6"/>
    <w:rsid w:val="00C90378"/>
    <w:rsid w:val="00C90550"/>
    <w:rsid w:val="00C90629"/>
    <w:rsid w:val="00C9070E"/>
    <w:rsid w:val="00C909EA"/>
    <w:rsid w:val="00C90A34"/>
    <w:rsid w:val="00C90ABC"/>
    <w:rsid w:val="00C90B48"/>
    <w:rsid w:val="00C90EEF"/>
    <w:rsid w:val="00C9175F"/>
    <w:rsid w:val="00C91C8A"/>
    <w:rsid w:val="00C91F64"/>
    <w:rsid w:val="00C91F6A"/>
    <w:rsid w:val="00C9200A"/>
    <w:rsid w:val="00C92051"/>
    <w:rsid w:val="00C921E8"/>
    <w:rsid w:val="00C9236D"/>
    <w:rsid w:val="00C92423"/>
    <w:rsid w:val="00C9257D"/>
    <w:rsid w:val="00C9258E"/>
    <w:rsid w:val="00C92A0B"/>
    <w:rsid w:val="00C92B23"/>
    <w:rsid w:val="00C92BD5"/>
    <w:rsid w:val="00C92D05"/>
    <w:rsid w:val="00C92E15"/>
    <w:rsid w:val="00C92F61"/>
    <w:rsid w:val="00C934C7"/>
    <w:rsid w:val="00C93EC0"/>
    <w:rsid w:val="00C94755"/>
    <w:rsid w:val="00C94773"/>
    <w:rsid w:val="00C94C07"/>
    <w:rsid w:val="00C94E7E"/>
    <w:rsid w:val="00C95505"/>
    <w:rsid w:val="00C95D52"/>
    <w:rsid w:val="00C95EDC"/>
    <w:rsid w:val="00C962DA"/>
    <w:rsid w:val="00C96364"/>
    <w:rsid w:val="00C96973"/>
    <w:rsid w:val="00C96B6E"/>
    <w:rsid w:val="00C96E64"/>
    <w:rsid w:val="00C96F48"/>
    <w:rsid w:val="00C97003"/>
    <w:rsid w:val="00C97591"/>
    <w:rsid w:val="00C97E42"/>
    <w:rsid w:val="00CA06FB"/>
    <w:rsid w:val="00CA1592"/>
    <w:rsid w:val="00CA1794"/>
    <w:rsid w:val="00CA185F"/>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043"/>
    <w:rsid w:val="00CA5169"/>
    <w:rsid w:val="00CA56DE"/>
    <w:rsid w:val="00CA590E"/>
    <w:rsid w:val="00CA5A7B"/>
    <w:rsid w:val="00CA5C5C"/>
    <w:rsid w:val="00CA5D96"/>
    <w:rsid w:val="00CA6465"/>
    <w:rsid w:val="00CA64A6"/>
    <w:rsid w:val="00CA6D3F"/>
    <w:rsid w:val="00CA6E31"/>
    <w:rsid w:val="00CA6ED6"/>
    <w:rsid w:val="00CA75BC"/>
    <w:rsid w:val="00CA7B86"/>
    <w:rsid w:val="00CA7DFB"/>
    <w:rsid w:val="00CB00B4"/>
    <w:rsid w:val="00CB066C"/>
    <w:rsid w:val="00CB093A"/>
    <w:rsid w:val="00CB0E10"/>
    <w:rsid w:val="00CB10DE"/>
    <w:rsid w:val="00CB1999"/>
    <w:rsid w:val="00CB1C70"/>
    <w:rsid w:val="00CB1D93"/>
    <w:rsid w:val="00CB20EF"/>
    <w:rsid w:val="00CB215A"/>
    <w:rsid w:val="00CB2C8B"/>
    <w:rsid w:val="00CB30CF"/>
    <w:rsid w:val="00CB3118"/>
    <w:rsid w:val="00CB3AFD"/>
    <w:rsid w:val="00CB3DB5"/>
    <w:rsid w:val="00CB3EED"/>
    <w:rsid w:val="00CB3F9E"/>
    <w:rsid w:val="00CB4146"/>
    <w:rsid w:val="00CB45D5"/>
    <w:rsid w:val="00CB4613"/>
    <w:rsid w:val="00CB4A26"/>
    <w:rsid w:val="00CB4D76"/>
    <w:rsid w:val="00CB5156"/>
    <w:rsid w:val="00CB5741"/>
    <w:rsid w:val="00CB579A"/>
    <w:rsid w:val="00CB5884"/>
    <w:rsid w:val="00CB5A29"/>
    <w:rsid w:val="00CB5A33"/>
    <w:rsid w:val="00CB5A35"/>
    <w:rsid w:val="00CB5D87"/>
    <w:rsid w:val="00CB5E9F"/>
    <w:rsid w:val="00CB6185"/>
    <w:rsid w:val="00CB63DE"/>
    <w:rsid w:val="00CB66CB"/>
    <w:rsid w:val="00CB675D"/>
    <w:rsid w:val="00CB6A39"/>
    <w:rsid w:val="00CB6A78"/>
    <w:rsid w:val="00CB6AA5"/>
    <w:rsid w:val="00CB6CF3"/>
    <w:rsid w:val="00CB6F76"/>
    <w:rsid w:val="00CB738D"/>
    <w:rsid w:val="00CB79D8"/>
    <w:rsid w:val="00CB7AA6"/>
    <w:rsid w:val="00CB7B4B"/>
    <w:rsid w:val="00CB7C4A"/>
    <w:rsid w:val="00CC0534"/>
    <w:rsid w:val="00CC0AA5"/>
    <w:rsid w:val="00CC0BB0"/>
    <w:rsid w:val="00CC0D22"/>
    <w:rsid w:val="00CC0D84"/>
    <w:rsid w:val="00CC0E4B"/>
    <w:rsid w:val="00CC0F4F"/>
    <w:rsid w:val="00CC11CD"/>
    <w:rsid w:val="00CC11EE"/>
    <w:rsid w:val="00CC1242"/>
    <w:rsid w:val="00CC1280"/>
    <w:rsid w:val="00CC13A4"/>
    <w:rsid w:val="00CC153B"/>
    <w:rsid w:val="00CC1B35"/>
    <w:rsid w:val="00CC207F"/>
    <w:rsid w:val="00CC2167"/>
    <w:rsid w:val="00CC226D"/>
    <w:rsid w:val="00CC297B"/>
    <w:rsid w:val="00CC30A3"/>
    <w:rsid w:val="00CC34ED"/>
    <w:rsid w:val="00CC382B"/>
    <w:rsid w:val="00CC3EE2"/>
    <w:rsid w:val="00CC3F76"/>
    <w:rsid w:val="00CC4377"/>
    <w:rsid w:val="00CC43B2"/>
    <w:rsid w:val="00CC45F9"/>
    <w:rsid w:val="00CC4662"/>
    <w:rsid w:val="00CC4916"/>
    <w:rsid w:val="00CC4C7D"/>
    <w:rsid w:val="00CC5071"/>
    <w:rsid w:val="00CC5134"/>
    <w:rsid w:val="00CC5237"/>
    <w:rsid w:val="00CC54EC"/>
    <w:rsid w:val="00CC5DEE"/>
    <w:rsid w:val="00CC5DEF"/>
    <w:rsid w:val="00CC60A3"/>
    <w:rsid w:val="00CC62E8"/>
    <w:rsid w:val="00CC6632"/>
    <w:rsid w:val="00CC6697"/>
    <w:rsid w:val="00CC676F"/>
    <w:rsid w:val="00CC6C6E"/>
    <w:rsid w:val="00CC6C71"/>
    <w:rsid w:val="00CC7644"/>
    <w:rsid w:val="00CC7F4C"/>
    <w:rsid w:val="00CD0226"/>
    <w:rsid w:val="00CD0A35"/>
    <w:rsid w:val="00CD0B61"/>
    <w:rsid w:val="00CD0C08"/>
    <w:rsid w:val="00CD0C35"/>
    <w:rsid w:val="00CD0CD4"/>
    <w:rsid w:val="00CD0FEC"/>
    <w:rsid w:val="00CD13D9"/>
    <w:rsid w:val="00CD1537"/>
    <w:rsid w:val="00CD1D4B"/>
    <w:rsid w:val="00CD1E14"/>
    <w:rsid w:val="00CD1F74"/>
    <w:rsid w:val="00CD231C"/>
    <w:rsid w:val="00CD256B"/>
    <w:rsid w:val="00CD292E"/>
    <w:rsid w:val="00CD30F1"/>
    <w:rsid w:val="00CD39B2"/>
    <w:rsid w:val="00CD3BD2"/>
    <w:rsid w:val="00CD3C3C"/>
    <w:rsid w:val="00CD41BE"/>
    <w:rsid w:val="00CD42D2"/>
    <w:rsid w:val="00CD4324"/>
    <w:rsid w:val="00CD4A15"/>
    <w:rsid w:val="00CD4AD8"/>
    <w:rsid w:val="00CD4C7B"/>
    <w:rsid w:val="00CD578A"/>
    <w:rsid w:val="00CD62F9"/>
    <w:rsid w:val="00CD69E2"/>
    <w:rsid w:val="00CD6F0B"/>
    <w:rsid w:val="00CD7130"/>
    <w:rsid w:val="00CD7875"/>
    <w:rsid w:val="00CD7D98"/>
    <w:rsid w:val="00CD7F3A"/>
    <w:rsid w:val="00CE0155"/>
    <w:rsid w:val="00CE05AC"/>
    <w:rsid w:val="00CE08A4"/>
    <w:rsid w:val="00CE0957"/>
    <w:rsid w:val="00CE0B55"/>
    <w:rsid w:val="00CE0DE5"/>
    <w:rsid w:val="00CE0E84"/>
    <w:rsid w:val="00CE0F89"/>
    <w:rsid w:val="00CE11C7"/>
    <w:rsid w:val="00CE1991"/>
    <w:rsid w:val="00CE24C9"/>
    <w:rsid w:val="00CE26A2"/>
    <w:rsid w:val="00CE2827"/>
    <w:rsid w:val="00CE2940"/>
    <w:rsid w:val="00CE29E8"/>
    <w:rsid w:val="00CE2A18"/>
    <w:rsid w:val="00CE2E94"/>
    <w:rsid w:val="00CE2F1B"/>
    <w:rsid w:val="00CE2FE2"/>
    <w:rsid w:val="00CE30F6"/>
    <w:rsid w:val="00CE3120"/>
    <w:rsid w:val="00CE3482"/>
    <w:rsid w:val="00CE3620"/>
    <w:rsid w:val="00CE368C"/>
    <w:rsid w:val="00CE37BC"/>
    <w:rsid w:val="00CE3831"/>
    <w:rsid w:val="00CE39A3"/>
    <w:rsid w:val="00CE3D3C"/>
    <w:rsid w:val="00CE4154"/>
    <w:rsid w:val="00CE433F"/>
    <w:rsid w:val="00CE495F"/>
    <w:rsid w:val="00CE4C5B"/>
    <w:rsid w:val="00CE4C79"/>
    <w:rsid w:val="00CE52CF"/>
    <w:rsid w:val="00CE5412"/>
    <w:rsid w:val="00CE551E"/>
    <w:rsid w:val="00CE58FB"/>
    <w:rsid w:val="00CE6064"/>
    <w:rsid w:val="00CE60DA"/>
    <w:rsid w:val="00CE69DC"/>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325E"/>
    <w:rsid w:val="00CF35FD"/>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135"/>
    <w:rsid w:val="00D01E71"/>
    <w:rsid w:val="00D024F5"/>
    <w:rsid w:val="00D02806"/>
    <w:rsid w:val="00D02821"/>
    <w:rsid w:val="00D029CE"/>
    <w:rsid w:val="00D02B52"/>
    <w:rsid w:val="00D02BDD"/>
    <w:rsid w:val="00D02C50"/>
    <w:rsid w:val="00D0334B"/>
    <w:rsid w:val="00D039AC"/>
    <w:rsid w:val="00D03AC5"/>
    <w:rsid w:val="00D042D9"/>
    <w:rsid w:val="00D045D1"/>
    <w:rsid w:val="00D0484D"/>
    <w:rsid w:val="00D0491A"/>
    <w:rsid w:val="00D04C37"/>
    <w:rsid w:val="00D04E83"/>
    <w:rsid w:val="00D05072"/>
    <w:rsid w:val="00D05551"/>
    <w:rsid w:val="00D0561B"/>
    <w:rsid w:val="00D05773"/>
    <w:rsid w:val="00D064D7"/>
    <w:rsid w:val="00D06536"/>
    <w:rsid w:val="00D0675D"/>
    <w:rsid w:val="00D068D8"/>
    <w:rsid w:val="00D06FEF"/>
    <w:rsid w:val="00D07241"/>
    <w:rsid w:val="00D07387"/>
    <w:rsid w:val="00D0768E"/>
    <w:rsid w:val="00D07710"/>
    <w:rsid w:val="00D07D2E"/>
    <w:rsid w:val="00D07DD2"/>
    <w:rsid w:val="00D07EC0"/>
    <w:rsid w:val="00D10318"/>
    <w:rsid w:val="00D108B7"/>
    <w:rsid w:val="00D1091B"/>
    <w:rsid w:val="00D10B09"/>
    <w:rsid w:val="00D1109F"/>
    <w:rsid w:val="00D116A7"/>
    <w:rsid w:val="00D11816"/>
    <w:rsid w:val="00D11832"/>
    <w:rsid w:val="00D11B93"/>
    <w:rsid w:val="00D11DF8"/>
    <w:rsid w:val="00D11F65"/>
    <w:rsid w:val="00D1262A"/>
    <w:rsid w:val="00D12AF2"/>
    <w:rsid w:val="00D13514"/>
    <w:rsid w:val="00D13745"/>
    <w:rsid w:val="00D13E7B"/>
    <w:rsid w:val="00D14188"/>
    <w:rsid w:val="00D14447"/>
    <w:rsid w:val="00D14522"/>
    <w:rsid w:val="00D14653"/>
    <w:rsid w:val="00D147DC"/>
    <w:rsid w:val="00D148FD"/>
    <w:rsid w:val="00D149F4"/>
    <w:rsid w:val="00D14E47"/>
    <w:rsid w:val="00D1525D"/>
    <w:rsid w:val="00D1564F"/>
    <w:rsid w:val="00D15E82"/>
    <w:rsid w:val="00D16077"/>
    <w:rsid w:val="00D1638C"/>
    <w:rsid w:val="00D16542"/>
    <w:rsid w:val="00D1687E"/>
    <w:rsid w:val="00D16A96"/>
    <w:rsid w:val="00D17163"/>
    <w:rsid w:val="00D17270"/>
    <w:rsid w:val="00D17738"/>
    <w:rsid w:val="00D20138"/>
    <w:rsid w:val="00D20B38"/>
    <w:rsid w:val="00D20BAF"/>
    <w:rsid w:val="00D20BBE"/>
    <w:rsid w:val="00D20E39"/>
    <w:rsid w:val="00D20FE2"/>
    <w:rsid w:val="00D21000"/>
    <w:rsid w:val="00D218B9"/>
    <w:rsid w:val="00D21ACA"/>
    <w:rsid w:val="00D21BA4"/>
    <w:rsid w:val="00D21E63"/>
    <w:rsid w:val="00D21FB4"/>
    <w:rsid w:val="00D229F3"/>
    <w:rsid w:val="00D23617"/>
    <w:rsid w:val="00D23F2C"/>
    <w:rsid w:val="00D24067"/>
    <w:rsid w:val="00D24299"/>
    <w:rsid w:val="00D243E9"/>
    <w:rsid w:val="00D2448E"/>
    <w:rsid w:val="00D24AF3"/>
    <w:rsid w:val="00D24D1D"/>
    <w:rsid w:val="00D24DFD"/>
    <w:rsid w:val="00D251FE"/>
    <w:rsid w:val="00D252EB"/>
    <w:rsid w:val="00D25334"/>
    <w:rsid w:val="00D25471"/>
    <w:rsid w:val="00D2574F"/>
    <w:rsid w:val="00D25897"/>
    <w:rsid w:val="00D25BF1"/>
    <w:rsid w:val="00D25C7D"/>
    <w:rsid w:val="00D25DBA"/>
    <w:rsid w:val="00D25E7F"/>
    <w:rsid w:val="00D26A0B"/>
    <w:rsid w:val="00D26A8B"/>
    <w:rsid w:val="00D26BD2"/>
    <w:rsid w:val="00D26C49"/>
    <w:rsid w:val="00D2744F"/>
    <w:rsid w:val="00D27672"/>
    <w:rsid w:val="00D27737"/>
    <w:rsid w:val="00D27C21"/>
    <w:rsid w:val="00D27C36"/>
    <w:rsid w:val="00D27E93"/>
    <w:rsid w:val="00D300FD"/>
    <w:rsid w:val="00D30BE9"/>
    <w:rsid w:val="00D31334"/>
    <w:rsid w:val="00D3176A"/>
    <w:rsid w:val="00D31CCA"/>
    <w:rsid w:val="00D31D95"/>
    <w:rsid w:val="00D320E3"/>
    <w:rsid w:val="00D32851"/>
    <w:rsid w:val="00D32B2E"/>
    <w:rsid w:val="00D32C83"/>
    <w:rsid w:val="00D332B5"/>
    <w:rsid w:val="00D333B3"/>
    <w:rsid w:val="00D333D2"/>
    <w:rsid w:val="00D33C4E"/>
    <w:rsid w:val="00D33EFE"/>
    <w:rsid w:val="00D3433E"/>
    <w:rsid w:val="00D3460B"/>
    <w:rsid w:val="00D34661"/>
    <w:rsid w:val="00D34C04"/>
    <w:rsid w:val="00D355E7"/>
    <w:rsid w:val="00D35602"/>
    <w:rsid w:val="00D35694"/>
    <w:rsid w:val="00D356A9"/>
    <w:rsid w:val="00D358EA"/>
    <w:rsid w:val="00D368DB"/>
    <w:rsid w:val="00D36C19"/>
    <w:rsid w:val="00D3723F"/>
    <w:rsid w:val="00D37533"/>
    <w:rsid w:val="00D375EE"/>
    <w:rsid w:val="00D37A61"/>
    <w:rsid w:val="00D37D2A"/>
    <w:rsid w:val="00D40672"/>
    <w:rsid w:val="00D407F1"/>
    <w:rsid w:val="00D409E9"/>
    <w:rsid w:val="00D40B0B"/>
    <w:rsid w:val="00D416EF"/>
    <w:rsid w:val="00D41850"/>
    <w:rsid w:val="00D4187E"/>
    <w:rsid w:val="00D41962"/>
    <w:rsid w:val="00D419B2"/>
    <w:rsid w:val="00D41A4F"/>
    <w:rsid w:val="00D41AAF"/>
    <w:rsid w:val="00D42035"/>
    <w:rsid w:val="00D429B4"/>
    <w:rsid w:val="00D42A3C"/>
    <w:rsid w:val="00D42B28"/>
    <w:rsid w:val="00D43149"/>
    <w:rsid w:val="00D4330E"/>
    <w:rsid w:val="00D43616"/>
    <w:rsid w:val="00D4366C"/>
    <w:rsid w:val="00D436C1"/>
    <w:rsid w:val="00D43A4D"/>
    <w:rsid w:val="00D43BB7"/>
    <w:rsid w:val="00D43F57"/>
    <w:rsid w:val="00D44084"/>
    <w:rsid w:val="00D4448E"/>
    <w:rsid w:val="00D446A7"/>
    <w:rsid w:val="00D44A8F"/>
    <w:rsid w:val="00D44E93"/>
    <w:rsid w:val="00D44F39"/>
    <w:rsid w:val="00D452CE"/>
    <w:rsid w:val="00D458AC"/>
    <w:rsid w:val="00D458F5"/>
    <w:rsid w:val="00D46408"/>
    <w:rsid w:val="00D469C4"/>
    <w:rsid w:val="00D46B93"/>
    <w:rsid w:val="00D47498"/>
    <w:rsid w:val="00D475D7"/>
    <w:rsid w:val="00D477CE"/>
    <w:rsid w:val="00D50018"/>
    <w:rsid w:val="00D50119"/>
    <w:rsid w:val="00D508B9"/>
    <w:rsid w:val="00D510EF"/>
    <w:rsid w:val="00D5151F"/>
    <w:rsid w:val="00D51739"/>
    <w:rsid w:val="00D51CBD"/>
    <w:rsid w:val="00D51E25"/>
    <w:rsid w:val="00D51F56"/>
    <w:rsid w:val="00D51F73"/>
    <w:rsid w:val="00D521DB"/>
    <w:rsid w:val="00D5239A"/>
    <w:rsid w:val="00D5246F"/>
    <w:rsid w:val="00D53C02"/>
    <w:rsid w:val="00D53C45"/>
    <w:rsid w:val="00D53EA6"/>
    <w:rsid w:val="00D53FFE"/>
    <w:rsid w:val="00D5443C"/>
    <w:rsid w:val="00D5447E"/>
    <w:rsid w:val="00D54629"/>
    <w:rsid w:val="00D546DC"/>
    <w:rsid w:val="00D54BEC"/>
    <w:rsid w:val="00D54DCE"/>
    <w:rsid w:val="00D54EE0"/>
    <w:rsid w:val="00D54FA8"/>
    <w:rsid w:val="00D55101"/>
    <w:rsid w:val="00D55301"/>
    <w:rsid w:val="00D555F8"/>
    <w:rsid w:val="00D55852"/>
    <w:rsid w:val="00D55900"/>
    <w:rsid w:val="00D55F06"/>
    <w:rsid w:val="00D55FDA"/>
    <w:rsid w:val="00D56019"/>
    <w:rsid w:val="00D5658B"/>
    <w:rsid w:val="00D565DE"/>
    <w:rsid w:val="00D567DC"/>
    <w:rsid w:val="00D56A56"/>
    <w:rsid w:val="00D56EA7"/>
    <w:rsid w:val="00D572E8"/>
    <w:rsid w:val="00D57367"/>
    <w:rsid w:val="00D57915"/>
    <w:rsid w:val="00D57B0E"/>
    <w:rsid w:val="00D57CF8"/>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106"/>
    <w:rsid w:val="00D63310"/>
    <w:rsid w:val="00D63AA1"/>
    <w:rsid w:val="00D63D04"/>
    <w:rsid w:val="00D63DE0"/>
    <w:rsid w:val="00D641BB"/>
    <w:rsid w:val="00D6442A"/>
    <w:rsid w:val="00D6442B"/>
    <w:rsid w:val="00D6460E"/>
    <w:rsid w:val="00D648FE"/>
    <w:rsid w:val="00D651A5"/>
    <w:rsid w:val="00D65E1F"/>
    <w:rsid w:val="00D662B9"/>
    <w:rsid w:val="00D66976"/>
    <w:rsid w:val="00D670C8"/>
    <w:rsid w:val="00D67421"/>
    <w:rsid w:val="00D67552"/>
    <w:rsid w:val="00D67FED"/>
    <w:rsid w:val="00D70352"/>
    <w:rsid w:val="00D70521"/>
    <w:rsid w:val="00D70AD9"/>
    <w:rsid w:val="00D70B10"/>
    <w:rsid w:val="00D70E52"/>
    <w:rsid w:val="00D70E5B"/>
    <w:rsid w:val="00D70E7F"/>
    <w:rsid w:val="00D71424"/>
    <w:rsid w:val="00D7143B"/>
    <w:rsid w:val="00D71830"/>
    <w:rsid w:val="00D71BED"/>
    <w:rsid w:val="00D71C00"/>
    <w:rsid w:val="00D71FA5"/>
    <w:rsid w:val="00D722AA"/>
    <w:rsid w:val="00D72A0A"/>
    <w:rsid w:val="00D72AF5"/>
    <w:rsid w:val="00D72DC5"/>
    <w:rsid w:val="00D7315B"/>
    <w:rsid w:val="00D735F0"/>
    <w:rsid w:val="00D73794"/>
    <w:rsid w:val="00D737A5"/>
    <w:rsid w:val="00D73815"/>
    <w:rsid w:val="00D73D45"/>
    <w:rsid w:val="00D7439B"/>
    <w:rsid w:val="00D74A63"/>
    <w:rsid w:val="00D74B8E"/>
    <w:rsid w:val="00D74C7F"/>
    <w:rsid w:val="00D75158"/>
    <w:rsid w:val="00D751D3"/>
    <w:rsid w:val="00D752EC"/>
    <w:rsid w:val="00D75ADD"/>
    <w:rsid w:val="00D75CF0"/>
    <w:rsid w:val="00D76066"/>
    <w:rsid w:val="00D76222"/>
    <w:rsid w:val="00D762F8"/>
    <w:rsid w:val="00D76506"/>
    <w:rsid w:val="00D7654D"/>
    <w:rsid w:val="00D76669"/>
    <w:rsid w:val="00D7680B"/>
    <w:rsid w:val="00D768E8"/>
    <w:rsid w:val="00D76924"/>
    <w:rsid w:val="00D769FE"/>
    <w:rsid w:val="00D773D5"/>
    <w:rsid w:val="00D774F7"/>
    <w:rsid w:val="00D77542"/>
    <w:rsid w:val="00D7760A"/>
    <w:rsid w:val="00D776C7"/>
    <w:rsid w:val="00D776D3"/>
    <w:rsid w:val="00D77847"/>
    <w:rsid w:val="00D778BB"/>
    <w:rsid w:val="00D77E3A"/>
    <w:rsid w:val="00D77E40"/>
    <w:rsid w:val="00D77F9D"/>
    <w:rsid w:val="00D803F9"/>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3E54"/>
    <w:rsid w:val="00D84819"/>
    <w:rsid w:val="00D84AB9"/>
    <w:rsid w:val="00D84AEE"/>
    <w:rsid w:val="00D84F58"/>
    <w:rsid w:val="00D84F68"/>
    <w:rsid w:val="00D8503C"/>
    <w:rsid w:val="00D851DA"/>
    <w:rsid w:val="00D8521E"/>
    <w:rsid w:val="00D85E02"/>
    <w:rsid w:val="00D8622B"/>
    <w:rsid w:val="00D862C2"/>
    <w:rsid w:val="00D864ED"/>
    <w:rsid w:val="00D8692F"/>
    <w:rsid w:val="00D869A9"/>
    <w:rsid w:val="00D86BAE"/>
    <w:rsid w:val="00D86C16"/>
    <w:rsid w:val="00D86C70"/>
    <w:rsid w:val="00D86D3A"/>
    <w:rsid w:val="00D86F24"/>
    <w:rsid w:val="00D871DB"/>
    <w:rsid w:val="00D87C9B"/>
    <w:rsid w:val="00D87F7F"/>
    <w:rsid w:val="00D90134"/>
    <w:rsid w:val="00D90235"/>
    <w:rsid w:val="00D903CF"/>
    <w:rsid w:val="00D90BB0"/>
    <w:rsid w:val="00D917C6"/>
    <w:rsid w:val="00D919CB"/>
    <w:rsid w:val="00D91B24"/>
    <w:rsid w:val="00D91BE7"/>
    <w:rsid w:val="00D91E36"/>
    <w:rsid w:val="00D92620"/>
    <w:rsid w:val="00D926C3"/>
    <w:rsid w:val="00D92734"/>
    <w:rsid w:val="00D92BF5"/>
    <w:rsid w:val="00D92E06"/>
    <w:rsid w:val="00D92EFF"/>
    <w:rsid w:val="00D938E8"/>
    <w:rsid w:val="00D93F8F"/>
    <w:rsid w:val="00D945AA"/>
    <w:rsid w:val="00D9479C"/>
    <w:rsid w:val="00D948B9"/>
    <w:rsid w:val="00D94904"/>
    <w:rsid w:val="00D94AE3"/>
    <w:rsid w:val="00D94B8F"/>
    <w:rsid w:val="00D94C02"/>
    <w:rsid w:val="00D95117"/>
    <w:rsid w:val="00D95196"/>
    <w:rsid w:val="00D9528C"/>
    <w:rsid w:val="00D952ED"/>
    <w:rsid w:val="00D95593"/>
    <w:rsid w:val="00D95C5C"/>
    <w:rsid w:val="00D95C91"/>
    <w:rsid w:val="00D95D1F"/>
    <w:rsid w:val="00D963A0"/>
    <w:rsid w:val="00D963B9"/>
    <w:rsid w:val="00D96599"/>
    <w:rsid w:val="00D9661B"/>
    <w:rsid w:val="00D9662F"/>
    <w:rsid w:val="00D96744"/>
    <w:rsid w:val="00D96A56"/>
    <w:rsid w:val="00D96B08"/>
    <w:rsid w:val="00D96B4F"/>
    <w:rsid w:val="00D96BEA"/>
    <w:rsid w:val="00D96EB0"/>
    <w:rsid w:val="00D978FE"/>
    <w:rsid w:val="00D97B9D"/>
    <w:rsid w:val="00D97D5F"/>
    <w:rsid w:val="00D97E5E"/>
    <w:rsid w:val="00DA03A7"/>
    <w:rsid w:val="00DA0470"/>
    <w:rsid w:val="00DA07EE"/>
    <w:rsid w:val="00DA0995"/>
    <w:rsid w:val="00DA0B90"/>
    <w:rsid w:val="00DA0F59"/>
    <w:rsid w:val="00DA0F9B"/>
    <w:rsid w:val="00DA12A3"/>
    <w:rsid w:val="00DA1755"/>
    <w:rsid w:val="00DA1847"/>
    <w:rsid w:val="00DA187A"/>
    <w:rsid w:val="00DA2498"/>
    <w:rsid w:val="00DA269C"/>
    <w:rsid w:val="00DA2850"/>
    <w:rsid w:val="00DA29F5"/>
    <w:rsid w:val="00DA2BE3"/>
    <w:rsid w:val="00DA2E37"/>
    <w:rsid w:val="00DA31B5"/>
    <w:rsid w:val="00DA34C1"/>
    <w:rsid w:val="00DA38F2"/>
    <w:rsid w:val="00DA3B1D"/>
    <w:rsid w:val="00DA3C2A"/>
    <w:rsid w:val="00DA4554"/>
    <w:rsid w:val="00DA48AD"/>
    <w:rsid w:val="00DA4A54"/>
    <w:rsid w:val="00DA4FB9"/>
    <w:rsid w:val="00DA513B"/>
    <w:rsid w:val="00DA5910"/>
    <w:rsid w:val="00DA5A29"/>
    <w:rsid w:val="00DA5B95"/>
    <w:rsid w:val="00DA5BE7"/>
    <w:rsid w:val="00DA5FD9"/>
    <w:rsid w:val="00DA6060"/>
    <w:rsid w:val="00DA61AF"/>
    <w:rsid w:val="00DA66CD"/>
    <w:rsid w:val="00DA68AA"/>
    <w:rsid w:val="00DA69C4"/>
    <w:rsid w:val="00DA6D3E"/>
    <w:rsid w:val="00DA71CF"/>
    <w:rsid w:val="00DA75F1"/>
    <w:rsid w:val="00DA76EC"/>
    <w:rsid w:val="00DA7AAC"/>
    <w:rsid w:val="00DA7C76"/>
    <w:rsid w:val="00DB00AF"/>
    <w:rsid w:val="00DB0795"/>
    <w:rsid w:val="00DB0B16"/>
    <w:rsid w:val="00DB0F04"/>
    <w:rsid w:val="00DB1033"/>
    <w:rsid w:val="00DB1098"/>
    <w:rsid w:val="00DB1418"/>
    <w:rsid w:val="00DB18CA"/>
    <w:rsid w:val="00DB1A5C"/>
    <w:rsid w:val="00DB1D1C"/>
    <w:rsid w:val="00DB27E3"/>
    <w:rsid w:val="00DB317E"/>
    <w:rsid w:val="00DB31C4"/>
    <w:rsid w:val="00DB31F1"/>
    <w:rsid w:val="00DB3B76"/>
    <w:rsid w:val="00DB3BDD"/>
    <w:rsid w:val="00DB3D21"/>
    <w:rsid w:val="00DB40D2"/>
    <w:rsid w:val="00DB412A"/>
    <w:rsid w:val="00DB431F"/>
    <w:rsid w:val="00DB438D"/>
    <w:rsid w:val="00DB471E"/>
    <w:rsid w:val="00DB483C"/>
    <w:rsid w:val="00DB48B6"/>
    <w:rsid w:val="00DB48E2"/>
    <w:rsid w:val="00DB4AAB"/>
    <w:rsid w:val="00DB4EA0"/>
    <w:rsid w:val="00DB4FB9"/>
    <w:rsid w:val="00DB521B"/>
    <w:rsid w:val="00DB5464"/>
    <w:rsid w:val="00DB5DAE"/>
    <w:rsid w:val="00DB6156"/>
    <w:rsid w:val="00DB6284"/>
    <w:rsid w:val="00DB6400"/>
    <w:rsid w:val="00DB6512"/>
    <w:rsid w:val="00DB66F7"/>
    <w:rsid w:val="00DB6769"/>
    <w:rsid w:val="00DB6935"/>
    <w:rsid w:val="00DB6980"/>
    <w:rsid w:val="00DB6A61"/>
    <w:rsid w:val="00DB6BA2"/>
    <w:rsid w:val="00DB7317"/>
    <w:rsid w:val="00DB7590"/>
    <w:rsid w:val="00DB77BC"/>
    <w:rsid w:val="00DC01D0"/>
    <w:rsid w:val="00DC02F1"/>
    <w:rsid w:val="00DC0EE2"/>
    <w:rsid w:val="00DC0FC2"/>
    <w:rsid w:val="00DC186C"/>
    <w:rsid w:val="00DC18E5"/>
    <w:rsid w:val="00DC1E10"/>
    <w:rsid w:val="00DC2306"/>
    <w:rsid w:val="00DC26ED"/>
    <w:rsid w:val="00DC279B"/>
    <w:rsid w:val="00DC2FAA"/>
    <w:rsid w:val="00DC3340"/>
    <w:rsid w:val="00DC34A9"/>
    <w:rsid w:val="00DC3E9C"/>
    <w:rsid w:val="00DC431B"/>
    <w:rsid w:val="00DC471D"/>
    <w:rsid w:val="00DC49C3"/>
    <w:rsid w:val="00DC4A74"/>
    <w:rsid w:val="00DC4B70"/>
    <w:rsid w:val="00DC4EC4"/>
    <w:rsid w:val="00DC5375"/>
    <w:rsid w:val="00DC5915"/>
    <w:rsid w:val="00DC6299"/>
    <w:rsid w:val="00DC6441"/>
    <w:rsid w:val="00DC6B5A"/>
    <w:rsid w:val="00DC6F43"/>
    <w:rsid w:val="00DC7590"/>
    <w:rsid w:val="00DC782E"/>
    <w:rsid w:val="00DC7886"/>
    <w:rsid w:val="00DD00A5"/>
    <w:rsid w:val="00DD0130"/>
    <w:rsid w:val="00DD0833"/>
    <w:rsid w:val="00DD087C"/>
    <w:rsid w:val="00DD1B9F"/>
    <w:rsid w:val="00DD1BB0"/>
    <w:rsid w:val="00DD1DEF"/>
    <w:rsid w:val="00DD1E39"/>
    <w:rsid w:val="00DD2CA6"/>
    <w:rsid w:val="00DD2E10"/>
    <w:rsid w:val="00DD3049"/>
    <w:rsid w:val="00DD36DC"/>
    <w:rsid w:val="00DD3712"/>
    <w:rsid w:val="00DD3CFC"/>
    <w:rsid w:val="00DD3D41"/>
    <w:rsid w:val="00DD3FA3"/>
    <w:rsid w:val="00DD4A4A"/>
    <w:rsid w:val="00DD509F"/>
    <w:rsid w:val="00DD5115"/>
    <w:rsid w:val="00DD5808"/>
    <w:rsid w:val="00DD5B5B"/>
    <w:rsid w:val="00DD5FC9"/>
    <w:rsid w:val="00DD6084"/>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56D"/>
    <w:rsid w:val="00DE167C"/>
    <w:rsid w:val="00DE182F"/>
    <w:rsid w:val="00DE18F0"/>
    <w:rsid w:val="00DE1D0F"/>
    <w:rsid w:val="00DE2421"/>
    <w:rsid w:val="00DE249F"/>
    <w:rsid w:val="00DE28A2"/>
    <w:rsid w:val="00DE2B90"/>
    <w:rsid w:val="00DE2D45"/>
    <w:rsid w:val="00DE2DD5"/>
    <w:rsid w:val="00DE2F0F"/>
    <w:rsid w:val="00DE2F5A"/>
    <w:rsid w:val="00DE3327"/>
    <w:rsid w:val="00DE38A5"/>
    <w:rsid w:val="00DE3996"/>
    <w:rsid w:val="00DE418A"/>
    <w:rsid w:val="00DE443C"/>
    <w:rsid w:val="00DE4477"/>
    <w:rsid w:val="00DE4BDD"/>
    <w:rsid w:val="00DE4CD2"/>
    <w:rsid w:val="00DE502C"/>
    <w:rsid w:val="00DE50C3"/>
    <w:rsid w:val="00DE55DD"/>
    <w:rsid w:val="00DE56F8"/>
    <w:rsid w:val="00DE5A50"/>
    <w:rsid w:val="00DE5C18"/>
    <w:rsid w:val="00DE5D1D"/>
    <w:rsid w:val="00DE5FBC"/>
    <w:rsid w:val="00DE607A"/>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0F96"/>
    <w:rsid w:val="00DF1123"/>
    <w:rsid w:val="00DF127B"/>
    <w:rsid w:val="00DF1303"/>
    <w:rsid w:val="00DF143A"/>
    <w:rsid w:val="00DF19A2"/>
    <w:rsid w:val="00DF19F2"/>
    <w:rsid w:val="00DF1AD0"/>
    <w:rsid w:val="00DF1BE9"/>
    <w:rsid w:val="00DF1C1A"/>
    <w:rsid w:val="00DF1D1D"/>
    <w:rsid w:val="00DF1F80"/>
    <w:rsid w:val="00DF216B"/>
    <w:rsid w:val="00DF22BA"/>
    <w:rsid w:val="00DF24AA"/>
    <w:rsid w:val="00DF24B0"/>
    <w:rsid w:val="00DF2830"/>
    <w:rsid w:val="00DF2839"/>
    <w:rsid w:val="00DF2DC9"/>
    <w:rsid w:val="00DF305E"/>
    <w:rsid w:val="00DF31A6"/>
    <w:rsid w:val="00DF31FF"/>
    <w:rsid w:val="00DF329D"/>
    <w:rsid w:val="00DF33CE"/>
    <w:rsid w:val="00DF35DB"/>
    <w:rsid w:val="00DF35E2"/>
    <w:rsid w:val="00DF3869"/>
    <w:rsid w:val="00DF38AC"/>
    <w:rsid w:val="00DF3CB7"/>
    <w:rsid w:val="00DF3DCB"/>
    <w:rsid w:val="00DF41D3"/>
    <w:rsid w:val="00DF4493"/>
    <w:rsid w:val="00DF4574"/>
    <w:rsid w:val="00DF47AD"/>
    <w:rsid w:val="00DF4B73"/>
    <w:rsid w:val="00DF4E28"/>
    <w:rsid w:val="00DF4E99"/>
    <w:rsid w:val="00DF4ED4"/>
    <w:rsid w:val="00DF59D4"/>
    <w:rsid w:val="00DF6611"/>
    <w:rsid w:val="00DF6754"/>
    <w:rsid w:val="00DF6803"/>
    <w:rsid w:val="00DF6892"/>
    <w:rsid w:val="00DF68D3"/>
    <w:rsid w:val="00DF691D"/>
    <w:rsid w:val="00DF6A11"/>
    <w:rsid w:val="00DF6F29"/>
    <w:rsid w:val="00DF7176"/>
    <w:rsid w:val="00DF7924"/>
    <w:rsid w:val="00E000CD"/>
    <w:rsid w:val="00E00930"/>
    <w:rsid w:val="00E009DF"/>
    <w:rsid w:val="00E00B5D"/>
    <w:rsid w:val="00E00BA4"/>
    <w:rsid w:val="00E00F5D"/>
    <w:rsid w:val="00E0107B"/>
    <w:rsid w:val="00E01111"/>
    <w:rsid w:val="00E01461"/>
    <w:rsid w:val="00E0229E"/>
    <w:rsid w:val="00E02694"/>
    <w:rsid w:val="00E026FD"/>
    <w:rsid w:val="00E0276B"/>
    <w:rsid w:val="00E02784"/>
    <w:rsid w:val="00E02A5B"/>
    <w:rsid w:val="00E02F28"/>
    <w:rsid w:val="00E030A0"/>
    <w:rsid w:val="00E0340C"/>
    <w:rsid w:val="00E03865"/>
    <w:rsid w:val="00E039CA"/>
    <w:rsid w:val="00E040B1"/>
    <w:rsid w:val="00E040BE"/>
    <w:rsid w:val="00E047B6"/>
    <w:rsid w:val="00E04A8A"/>
    <w:rsid w:val="00E052AD"/>
    <w:rsid w:val="00E0587F"/>
    <w:rsid w:val="00E058D6"/>
    <w:rsid w:val="00E05F1A"/>
    <w:rsid w:val="00E06200"/>
    <w:rsid w:val="00E0622A"/>
    <w:rsid w:val="00E0636C"/>
    <w:rsid w:val="00E063C3"/>
    <w:rsid w:val="00E07059"/>
    <w:rsid w:val="00E0706A"/>
    <w:rsid w:val="00E07612"/>
    <w:rsid w:val="00E07911"/>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729"/>
    <w:rsid w:val="00E11B28"/>
    <w:rsid w:val="00E11C46"/>
    <w:rsid w:val="00E127AD"/>
    <w:rsid w:val="00E12960"/>
    <w:rsid w:val="00E12C6F"/>
    <w:rsid w:val="00E12D4E"/>
    <w:rsid w:val="00E13A48"/>
    <w:rsid w:val="00E13CC2"/>
    <w:rsid w:val="00E13D36"/>
    <w:rsid w:val="00E142B7"/>
    <w:rsid w:val="00E14984"/>
    <w:rsid w:val="00E14B18"/>
    <w:rsid w:val="00E14F7A"/>
    <w:rsid w:val="00E1516F"/>
    <w:rsid w:val="00E1532F"/>
    <w:rsid w:val="00E158CD"/>
    <w:rsid w:val="00E15BD8"/>
    <w:rsid w:val="00E1601C"/>
    <w:rsid w:val="00E16315"/>
    <w:rsid w:val="00E16619"/>
    <w:rsid w:val="00E169C8"/>
    <w:rsid w:val="00E16F2C"/>
    <w:rsid w:val="00E17047"/>
    <w:rsid w:val="00E170CE"/>
    <w:rsid w:val="00E17118"/>
    <w:rsid w:val="00E17196"/>
    <w:rsid w:val="00E172D4"/>
    <w:rsid w:val="00E174E4"/>
    <w:rsid w:val="00E201B9"/>
    <w:rsid w:val="00E2021A"/>
    <w:rsid w:val="00E2101A"/>
    <w:rsid w:val="00E214F3"/>
    <w:rsid w:val="00E217EC"/>
    <w:rsid w:val="00E22394"/>
    <w:rsid w:val="00E228D8"/>
    <w:rsid w:val="00E22AE0"/>
    <w:rsid w:val="00E22B34"/>
    <w:rsid w:val="00E23003"/>
    <w:rsid w:val="00E23399"/>
    <w:rsid w:val="00E23599"/>
    <w:rsid w:val="00E23C7B"/>
    <w:rsid w:val="00E23E4D"/>
    <w:rsid w:val="00E2404E"/>
    <w:rsid w:val="00E24D8B"/>
    <w:rsid w:val="00E24F58"/>
    <w:rsid w:val="00E250EC"/>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8D7"/>
    <w:rsid w:val="00E31945"/>
    <w:rsid w:val="00E31A17"/>
    <w:rsid w:val="00E31B04"/>
    <w:rsid w:val="00E31BB7"/>
    <w:rsid w:val="00E31CF5"/>
    <w:rsid w:val="00E31D65"/>
    <w:rsid w:val="00E31DF0"/>
    <w:rsid w:val="00E31FAF"/>
    <w:rsid w:val="00E3223D"/>
    <w:rsid w:val="00E327BF"/>
    <w:rsid w:val="00E328C7"/>
    <w:rsid w:val="00E32DD1"/>
    <w:rsid w:val="00E32E38"/>
    <w:rsid w:val="00E33088"/>
    <w:rsid w:val="00E33090"/>
    <w:rsid w:val="00E33151"/>
    <w:rsid w:val="00E33254"/>
    <w:rsid w:val="00E33478"/>
    <w:rsid w:val="00E335EB"/>
    <w:rsid w:val="00E344C6"/>
    <w:rsid w:val="00E347A1"/>
    <w:rsid w:val="00E3481A"/>
    <w:rsid w:val="00E3495A"/>
    <w:rsid w:val="00E34E19"/>
    <w:rsid w:val="00E34F7C"/>
    <w:rsid w:val="00E35303"/>
    <w:rsid w:val="00E354B4"/>
    <w:rsid w:val="00E35B23"/>
    <w:rsid w:val="00E35B5C"/>
    <w:rsid w:val="00E35E8D"/>
    <w:rsid w:val="00E36288"/>
    <w:rsid w:val="00E3686E"/>
    <w:rsid w:val="00E368C4"/>
    <w:rsid w:val="00E3692B"/>
    <w:rsid w:val="00E36ACD"/>
    <w:rsid w:val="00E36C8D"/>
    <w:rsid w:val="00E36D25"/>
    <w:rsid w:val="00E3702A"/>
    <w:rsid w:val="00E372F4"/>
    <w:rsid w:val="00E37699"/>
    <w:rsid w:val="00E37753"/>
    <w:rsid w:val="00E377CF"/>
    <w:rsid w:val="00E37A34"/>
    <w:rsid w:val="00E37D9D"/>
    <w:rsid w:val="00E407CB"/>
    <w:rsid w:val="00E40AF7"/>
    <w:rsid w:val="00E40F2B"/>
    <w:rsid w:val="00E4174E"/>
    <w:rsid w:val="00E41811"/>
    <w:rsid w:val="00E418C6"/>
    <w:rsid w:val="00E419D1"/>
    <w:rsid w:val="00E41A41"/>
    <w:rsid w:val="00E42768"/>
    <w:rsid w:val="00E42A15"/>
    <w:rsid w:val="00E42B9D"/>
    <w:rsid w:val="00E42D1F"/>
    <w:rsid w:val="00E42ED0"/>
    <w:rsid w:val="00E431AB"/>
    <w:rsid w:val="00E431DE"/>
    <w:rsid w:val="00E434EF"/>
    <w:rsid w:val="00E4357F"/>
    <w:rsid w:val="00E44653"/>
    <w:rsid w:val="00E44909"/>
    <w:rsid w:val="00E44FF5"/>
    <w:rsid w:val="00E457F1"/>
    <w:rsid w:val="00E458F3"/>
    <w:rsid w:val="00E461DC"/>
    <w:rsid w:val="00E46A6E"/>
    <w:rsid w:val="00E4702B"/>
    <w:rsid w:val="00E47548"/>
    <w:rsid w:val="00E47811"/>
    <w:rsid w:val="00E47983"/>
    <w:rsid w:val="00E47B12"/>
    <w:rsid w:val="00E47BE4"/>
    <w:rsid w:val="00E50118"/>
    <w:rsid w:val="00E5011D"/>
    <w:rsid w:val="00E50610"/>
    <w:rsid w:val="00E508BF"/>
    <w:rsid w:val="00E50DC8"/>
    <w:rsid w:val="00E51284"/>
    <w:rsid w:val="00E51538"/>
    <w:rsid w:val="00E51659"/>
    <w:rsid w:val="00E51971"/>
    <w:rsid w:val="00E51A47"/>
    <w:rsid w:val="00E51D4D"/>
    <w:rsid w:val="00E529CF"/>
    <w:rsid w:val="00E52F12"/>
    <w:rsid w:val="00E52F17"/>
    <w:rsid w:val="00E5333A"/>
    <w:rsid w:val="00E533A0"/>
    <w:rsid w:val="00E53AED"/>
    <w:rsid w:val="00E53D52"/>
    <w:rsid w:val="00E53E59"/>
    <w:rsid w:val="00E53F6A"/>
    <w:rsid w:val="00E540D9"/>
    <w:rsid w:val="00E5418A"/>
    <w:rsid w:val="00E5446A"/>
    <w:rsid w:val="00E54509"/>
    <w:rsid w:val="00E5455A"/>
    <w:rsid w:val="00E54B41"/>
    <w:rsid w:val="00E54BDF"/>
    <w:rsid w:val="00E54E6A"/>
    <w:rsid w:val="00E54F7B"/>
    <w:rsid w:val="00E54FCE"/>
    <w:rsid w:val="00E55176"/>
    <w:rsid w:val="00E55275"/>
    <w:rsid w:val="00E559CA"/>
    <w:rsid w:val="00E5658D"/>
    <w:rsid w:val="00E5664D"/>
    <w:rsid w:val="00E56A03"/>
    <w:rsid w:val="00E56CB5"/>
    <w:rsid w:val="00E56F36"/>
    <w:rsid w:val="00E5726C"/>
    <w:rsid w:val="00E57344"/>
    <w:rsid w:val="00E574D9"/>
    <w:rsid w:val="00E57559"/>
    <w:rsid w:val="00E57722"/>
    <w:rsid w:val="00E577A6"/>
    <w:rsid w:val="00E57A3B"/>
    <w:rsid w:val="00E57CFE"/>
    <w:rsid w:val="00E57E97"/>
    <w:rsid w:val="00E57EAC"/>
    <w:rsid w:val="00E60158"/>
    <w:rsid w:val="00E6018F"/>
    <w:rsid w:val="00E602BE"/>
    <w:rsid w:val="00E603A9"/>
    <w:rsid w:val="00E605FC"/>
    <w:rsid w:val="00E60827"/>
    <w:rsid w:val="00E60886"/>
    <w:rsid w:val="00E609BB"/>
    <w:rsid w:val="00E60E9E"/>
    <w:rsid w:val="00E61175"/>
    <w:rsid w:val="00E61608"/>
    <w:rsid w:val="00E61D54"/>
    <w:rsid w:val="00E61E95"/>
    <w:rsid w:val="00E62184"/>
    <w:rsid w:val="00E6234F"/>
    <w:rsid w:val="00E623B0"/>
    <w:rsid w:val="00E62468"/>
    <w:rsid w:val="00E62664"/>
    <w:rsid w:val="00E62E2E"/>
    <w:rsid w:val="00E630E6"/>
    <w:rsid w:val="00E635BD"/>
    <w:rsid w:val="00E63BAE"/>
    <w:rsid w:val="00E63D46"/>
    <w:rsid w:val="00E63DD3"/>
    <w:rsid w:val="00E64005"/>
    <w:rsid w:val="00E64705"/>
    <w:rsid w:val="00E64885"/>
    <w:rsid w:val="00E64B07"/>
    <w:rsid w:val="00E64D93"/>
    <w:rsid w:val="00E652AF"/>
    <w:rsid w:val="00E65445"/>
    <w:rsid w:val="00E65970"/>
    <w:rsid w:val="00E659B6"/>
    <w:rsid w:val="00E65EAB"/>
    <w:rsid w:val="00E65EB2"/>
    <w:rsid w:val="00E660BA"/>
    <w:rsid w:val="00E660C1"/>
    <w:rsid w:val="00E66580"/>
    <w:rsid w:val="00E66771"/>
    <w:rsid w:val="00E6696E"/>
    <w:rsid w:val="00E669CA"/>
    <w:rsid w:val="00E66A64"/>
    <w:rsid w:val="00E6707A"/>
    <w:rsid w:val="00E6787F"/>
    <w:rsid w:val="00E70574"/>
    <w:rsid w:val="00E706CD"/>
    <w:rsid w:val="00E70824"/>
    <w:rsid w:val="00E70C7B"/>
    <w:rsid w:val="00E70DBC"/>
    <w:rsid w:val="00E710DF"/>
    <w:rsid w:val="00E71141"/>
    <w:rsid w:val="00E7171B"/>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798"/>
    <w:rsid w:val="00E8085C"/>
    <w:rsid w:val="00E80C76"/>
    <w:rsid w:val="00E80EB2"/>
    <w:rsid w:val="00E81191"/>
    <w:rsid w:val="00E8119C"/>
    <w:rsid w:val="00E813CF"/>
    <w:rsid w:val="00E8143D"/>
    <w:rsid w:val="00E81493"/>
    <w:rsid w:val="00E814A7"/>
    <w:rsid w:val="00E8162A"/>
    <w:rsid w:val="00E817D9"/>
    <w:rsid w:val="00E81B3E"/>
    <w:rsid w:val="00E8225C"/>
    <w:rsid w:val="00E8252E"/>
    <w:rsid w:val="00E826AF"/>
    <w:rsid w:val="00E82B99"/>
    <w:rsid w:val="00E82C8F"/>
    <w:rsid w:val="00E83908"/>
    <w:rsid w:val="00E839FD"/>
    <w:rsid w:val="00E83C9B"/>
    <w:rsid w:val="00E83D5F"/>
    <w:rsid w:val="00E840AE"/>
    <w:rsid w:val="00E8426F"/>
    <w:rsid w:val="00E84502"/>
    <w:rsid w:val="00E84AFC"/>
    <w:rsid w:val="00E84BD8"/>
    <w:rsid w:val="00E85371"/>
    <w:rsid w:val="00E854F1"/>
    <w:rsid w:val="00E855E0"/>
    <w:rsid w:val="00E856FC"/>
    <w:rsid w:val="00E85982"/>
    <w:rsid w:val="00E863F8"/>
    <w:rsid w:val="00E86A01"/>
    <w:rsid w:val="00E86AFD"/>
    <w:rsid w:val="00E86B54"/>
    <w:rsid w:val="00E86E3C"/>
    <w:rsid w:val="00E872DA"/>
    <w:rsid w:val="00E87779"/>
    <w:rsid w:val="00E87D1E"/>
    <w:rsid w:val="00E87F9D"/>
    <w:rsid w:val="00E90160"/>
    <w:rsid w:val="00E90423"/>
    <w:rsid w:val="00E90CC1"/>
    <w:rsid w:val="00E90E29"/>
    <w:rsid w:val="00E90E6C"/>
    <w:rsid w:val="00E910F9"/>
    <w:rsid w:val="00E91259"/>
    <w:rsid w:val="00E9134A"/>
    <w:rsid w:val="00E916A7"/>
    <w:rsid w:val="00E91713"/>
    <w:rsid w:val="00E9193E"/>
    <w:rsid w:val="00E91A78"/>
    <w:rsid w:val="00E91D48"/>
    <w:rsid w:val="00E92138"/>
    <w:rsid w:val="00E92167"/>
    <w:rsid w:val="00E924FA"/>
    <w:rsid w:val="00E92A39"/>
    <w:rsid w:val="00E92F4B"/>
    <w:rsid w:val="00E92F5C"/>
    <w:rsid w:val="00E9317C"/>
    <w:rsid w:val="00E9317D"/>
    <w:rsid w:val="00E9332E"/>
    <w:rsid w:val="00E93B27"/>
    <w:rsid w:val="00E93CA2"/>
    <w:rsid w:val="00E93EE2"/>
    <w:rsid w:val="00E93FBB"/>
    <w:rsid w:val="00E9436E"/>
    <w:rsid w:val="00E9448F"/>
    <w:rsid w:val="00E9466C"/>
    <w:rsid w:val="00E94720"/>
    <w:rsid w:val="00E94D29"/>
    <w:rsid w:val="00E94E6A"/>
    <w:rsid w:val="00E95423"/>
    <w:rsid w:val="00E958A0"/>
    <w:rsid w:val="00E961E0"/>
    <w:rsid w:val="00E964C7"/>
    <w:rsid w:val="00E96808"/>
    <w:rsid w:val="00E96D1C"/>
    <w:rsid w:val="00E96DD1"/>
    <w:rsid w:val="00E976D9"/>
    <w:rsid w:val="00E97CD3"/>
    <w:rsid w:val="00E97F3A"/>
    <w:rsid w:val="00EA0507"/>
    <w:rsid w:val="00EA0694"/>
    <w:rsid w:val="00EA0850"/>
    <w:rsid w:val="00EA0AD5"/>
    <w:rsid w:val="00EA10E5"/>
    <w:rsid w:val="00EA11C5"/>
    <w:rsid w:val="00EA1219"/>
    <w:rsid w:val="00EA1A74"/>
    <w:rsid w:val="00EA1D0E"/>
    <w:rsid w:val="00EA225E"/>
    <w:rsid w:val="00EA267C"/>
    <w:rsid w:val="00EA26AA"/>
    <w:rsid w:val="00EA2BB8"/>
    <w:rsid w:val="00EA2E2D"/>
    <w:rsid w:val="00EA30EC"/>
    <w:rsid w:val="00EA3378"/>
    <w:rsid w:val="00EA3442"/>
    <w:rsid w:val="00EA36BB"/>
    <w:rsid w:val="00EA3B9E"/>
    <w:rsid w:val="00EA3C2A"/>
    <w:rsid w:val="00EA3FC2"/>
    <w:rsid w:val="00EA4059"/>
    <w:rsid w:val="00EA498A"/>
    <w:rsid w:val="00EA5008"/>
    <w:rsid w:val="00EA511E"/>
    <w:rsid w:val="00EA54A8"/>
    <w:rsid w:val="00EA56C4"/>
    <w:rsid w:val="00EA591E"/>
    <w:rsid w:val="00EA5B17"/>
    <w:rsid w:val="00EA5E2E"/>
    <w:rsid w:val="00EA600A"/>
    <w:rsid w:val="00EA60DD"/>
    <w:rsid w:val="00EA65A7"/>
    <w:rsid w:val="00EA681E"/>
    <w:rsid w:val="00EA7403"/>
    <w:rsid w:val="00EA7980"/>
    <w:rsid w:val="00EB0616"/>
    <w:rsid w:val="00EB0654"/>
    <w:rsid w:val="00EB06E6"/>
    <w:rsid w:val="00EB098E"/>
    <w:rsid w:val="00EB0B42"/>
    <w:rsid w:val="00EB0E6D"/>
    <w:rsid w:val="00EB0F73"/>
    <w:rsid w:val="00EB0F8C"/>
    <w:rsid w:val="00EB1575"/>
    <w:rsid w:val="00EB159A"/>
    <w:rsid w:val="00EB17B6"/>
    <w:rsid w:val="00EB1ABF"/>
    <w:rsid w:val="00EB1F24"/>
    <w:rsid w:val="00EB25E6"/>
    <w:rsid w:val="00EB25F9"/>
    <w:rsid w:val="00EB2611"/>
    <w:rsid w:val="00EB2758"/>
    <w:rsid w:val="00EB2A51"/>
    <w:rsid w:val="00EB3445"/>
    <w:rsid w:val="00EB3FD7"/>
    <w:rsid w:val="00EB4041"/>
    <w:rsid w:val="00EB430E"/>
    <w:rsid w:val="00EB46D5"/>
    <w:rsid w:val="00EB4DE0"/>
    <w:rsid w:val="00EB4EA9"/>
    <w:rsid w:val="00EB5388"/>
    <w:rsid w:val="00EB5486"/>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867"/>
    <w:rsid w:val="00EB7B58"/>
    <w:rsid w:val="00EB7BE9"/>
    <w:rsid w:val="00EC01D3"/>
    <w:rsid w:val="00EC074E"/>
    <w:rsid w:val="00EC0AD7"/>
    <w:rsid w:val="00EC0BEA"/>
    <w:rsid w:val="00EC0D9F"/>
    <w:rsid w:val="00EC0DE9"/>
    <w:rsid w:val="00EC106D"/>
    <w:rsid w:val="00EC10E9"/>
    <w:rsid w:val="00EC1186"/>
    <w:rsid w:val="00EC1429"/>
    <w:rsid w:val="00EC14D7"/>
    <w:rsid w:val="00EC2015"/>
    <w:rsid w:val="00EC22CE"/>
    <w:rsid w:val="00EC232F"/>
    <w:rsid w:val="00EC2526"/>
    <w:rsid w:val="00EC31F4"/>
    <w:rsid w:val="00EC33BC"/>
    <w:rsid w:val="00EC34CE"/>
    <w:rsid w:val="00EC3542"/>
    <w:rsid w:val="00EC36F3"/>
    <w:rsid w:val="00EC3A53"/>
    <w:rsid w:val="00EC3C9B"/>
    <w:rsid w:val="00EC3D7D"/>
    <w:rsid w:val="00EC4332"/>
    <w:rsid w:val="00EC45F5"/>
    <w:rsid w:val="00EC461B"/>
    <w:rsid w:val="00EC4F20"/>
    <w:rsid w:val="00EC53DA"/>
    <w:rsid w:val="00EC551D"/>
    <w:rsid w:val="00EC5611"/>
    <w:rsid w:val="00EC5AEC"/>
    <w:rsid w:val="00EC5AF8"/>
    <w:rsid w:val="00EC5D58"/>
    <w:rsid w:val="00EC6676"/>
    <w:rsid w:val="00EC726D"/>
    <w:rsid w:val="00EC7BBF"/>
    <w:rsid w:val="00EC7C45"/>
    <w:rsid w:val="00EC7DFF"/>
    <w:rsid w:val="00EC7F06"/>
    <w:rsid w:val="00ED06BB"/>
    <w:rsid w:val="00ED06F0"/>
    <w:rsid w:val="00ED0A75"/>
    <w:rsid w:val="00ED0B07"/>
    <w:rsid w:val="00ED0B96"/>
    <w:rsid w:val="00ED0DF8"/>
    <w:rsid w:val="00ED0FD0"/>
    <w:rsid w:val="00ED13B9"/>
    <w:rsid w:val="00ED1C3B"/>
    <w:rsid w:val="00ED1CB7"/>
    <w:rsid w:val="00ED1EEA"/>
    <w:rsid w:val="00ED20E3"/>
    <w:rsid w:val="00ED2557"/>
    <w:rsid w:val="00ED2745"/>
    <w:rsid w:val="00ED2EEA"/>
    <w:rsid w:val="00ED3D34"/>
    <w:rsid w:val="00ED40B4"/>
    <w:rsid w:val="00ED42B0"/>
    <w:rsid w:val="00ED43C3"/>
    <w:rsid w:val="00ED4467"/>
    <w:rsid w:val="00ED4739"/>
    <w:rsid w:val="00ED554D"/>
    <w:rsid w:val="00ED557E"/>
    <w:rsid w:val="00ED5706"/>
    <w:rsid w:val="00ED575E"/>
    <w:rsid w:val="00ED582F"/>
    <w:rsid w:val="00ED5A20"/>
    <w:rsid w:val="00ED5ACA"/>
    <w:rsid w:val="00ED5FF5"/>
    <w:rsid w:val="00ED64E4"/>
    <w:rsid w:val="00ED6515"/>
    <w:rsid w:val="00ED6842"/>
    <w:rsid w:val="00ED68EA"/>
    <w:rsid w:val="00ED6C04"/>
    <w:rsid w:val="00ED6C70"/>
    <w:rsid w:val="00ED6D6C"/>
    <w:rsid w:val="00ED7167"/>
    <w:rsid w:val="00ED75F2"/>
    <w:rsid w:val="00ED7793"/>
    <w:rsid w:val="00ED77DD"/>
    <w:rsid w:val="00ED7A02"/>
    <w:rsid w:val="00ED7AE5"/>
    <w:rsid w:val="00ED7DFA"/>
    <w:rsid w:val="00ED7E54"/>
    <w:rsid w:val="00ED7FEF"/>
    <w:rsid w:val="00EE003C"/>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3F1E"/>
    <w:rsid w:val="00EE43D2"/>
    <w:rsid w:val="00EE4A4F"/>
    <w:rsid w:val="00EE4D2C"/>
    <w:rsid w:val="00EE4FD2"/>
    <w:rsid w:val="00EE5074"/>
    <w:rsid w:val="00EE54AB"/>
    <w:rsid w:val="00EE5693"/>
    <w:rsid w:val="00EE57AD"/>
    <w:rsid w:val="00EE5DD8"/>
    <w:rsid w:val="00EE6120"/>
    <w:rsid w:val="00EE649A"/>
    <w:rsid w:val="00EE69D2"/>
    <w:rsid w:val="00EE72C8"/>
    <w:rsid w:val="00EE7915"/>
    <w:rsid w:val="00EE7BDF"/>
    <w:rsid w:val="00EE7C9B"/>
    <w:rsid w:val="00EE7F53"/>
    <w:rsid w:val="00EE7F83"/>
    <w:rsid w:val="00EF003F"/>
    <w:rsid w:val="00EF068A"/>
    <w:rsid w:val="00EF0E47"/>
    <w:rsid w:val="00EF1009"/>
    <w:rsid w:val="00EF117C"/>
    <w:rsid w:val="00EF13D5"/>
    <w:rsid w:val="00EF14E4"/>
    <w:rsid w:val="00EF17DD"/>
    <w:rsid w:val="00EF194D"/>
    <w:rsid w:val="00EF1B95"/>
    <w:rsid w:val="00EF21C1"/>
    <w:rsid w:val="00EF240D"/>
    <w:rsid w:val="00EF25B1"/>
    <w:rsid w:val="00EF2620"/>
    <w:rsid w:val="00EF29CC"/>
    <w:rsid w:val="00EF2A0E"/>
    <w:rsid w:val="00EF2FBE"/>
    <w:rsid w:val="00EF3A9E"/>
    <w:rsid w:val="00EF3CFD"/>
    <w:rsid w:val="00EF3E85"/>
    <w:rsid w:val="00EF40AA"/>
    <w:rsid w:val="00EF4178"/>
    <w:rsid w:val="00EF43A4"/>
    <w:rsid w:val="00EF44A6"/>
    <w:rsid w:val="00EF4501"/>
    <w:rsid w:val="00EF4CAA"/>
    <w:rsid w:val="00EF4D3A"/>
    <w:rsid w:val="00EF5004"/>
    <w:rsid w:val="00EF5BC1"/>
    <w:rsid w:val="00EF62C7"/>
    <w:rsid w:val="00EF63D0"/>
    <w:rsid w:val="00EF671F"/>
    <w:rsid w:val="00EF6792"/>
    <w:rsid w:val="00EF69FB"/>
    <w:rsid w:val="00EF6A33"/>
    <w:rsid w:val="00EF72E6"/>
    <w:rsid w:val="00EF74C3"/>
    <w:rsid w:val="00EF79C7"/>
    <w:rsid w:val="00F0031A"/>
    <w:rsid w:val="00F00669"/>
    <w:rsid w:val="00F0068E"/>
    <w:rsid w:val="00F00693"/>
    <w:rsid w:val="00F00798"/>
    <w:rsid w:val="00F00996"/>
    <w:rsid w:val="00F00C54"/>
    <w:rsid w:val="00F00FF3"/>
    <w:rsid w:val="00F01252"/>
    <w:rsid w:val="00F01D4B"/>
    <w:rsid w:val="00F01DA0"/>
    <w:rsid w:val="00F01E5A"/>
    <w:rsid w:val="00F0207F"/>
    <w:rsid w:val="00F022B1"/>
    <w:rsid w:val="00F024CC"/>
    <w:rsid w:val="00F025AA"/>
    <w:rsid w:val="00F02713"/>
    <w:rsid w:val="00F02737"/>
    <w:rsid w:val="00F0282D"/>
    <w:rsid w:val="00F0286E"/>
    <w:rsid w:val="00F0288A"/>
    <w:rsid w:val="00F032E5"/>
    <w:rsid w:val="00F034C4"/>
    <w:rsid w:val="00F03561"/>
    <w:rsid w:val="00F035D9"/>
    <w:rsid w:val="00F04C65"/>
    <w:rsid w:val="00F054D0"/>
    <w:rsid w:val="00F05508"/>
    <w:rsid w:val="00F05578"/>
    <w:rsid w:val="00F05941"/>
    <w:rsid w:val="00F05EF5"/>
    <w:rsid w:val="00F06324"/>
    <w:rsid w:val="00F06405"/>
    <w:rsid w:val="00F069CA"/>
    <w:rsid w:val="00F06EAB"/>
    <w:rsid w:val="00F0734A"/>
    <w:rsid w:val="00F07B09"/>
    <w:rsid w:val="00F07BEB"/>
    <w:rsid w:val="00F104B3"/>
    <w:rsid w:val="00F107E1"/>
    <w:rsid w:val="00F107E7"/>
    <w:rsid w:val="00F10834"/>
    <w:rsid w:val="00F10B66"/>
    <w:rsid w:val="00F10D86"/>
    <w:rsid w:val="00F10F69"/>
    <w:rsid w:val="00F111C2"/>
    <w:rsid w:val="00F11209"/>
    <w:rsid w:val="00F11862"/>
    <w:rsid w:val="00F11CAE"/>
    <w:rsid w:val="00F11D41"/>
    <w:rsid w:val="00F11D56"/>
    <w:rsid w:val="00F11DCB"/>
    <w:rsid w:val="00F12050"/>
    <w:rsid w:val="00F12493"/>
    <w:rsid w:val="00F125F0"/>
    <w:rsid w:val="00F128A8"/>
    <w:rsid w:val="00F12CF7"/>
    <w:rsid w:val="00F13072"/>
    <w:rsid w:val="00F14023"/>
    <w:rsid w:val="00F1431A"/>
    <w:rsid w:val="00F1447A"/>
    <w:rsid w:val="00F14517"/>
    <w:rsid w:val="00F1453F"/>
    <w:rsid w:val="00F14D49"/>
    <w:rsid w:val="00F14E63"/>
    <w:rsid w:val="00F14FC4"/>
    <w:rsid w:val="00F154DC"/>
    <w:rsid w:val="00F15DC0"/>
    <w:rsid w:val="00F15E78"/>
    <w:rsid w:val="00F15FFF"/>
    <w:rsid w:val="00F16150"/>
    <w:rsid w:val="00F16551"/>
    <w:rsid w:val="00F16B8E"/>
    <w:rsid w:val="00F1749E"/>
    <w:rsid w:val="00F174A9"/>
    <w:rsid w:val="00F17656"/>
    <w:rsid w:val="00F1785D"/>
    <w:rsid w:val="00F17D1D"/>
    <w:rsid w:val="00F17DB7"/>
    <w:rsid w:val="00F2053B"/>
    <w:rsid w:val="00F20756"/>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92"/>
    <w:rsid w:val="00F237F2"/>
    <w:rsid w:val="00F23C7C"/>
    <w:rsid w:val="00F23C81"/>
    <w:rsid w:val="00F23CF4"/>
    <w:rsid w:val="00F24232"/>
    <w:rsid w:val="00F24406"/>
    <w:rsid w:val="00F24505"/>
    <w:rsid w:val="00F2480A"/>
    <w:rsid w:val="00F24916"/>
    <w:rsid w:val="00F24961"/>
    <w:rsid w:val="00F24B29"/>
    <w:rsid w:val="00F24BB3"/>
    <w:rsid w:val="00F24F58"/>
    <w:rsid w:val="00F25296"/>
    <w:rsid w:val="00F252D4"/>
    <w:rsid w:val="00F2531D"/>
    <w:rsid w:val="00F25589"/>
    <w:rsid w:val="00F25B22"/>
    <w:rsid w:val="00F25F7E"/>
    <w:rsid w:val="00F26381"/>
    <w:rsid w:val="00F2658D"/>
    <w:rsid w:val="00F269DC"/>
    <w:rsid w:val="00F27113"/>
    <w:rsid w:val="00F275AE"/>
    <w:rsid w:val="00F275D6"/>
    <w:rsid w:val="00F27750"/>
    <w:rsid w:val="00F27956"/>
    <w:rsid w:val="00F27A77"/>
    <w:rsid w:val="00F27C8B"/>
    <w:rsid w:val="00F27DB9"/>
    <w:rsid w:val="00F27E24"/>
    <w:rsid w:val="00F27E59"/>
    <w:rsid w:val="00F30099"/>
    <w:rsid w:val="00F30124"/>
    <w:rsid w:val="00F306CE"/>
    <w:rsid w:val="00F307F2"/>
    <w:rsid w:val="00F308C3"/>
    <w:rsid w:val="00F310CF"/>
    <w:rsid w:val="00F314F5"/>
    <w:rsid w:val="00F31798"/>
    <w:rsid w:val="00F319B4"/>
    <w:rsid w:val="00F31AFB"/>
    <w:rsid w:val="00F31CB3"/>
    <w:rsid w:val="00F31CBB"/>
    <w:rsid w:val="00F31D9B"/>
    <w:rsid w:val="00F3219C"/>
    <w:rsid w:val="00F3228D"/>
    <w:rsid w:val="00F323A5"/>
    <w:rsid w:val="00F32411"/>
    <w:rsid w:val="00F32524"/>
    <w:rsid w:val="00F32BDA"/>
    <w:rsid w:val="00F32D4B"/>
    <w:rsid w:val="00F336BB"/>
    <w:rsid w:val="00F3378F"/>
    <w:rsid w:val="00F339E2"/>
    <w:rsid w:val="00F33AF5"/>
    <w:rsid w:val="00F33AF7"/>
    <w:rsid w:val="00F33DDB"/>
    <w:rsid w:val="00F33EAE"/>
    <w:rsid w:val="00F34A97"/>
    <w:rsid w:val="00F34BAE"/>
    <w:rsid w:val="00F357B9"/>
    <w:rsid w:val="00F35A12"/>
    <w:rsid w:val="00F35ABC"/>
    <w:rsid w:val="00F35F56"/>
    <w:rsid w:val="00F3680B"/>
    <w:rsid w:val="00F368A3"/>
    <w:rsid w:val="00F36CCA"/>
    <w:rsid w:val="00F36F3E"/>
    <w:rsid w:val="00F36F93"/>
    <w:rsid w:val="00F370E5"/>
    <w:rsid w:val="00F37334"/>
    <w:rsid w:val="00F373E4"/>
    <w:rsid w:val="00F3766E"/>
    <w:rsid w:val="00F376FA"/>
    <w:rsid w:val="00F378EF"/>
    <w:rsid w:val="00F37C5D"/>
    <w:rsid w:val="00F40AC4"/>
    <w:rsid w:val="00F40BAA"/>
    <w:rsid w:val="00F40F0F"/>
    <w:rsid w:val="00F4122D"/>
    <w:rsid w:val="00F412F5"/>
    <w:rsid w:val="00F414CD"/>
    <w:rsid w:val="00F41623"/>
    <w:rsid w:val="00F41995"/>
    <w:rsid w:val="00F41E17"/>
    <w:rsid w:val="00F41F0D"/>
    <w:rsid w:val="00F41F20"/>
    <w:rsid w:val="00F428AA"/>
    <w:rsid w:val="00F43145"/>
    <w:rsid w:val="00F43147"/>
    <w:rsid w:val="00F4336D"/>
    <w:rsid w:val="00F435B4"/>
    <w:rsid w:val="00F4373A"/>
    <w:rsid w:val="00F439D9"/>
    <w:rsid w:val="00F43A08"/>
    <w:rsid w:val="00F43B12"/>
    <w:rsid w:val="00F44299"/>
    <w:rsid w:val="00F443AF"/>
    <w:rsid w:val="00F4444A"/>
    <w:rsid w:val="00F44DB7"/>
    <w:rsid w:val="00F45021"/>
    <w:rsid w:val="00F454BE"/>
    <w:rsid w:val="00F45625"/>
    <w:rsid w:val="00F459FD"/>
    <w:rsid w:val="00F45A08"/>
    <w:rsid w:val="00F45A3C"/>
    <w:rsid w:val="00F45BE0"/>
    <w:rsid w:val="00F46133"/>
    <w:rsid w:val="00F46650"/>
    <w:rsid w:val="00F46A5E"/>
    <w:rsid w:val="00F46BE1"/>
    <w:rsid w:val="00F46F1A"/>
    <w:rsid w:val="00F471E7"/>
    <w:rsid w:val="00F476CA"/>
    <w:rsid w:val="00F47C41"/>
    <w:rsid w:val="00F47D38"/>
    <w:rsid w:val="00F47DB5"/>
    <w:rsid w:val="00F47F03"/>
    <w:rsid w:val="00F50DA6"/>
    <w:rsid w:val="00F50E29"/>
    <w:rsid w:val="00F50EDC"/>
    <w:rsid w:val="00F511A2"/>
    <w:rsid w:val="00F51464"/>
    <w:rsid w:val="00F51CFA"/>
    <w:rsid w:val="00F51E2A"/>
    <w:rsid w:val="00F51EF7"/>
    <w:rsid w:val="00F52055"/>
    <w:rsid w:val="00F52263"/>
    <w:rsid w:val="00F523BD"/>
    <w:rsid w:val="00F52ACE"/>
    <w:rsid w:val="00F52B36"/>
    <w:rsid w:val="00F52EE5"/>
    <w:rsid w:val="00F53276"/>
    <w:rsid w:val="00F533CB"/>
    <w:rsid w:val="00F5357C"/>
    <w:rsid w:val="00F53878"/>
    <w:rsid w:val="00F53A7F"/>
    <w:rsid w:val="00F53FAB"/>
    <w:rsid w:val="00F54374"/>
    <w:rsid w:val="00F543CA"/>
    <w:rsid w:val="00F543DD"/>
    <w:rsid w:val="00F5450A"/>
    <w:rsid w:val="00F54D72"/>
    <w:rsid w:val="00F552D4"/>
    <w:rsid w:val="00F5549D"/>
    <w:rsid w:val="00F554C9"/>
    <w:rsid w:val="00F55798"/>
    <w:rsid w:val="00F559EC"/>
    <w:rsid w:val="00F565A7"/>
    <w:rsid w:val="00F56D5E"/>
    <w:rsid w:val="00F56FD7"/>
    <w:rsid w:val="00F57520"/>
    <w:rsid w:val="00F57749"/>
    <w:rsid w:val="00F57A84"/>
    <w:rsid w:val="00F57B10"/>
    <w:rsid w:val="00F57E9A"/>
    <w:rsid w:val="00F57ED9"/>
    <w:rsid w:val="00F57F1A"/>
    <w:rsid w:val="00F57F8D"/>
    <w:rsid w:val="00F6059A"/>
    <w:rsid w:val="00F606B7"/>
    <w:rsid w:val="00F60C71"/>
    <w:rsid w:val="00F612EC"/>
    <w:rsid w:val="00F614F9"/>
    <w:rsid w:val="00F615FA"/>
    <w:rsid w:val="00F61A49"/>
    <w:rsid w:val="00F61AC4"/>
    <w:rsid w:val="00F61B3E"/>
    <w:rsid w:val="00F61D05"/>
    <w:rsid w:val="00F61D19"/>
    <w:rsid w:val="00F61F4C"/>
    <w:rsid w:val="00F622D1"/>
    <w:rsid w:val="00F623E8"/>
    <w:rsid w:val="00F6249F"/>
    <w:rsid w:val="00F625BB"/>
    <w:rsid w:val="00F62A83"/>
    <w:rsid w:val="00F632C0"/>
    <w:rsid w:val="00F63582"/>
    <w:rsid w:val="00F63840"/>
    <w:rsid w:val="00F63CA9"/>
    <w:rsid w:val="00F63E89"/>
    <w:rsid w:val="00F63EC1"/>
    <w:rsid w:val="00F64240"/>
    <w:rsid w:val="00F64241"/>
    <w:rsid w:val="00F64868"/>
    <w:rsid w:val="00F64912"/>
    <w:rsid w:val="00F64937"/>
    <w:rsid w:val="00F6494A"/>
    <w:rsid w:val="00F64A3A"/>
    <w:rsid w:val="00F64E15"/>
    <w:rsid w:val="00F654AF"/>
    <w:rsid w:val="00F65DE6"/>
    <w:rsid w:val="00F65E86"/>
    <w:rsid w:val="00F663C0"/>
    <w:rsid w:val="00F66546"/>
    <w:rsid w:val="00F668B4"/>
    <w:rsid w:val="00F66C34"/>
    <w:rsid w:val="00F66D1D"/>
    <w:rsid w:val="00F670B9"/>
    <w:rsid w:val="00F6768F"/>
    <w:rsid w:val="00F67A48"/>
    <w:rsid w:val="00F67B03"/>
    <w:rsid w:val="00F67D75"/>
    <w:rsid w:val="00F67F5C"/>
    <w:rsid w:val="00F70205"/>
    <w:rsid w:val="00F7023A"/>
    <w:rsid w:val="00F7081B"/>
    <w:rsid w:val="00F70AC7"/>
    <w:rsid w:val="00F70E0D"/>
    <w:rsid w:val="00F71815"/>
    <w:rsid w:val="00F71C11"/>
    <w:rsid w:val="00F720CE"/>
    <w:rsid w:val="00F723C8"/>
    <w:rsid w:val="00F7248B"/>
    <w:rsid w:val="00F7248D"/>
    <w:rsid w:val="00F72508"/>
    <w:rsid w:val="00F7251D"/>
    <w:rsid w:val="00F725EA"/>
    <w:rsid w:val="00F72767"/>
    <w:rsid w:val="00F72C59"/>
    <w:rsid w:val="00F72D84"/>
    <w:rsid w:val="00F72DFA"/>
    <w:rsid w:val="00F72E0E"/>
    <w:rsid w:val="00F73227"/>
    <w:rsid w:val="00F73328"/>
    <w:rsid w:val="00F738A2"/>
    <w:rsid w:val="00F73B9E"/>
    <w:rsid w:val="00F73C08"/>
    <w:rsid w:val="00F73CF7"/>
    <w:rsid w:val="00F741C5"/>
    <w:rsid w:val="00F743A1"/>
    <w:rsid w:val="00F74467"/>
    <w:rsid w:val="00F74688"/>
    <w:rsid w:val="00F74710"/>
    <w:rsid w:val="00F74EEE"/>
    <w:rsid w:val="00F75583"/>
    <w:rsid w:val="00F76415"/>
    <w:rsid w:val="00F76504"/>
    <w:rsid w:val="00F7657A"/>
    <w:rsid w:val="00F76D4F"/>
    <w:rsid w:val="00F7744E"/>
    <w:rsid w:val="00F77B9C"/>
    <w:rsid w:val="00F80611"/>
    <w:rsid w:val="00F8093D"/>
    <w:rsid w:val="00F80D96"/>
    <w:rsid w:val="00F81080"/>
    <w:rsid w:val="00F81602"/>
    <w:rsid w:val="00F81CE4"/>
    <w:rsid w:val="00F8231B"/>
    <w:rsid w:val="00F825E5"/>
    <w:rsid w:val="00F83562"/>
    <w:rsid w:val="00F83661"/>
    <w:rsid w:val="00F837E7"/>
    <w:rsid w:val="00F83869"/>
    <w:rsid w:val="00F83C3D"/>
    <w:rsid w:val="00F8400A"/>
    <w:rsid w:val="00F84635"/>
    <w:rsid w:val="00F8470D"/>
    <w:rsid w:val="00F848DF"/>
    <w:rsid w:val="00F84DFA"/>
    <w:rsid w:val="00F852D9"/>
    <w:rsid w:val="00F856E2"/>
    <w:rsid w:val="00F857DB"/>
    <w:rsid w:val="00F85925"/>
    <w:rsid w:val="00F85A6C"/>
    <w:rsid w:val="00F85B91"/>
    <w:rsid w:val="00F85D90"/>
    <w:rsid w:val="00F86E9E"/>
    <w:rsid w:val="00F87433"/>
    <w:rsid w:val="00F8749B"/>
    <w:rsid w:val="00F8756F"/>
    <w:rsid w:val="00F8759F"/>
    <w:rsid w:val="00F879C4"/>
    <w:rsid w:val="00F87B33"/>
    <w:rsid w:val="00F87F3D"/>
    <w:rsid w:val="00F9010C"/>
    <w:rsid w:val="00F90698"/>
    <w:rsid w:val="00F90D7D"/>
    <w:rsid w:val="00F91158"/>
    <w:rsid w:val="00F9129C"/>
    <w:rsid w:val="00F9130A"/>
    <w:rsid w:val="00F91C71"/>
    <w:rsid w:val="00F91D12"/>
    <w:rsid w:val="00F91DD9"/>
    <w:rsid w:val="00F91ED5"/>
    <w:rsid w:val="00F91F8E"/>
    <w:rsid w:val="00F92740"/>
    <w:rsid w:val="00F92ACF"/>
    <w:rsid w:val="00F92C16"/>
    <w:rsid w:val="00F931C6"/>
    <w:rsid w:val="00F932A1"/>
    <w:rsid w:val="00F933A6"/>
    <w:rsid w:val="00F933C4"/>
    <w:rsid w:val="00F9384F"/>
    <w:rsid w:val="00F93C23"/>
    <w:rsid w:val="00F93CC3"/>
    <w:rsid w:val="00F93E35"/>
    <w:rsid w:val="00F94460"/>
    <w:rsid w:val="00F946F8"/>
    <w:rsid w:val="00F9483B"/>
    <w:rsid w:val="00F94EF3"/>
    <w:rsid w:val="00F950B2"/>
    <w:rsid w:val="00F9535F"/>
    <w:rsid w:val="00F9553C"/>
    <w:rsid w:val="00F95648"/>
    <w:rsid w:val="00F956A7"/>
    <w:rsid w:val="00F959DD"/>
    <w:rsid w:val="00F95EC5"/>
    <w:rsid w:val="00F95F24"/>
    <w:rsid w:val="00F95F68"/>
    <w:rsid w:val="00F961BE"/>
    <w:rsid w:val="00F96424"/>
    <w:rsid w:val="00F96C63"/>
    <w:rsid w:val="00F96FDD"/>
    <w:rsid w:val="00F97686"/>
    <w:rsid w:val="00F976E2"/>
    <w:rsid w:val="00F97B50"/>
    <w:rsid w:val="00F97C69"/>
    <w:rsid w:val="00F97E89"/>
    <w:rsid w:val="00F97F4C"/>
    <w:rsid w:val="00FA0317"/>
    <w:rsid w:val="00FA055B"/>
    <w:rsid w:val="00FA0623"/>
    <w:rsid w:val="00FA0A5B"/>
    <w:rsid w:val="00FA0AC0"/>
    <w:rsid w:val="00FA0FF9"/>
    <w:rsid w:val="00FA160E"/>
    <w:rsid w:val="00FA183E"/>
    <w:rsid w:val="00FA1A25"/>
    <w:rsid w:val="00FA1B45"/>
    <w:rsid w:val="00FA1C96"/>
    <w:rsid w:val="00FA1DBA"/>
    <w:rsid w:val="00FA2230"/>
    <w:rsid w:val="00FA2290"/>
    <w:rsid w:val="00FA2434"/>
    <w:rsid w:val="00FA2541"/>
    <w:rsid w:val="00FA2694"/>
    <w:rsid w:val="00FA2DF5"/>
    <w:rsid w:val="00FA31F3"/>
    <w:rsid w:val="00FA34B4"/>
    <w:rsid w:val="00FA36F6"/>
    <w:rsid w:val="00FA39C2"/>
    <w:rsid w:val="00FA42E5"/>
    <w:rsid w:val="00FA4328"/>
    <w:rsid w:val="00FA4394"/>
    <w:rsid w:val="00FA4579"/>
    <w:rsid w:val="00FA4704"/>
    <w:rsid w:val="00FA4754"/>
    <w:rsid w:val="00FA4C33"/>
    <w:rsid w:val="00FA4E8B"/>
    <w:rsid w:val="00FA5346"/>
    <w:rsid w:val="00FA5512"/>
    <w:rsid w:val="00FA57FE"/>
    <w:rsid w:val="00FA5CAB"/>
    <w:rsid w:val="00FA5D4D"/>
    <w:rsid w:val="00FA603F"/>
    <w:rsid w:val="00FA63AB"/>
    <w:rsid w:val="00FA645B"/>
    <w:rsid w:val="00FA66C3"/>
    <w:rsid w:val="00FA6DBF"/>
    <w:rsid w:val="00FA764C"/>
    <w:rsid w:val="00FA7BF3"/>
    <w:rsid w:val="00FA7C7B"/>
    <w:rsid w:val="00FB0C00"/>
    <w:rsid w:val="00FB0DE1"/>
    <w:rsid w:val="00FB0F39"/>
    <w:rsid w:val="00FB162D"/>
    <w:rsid w:val="00FB1A35"/>
    <w:rsid w:val="00FB1B5E"/>
    <w:rsid w:val="00FB1E67"/>
    <w:rsid w:val="00FB1ED8"/>
    <w:rsid w:val="00FB1EDA"/>
    <w:rsid w:val="00FB2061"/>
    <w:rsid w:val="00FB303D"/>
    <w:rsid w:val="00FB3373"/>
    <w:rsid w:val="00FB3651"/>
    <w:rsid w:val="00FB3809"/>
    <w:rsid w:val="00FB389D"/>
    <w:rsid w:val="00FB3AF4"/>
    <w:rsid w:val="00FB3B27"/>
    <w:rsid w:val="00FB3C9F"/>
    <w:rsid w:val="00FB44AE"/>
    <w:rsid w:val="00FB4730"/>
    <w:rsid w:val="00FB480A"/>
    <w:rsid w:val="00FB4CFB"/>
    <w:rsid w:val="00FB4E59"/>
    <w:rsid w:val="00FB5446"/>
    <w:rsid w:val="00FB577B"/>
    <w:rsid w:val="00FB5BF9"/>
    <w:rsid w:val="00FB5D44"/>
    <w:rsid w:val="00FB5DFE"/>
    <w:rsid w:val="00FB5E19"/>
    <w:rsid w:val="00FB6209"/>
    <w:rsid w:val="00FB6512"/>
    <w:rsid w:val="00FB6A12"/>
    <w:rsid w:val="00FB6A36"/>
    <w:rsid w:val="00FB718A"/>
    <w:rsid w:val="00FB73BE"/>
    <w:rsid w:val="00FB7B9D"/>
    <w:rsid w:val="00FC0341"/>
    <w:rsid w:val="00FC038F"/>
    <w:rsid w:val="00FC079E"/>
    <w:rsid w:val="00FC07DB"/>
    <w:rsid w:val="00FC08D8"/>
    <w:rsid w:val="00FC0ACB"/>
    <w:rsid w:val="00FC0B28"/>
    <w:rsid w:val="00FC0D36"/>
    <w:rsid w:val="00FC16B4"/>
    <w:rsid w:val="00FC1C21"/>
    <w:rsid w:val="00FC23D3"/>
    <w:rsid w:val="00FC23DA"/>
    <w:rsid w:val="00FC28DD"/>
    <w:rsid w:val="00FC2BD2"/>
    <w:rsid w:val="00FC30E1"/>
    <w:rsid w:val="00FC3417"/>
    <w:rsid w:val="00FC344D"/>
    <w:rsid w:val="00FC3623"/>
    <w:rsid w:val="00FC3B36"/>
    <w:rsid w:val="00FC3C89"/>
    <w:rsid w:val="00FC3CDA"/>
    <w:rsid w:val="00FC4061"/>
    <w:rsid w:val="00FC40A2"/>
    <w:rsid w:val="00FC4270"/>
    <w:rsid w:val="00FC44C6"/>
    <w:rsid w:val="00FC5213"/>
    <w:rsid w:val="00FC5552"/>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1A7"/>
    <w:rsid w:val="00FC7260"/>
    <w:rsid w:val="00FC73A7"/>
    <w:rsid w:val="00FC771C"/>
    <w:rsid w:val="00FC77EF"/>
    <w:rsid w:val="00FC7A56"/>
    <w:rsid w:val="00FC7BBC"/>
    <w:rsid w:val="00FC7EF1"/>
    <w:rsid w:val="00FC7F31"/>
    <w:rsid w:val="00FC7F7C"/>
    <w:rsid w:val="00FD0185"/>
    <w:rsid w:val="00FD036E"/>
    <w:rsid w:val="00FD08A0"/>
    <w:rsid w:val="00FD0BB9"/>
    <w:rsid w:val="00FD0BF8"/>
    <w:rsid w:val="00FD0D97"/>
    <w:rsid w:val="00FD0EA6"/>
    <w:rsid w:val="00FD10B3"/>
    <w:rsid w:val="00FD19E0"/>
    <w:rsid w:val="00FD1A66"/>
    <w:rsid w:val="00FD1DEA"/>
    <w:rsid w:val="00FD1EBE"/>
    <w:rsid w:val="00FD1F17"/>
    <w:rsid w:val="00FD2230"/>
    <w:rsid w:val="00FD2374"/>
    <w:rsid w:val="00FD247E"/>
    <w:rsid w:val="00FD2617"/>
    <w:rsid w:val="00FD27D8"/>
    <w:rsid w:val="00FD28BA"/>
    <w:rsid w:val="00FD2A55"/>
    <w:rsid w:val="00FD2B8C"/>
    <w:rsid w:val="00FD2D76"/>
    <w:rsid w:val="00FD2F83"/>
    <w:rsid w:val="00FD316C"/>
    <w:rsid w:val="00FD331C"/>
    <w:rsid w:val="00FD3506"/>
    <w:rsid w:val="00FD375C"/>
    <w:rsid w:val="00FD3A45"/>
    <w:rsid w:val="00FD3AAC"/>
    <w:rsid w:val="00FD3DDA"/>
    <w:rsid w:val="00FD41D2"/>
    <w:rsid w:val="00FD42FD"/>
    <w:rsid w:val="00FD44A5"/>
    <w:rsid w:val="00FD4582"/>
    <w:rsid w:val="00FD566F"/>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0F5C"/>
    <w:rsid w:val="00FE1398"/>
    <w:rsid w:val="00FE1565"/>
    <w:rsid w:val="00FE1F66"/>
    <w:rsid w:val="00FE217F"/>
    <w:rsid w:val="00FE2195"/>
    <w:rsid w:val="00FE26F6"/>
    <w:rsid w:val="00FE2D18"/>
    <w:rsid w:val="00FE2F68"/>
    <w:rsid w:val="00FE32AE"/>
    <w:rsid w:val="00FE3447"/>
    <w:rsid w:val="00FE35D1"/>
    <w:rsid w:val="00FE3781"/>
    <w:rsid w:val="00FE38DF"/>
    <w:rsid w:val="00FE43C8"/>
    <w:rsid w:val="00FE444C"/>
    <w:rsid w:val="00FE45D0"/>
    <w:rsid w:val="00FE4D39"/>
    <w:rsid w:val="00FE51DE"/>
    <w:rsid w:val="00FE5206"/>
    <w:rsid w:val="00FE55A1"/>
    <w:rsid w:val="00FE6021"/>
    <w:rsid w:val="00FE63F7"/>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680"/>
    <w:rsid w:val="00FF17D3"/>
    <w:rsid w:val="00FF1AA2"/>
    <w:rsid w:val="00FF1F22"/>
    <w:rsid w:val="00FF2042"/>
    <w:rsid w:val="00FF24C7"/>
    <w:rsid w:val="00FF25FB"/>
    <w:rsid w:val="00FF263B"/>
    <w:rsid w:val="00FF2D21"/>
    <w:rsid w:val="00FF3520"/>
    <w:rsid w:val="00FF35D6"/>
    <w:rsid w:val="00FF3CFF"/>
    <w:rsid w:val="00FF424D"/>
    <w:rsid w:val="00FF431B"/>
    <w:rsid w:val="00FF4BD9"/>
    <w:rsid w:val="00FF4DD8"/>
    <w:rsid w:val="00FF4FBB"/>
    <w:rsid w:val="00FF52F6"/>
    <w:rsid w:val="00FF5320"/>
    <w:rsid w:val="00FF534D"/>
    <w:rsid w:val="00FF5581"/>
    <w:rsid w:val="00FF5706"/>
    <w:rsid w:val="00FF58EC"/>
    <w:rsid w:val="00FF59AE"/>
    <w:rsid w:val="00FF623A"/>
    <w:rsid w:val="00FF6627"/>
    <w:rsid w:val="00FF694E"/>
    <w:rsid w:val="00FF7261"/>
    <w:rsid w:val="00FF78F9"/>
    <w:rsid w:val="00FF7D4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qFormat="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qFormat="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rPr>
  </w:style>
  <w:style w:type="paragraph" w:styleId="BodyText">
    <w:name w:val="Body Text"/>
    <w:basedOn w:val="Normal"/>
    <w:link w:val="BodyTextChar"/>
    <w:qFormat/>
    <w:pPr>
      <w:spacing w:before="180" w:after="180"/>
    </w:pPr>
  </w:style>
  <w:style w:type="character" w:customStyle="1" w:styleId="BodyTextChar">
    <w:name w:val="Body Text Char"/>
    <w:basedOn w:val="DefaultParagraphFont"/>
    <w:link w:val="BodyText"/>
    <w:rsid w:val="0056474A"/>
  </w:style>
  <w:style w:type="paragraph" w:styleId="Caption">
    <w:name w:val="caption"/>
    <w:basedOn w:val="Normal"/>
    <w:next w:val="Normal"/>
    <w:link w:val="CaptionChar"/>
    <w:unhideWhenUsed/>
    <w:qFormat/>
    <w:rsid w:val="005514D8"/>
    <w:pPr>
      <w:spacing w:line="240" w:lineRule="auto"/>
    </w:pPr>
    <w:rPr>
      <w:b/>
      <w:bCs/>
      <w:color w:val="404040" w:themeColor="text1" w:themeTint="BF"/>
      <w:sz w:val="16"/>
      <w:szCs w:val="16"/>
    </w:rPr>
  </w:style>
  <w:style w:type="character" w:customStyle="1" w:styleId="CaptionChar">
    <w:name w:val="Caption Char"/>
    <w:basedOn w:val="DefaultParagraphFont"/>
    <w:link w:val="Caption"/>
    <w:rPr>
      <w:b/>
      <w:bCs/>
      <w:color w:val="404040" w:themeColor="text1" w:themeTint="BF"/>
      <w:sz w:val="16"/>
      <w:szCs w:val="16"/>
    </w:rPr>
  </w:style>
  <w:style w:type="paragraph" w:styleId="Date">
    <w:name w:val="Date"/>
    <w:next w:val="BodyText"/>
    <w:link w:val="DateChar"/>
    <w:qFormat/>
    <w:pPr>
      <w:keepNext/>
      <w:keepLines/>
      <w:jc w:val="center"/>
    </w:pPr>
    <w:rPr>
      <w:lang w:val="en-US" w:eastAsia="en-US"/>
    </w:rPr>
  </w:style>
  <w:style w:type="character" w:customStyle="1" w:styleId="DateChar">
    <w:name w:val="Date Char"/>
    <w:basedOn w:val="DefaultParagraphFont"/>
    <w:link w:val="Date"/>
    <w:rsid w:val="00587416"/>
    <w:rPr>
      <w:lang w:val="en-US" w:eastAsia="en-US"/>
    </w:rPr>
  </w:style>
  <w:style w:type="paragraph" w:styleId="FootnoteText">
    <w:name w:val="footnote text"/>
    <w:basedOn w:val="Normal"/>
    <w:uiPriority w:val="9"/>
    <w:unhideWhenUsed/>
    <w:qFormat/>
  </w:style>
  <w:style w:type="paragraph" w:styleId="Subtitle">
    <w:name w:val="Subtitle"/>
    <w:basedOn w:val="Normal"/>
    <w:next w:val="Normal"/>
    <w:link w:val="SubtitleChar"/>
    <w:qFormat/>
    <w:rsid w:val="005514D8"/>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Title">
    <w:name w:val="Title"/>
    <w:basedOn w:val="Normal"/>
    <w:next w:val="Normal"/>
    <w:link w:val="TitleChar"/>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customStyle="1" w:styleId="Author">
    <w:name w:val="Author"/>
    <w:next w:val="BodyText"/>
    <w:qForma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nhideWhenUsed/>
    <w:qFormat/>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 w:type="paragraph" w:customStyle="1" w:styleId="CaptionedFigure">
    <w:name w:val="Captioned Figure"/>
    <w:basedOn w:val="Figure"/>
    <w:rsid w:val="00E04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709F7-6950-439D-BD88-48AA18CA0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9</Pages>
  <Words>32588</Words>
  <Characters>185758</Characters>
  <Application>Microsoft Office Word</Application>
  <DocSecurity>0</DocSecurity>
  <Lines>1547</Lines>
  <Paragraphs>4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21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61</cp:revision>
  <dcterms:created xsi:type="dcterms:W3CDTF">2020-12-06T21:35:00Z</dcterms:created>
  <dcterms:modified xsi:type="dcterms:W3CDTF">2020-12-1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KQvF62Gn"/&gt;&lt;style id="http://www.zotero.org/styles/bmc-womens-health" hasBibliography="1" bibliographyStyleHasBeenSet="1"/&gt;&lt;prefs&gt;&lt;pref name="fieldType" value="Field"/&gt;&lt;/prefs&gt;&lt;/data&gt;</vt:lpwstr>
  </property>
</Properties>
</file>